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707F2904" w:rsidR="007035C5" w:rsidRPr="00B11128" w:rsidRDefault="002D0CF3" w:rsidP="00BF0354">
                            <w:pPr>
                              <w:pStyle w:val="Titel"/>
                            </w:pPr>
                            <w:r>
                              <w:t>MLOps</w:t>
                            </w:r>
                            <w:r w:rsidR="00036493" w:rsidRPr="00B11128">
                              <w:t xml:space="preserve"> in Recommender Systems:</w:t>
                            </w:r>
                            <w:r w:rsidR="00F93BCF" w:rsidRPr="00B11128">
                              <w:t xml:space="preserve"> Building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707F2904" w:rsidR="007035C5" w:rsidRPr="00B11128" w:rsidRDefault="002D0CF3" w:rsidP="00BF0354">
                      <w:pPr>
                        <w:pStyle w:val="Titel"/>
                      </w:pPr>
                      <w:r>
                        <w:t>MLOps</w:t>
                      </w:r>
                      <w:r w:rsidR="00036493" w:rsidRPr="00B11128">
                        <w:t xml:space="preserve"> in Recommender Systems:</w:t>
                      </w:r>
                      <w:r w:rsidR="00F93BCF" w:rsidRPr="00B11128">
                        <w:t xml:space="preserve"> Building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000137"/>
      <w:bookmarkStart w:id="1" w:name="_Ref491742389"/>
      <w:r w:rsidRPr="008309B5">
        <w:rPr>
          <w:lang w:val="de-DE"/>
        </w:rPr>
        <w:lastRenderedPageBreak/>
        <w:t>Ehrenwörtliche Erklärung</w:t>
      </w:r>
      <w:bookmarkEnd w:id="0"/>
    </w:p>
    <w:p w14:paraId="4AEB0A73" w14:textId="3D8CF02C"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w:t>
      </w:r>
      <w:r w:rsidR="00CD169F">
        <w:rPr>
          <w:lang w:val="de-DE"/>
        </w:rPr>
        <w:t>n</w:t>
      </w:r>
      <w:r w:rsidR="00E938EC" w:rsidRPr="008309B5">
        <w:rPr>
          <w:lang w:val="de-DE"/>
        </w:rPr>
        <w:t xml:space="preserve"> MLOps</w:t>
      </w:r>
      <w:r w:rsidR="00CF7395" w:rsidRPr="008309B5">
        <w:rPr>
          <w:lang w:val="de-DE"/>
        </w:rPr>
        <w:t xml:space="preserve"> Pipeline that takes Concept Drift into account</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48CA9B3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10000138"/>
      <w:r w:rsidRPr="00D033EC">
        <w:rPr>
          <w:lang w:val="de-DE"/>
        </w:rPr>
        <w:lastRenderedPageBreak/>
        <w:t>Kurzfassung</w:t>
      </w:r>
      <w:bookmarkEnd w:id="1"/>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10000139"/>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000140"/>
      <w:r w:rsidRPr="00721A18">
        <w:lastRenderedPageBreak/>
        <w:t>Table of Contents</w:t>
      </w:r>
      <w:bookmarkEnd w:id="5"/>
    </w:p>
    <w:p w14:paraId="2DC61B1C" w14:textId="2AB2294C" w:rsidR="00A05B84"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A05B84" w:rsidRPr="005A1C73">
        <w:rPr>
          <w:lang w:val="de-DE"/>
        </w:rPr>
        <w:t>Ehrenwörtliche Erklärung</w:t>
      </w:r>
      <w:r w:rsidR="00A05B84">
        <w:tab/>
      </w:r>
      <w:r w:rsidR="00A05B84">
        <w:fldChar w:fldCharType="begin"/>
      </w:r>
      <w:r w:rsidR="00A05B84">
        <w:instrText xml:space="preserve"> PAGEREF _Toc110000137 \h </w:instrText>
      </w:r>
      <w:r w:rsidR="00A05B84">
        <w:fldChar w:fldCharType="separate"/>
      </w:r>
      <w:r w:rsidR="00A05B84">
        <w:t>2</w:t>
      </w:r>
      <w:r w:rsidR="00A05B84">
        <w:fldChar w:fldCharType="end"/>
      </w:r>
    </w:p>
    <w:p w14:paraId="240AD3AC" w14:textId="52B7CF66" w:rsidR="00A05B84" w:rsidRDefault="00A05B84">
      <w:pPr>
        <w:pStyle w:val="Verzeichnis1"/>
        <w:rPr>
          <w:rFonts w:asciiTheme="minorHAnsi" w:eastAsiaTheme="minorEastAsia" w:hAnsiTheme="minorHAnsi" w:cstheme="minorBidi"/>
          <w:b w:val="0"/>
          <w:szCs w:val="22"/>
          <w:lang w:eastAsia="en-US"/>
        </w:rPr>
      </w:pPr>
      <w:r w:rsidRPr="005A1C73">
        <w:rPr>
          <w:lang w:val="de-DE"/>
        </w:rPr>
        <w:t>Kurzfassung</w:t>
      </w:r>
      <w:r>
        <w:tab/>
      </w:r>
      <w:r>
        <w:fldChar w:fldCharType="begin"/>
      </w:r>
      <w:r>
        <w:instrText xml:space="preserve"> PAGEREF _Toc110000138 \h </w:instrText>
      </w:r>
      <w:r>
        <w:fldChar w:fldCharType="separate"/>
      </w:r>
      <w:r>
        <w:t>3</w:t>
      </w:r>
      <w:r>
        <w:fldChar w:fldCharType="end"/>
      </w:r>
    </w:p>
    <w:p w14:paraId="4E67206F" w14:textId="443C65F6" w:rsidR="00A05B84" w:rsidRDefault="00A05B84">
      <w:pPr>
        <w:pStyle w:val="Verzeichnis1"/>
        <w:rPr>
          <w:rFonts w:asciiTheme="minorHAnsi" w:eastAsiaTheme="minorEastAsia" w:hAnsiTheme="minorHAnsi" w:cstheme="minorBidi"/>
          <w:b w:val="0"/>
          <w:szCs w:val="22"/>
          <w:lang w:eastAsia="en-US"/>
        </w:rPr>
      </w:pPr>
      <w:r w:rsidRPr="005A1C73">
        <w:rPr>
          <w:lang w:val="en-GB"/>
        </w:rPr>
        <w:t>Abstract</w:t>
      </w:r>
      <w:r>
        <w:tab/>
      </w:r>
      <w:r>
        <w:fldChar w:fldCharType="begin"/>
      </w:r>
      <w:r>
        <w:instrText xml:space="preserve"> PAGEREF _Toc110000139 \h </w:instrText>
      </w:r>
      <w:r>
        <w:fldChar w:fldCharType="separate"/>
      </w:r>
      <w:r>
        <w:t>3</w:t>
      </w:r>
      <w:r>
        <w:fldChar w:fldCharType="end"/>
      </w:r>
    </w:p>
    <w:p w14:paraId="65542FF1" w14:textId="40FBFE4A" w:rsidR="00A05B84" w:rsidRDefault="00A05B84">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000140 \h </w:instrText>
      </w:r>
      <w:r>
        <w:fldChar w:fldCharType="separate"/>
      </w:r>
      <w:r>
        <w:t>4</w:t>
      </w:r>
      <w:r>
        <w:fldChar w:fldCharType="end"/>
      </w:r>
    </w:p>
    <w:p w14:paraId="69C026C9" w14:textId="0C6FAE12" w:rsidR="00A05B84" w:rsidRDefault="00A05B84">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000141 \h </w:instrText>
      </w:r>
      <w:r>
        <w:fldChar w:fldCharType="separate"/>
      </w:r>
      <w:r>
        <w:t>6</w:t>
      </w:r>
      <w:r>
        <w:fldChar w:fldCharType="end"/>
      </w:r>
    </w:p>
    <w:p w14:paraId="0B9CDEFD" w14:textId="1636CBA8" w:rsidR="00A05B84" w:rsidRDefault="00A05B84">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000142 \h </w:instrText>
      </w:r>
      <w:r>
        <w:fldChar w:fldCharType="separate"/>
      </w:r>
      <w:r>
        <w:t>6</w:t>
      </w:r>
      <w:r>
        <w:fldChar w:fldCharType="end"/>
      </w:r>
    </w:p>
    <w:p w14:paraId="1C234DF4" w14:textId="308A691D" w:rsidR="00A05B84" w:rsidRDefault="00A05B84">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000143 \h </w:instrText>
      </w:r>
      <w:r>
        <w:fldChar w:fldCharType="separate"/>
      </w:r>
      <w:r>
        <w:t>7</w:t>
      </w:r>
      <w:r>
        <w:fldChar w:fldCharType="end"/>
      </w:r>
    </w:p>
    <w:p w14:paraId="11724C68" w14:textId="40DE35DD" w:rsidR="00A05B84" w:rsidRDefault="00A05B84">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000144 \h </w:instrText>
      </w:r>
      <w:r>
        <w:fldChar w:fldCharType="separate"/>
      </w:r>
      <w:r>
        <w:t>9</w:t>
      </w:r>
      <w:r>
        <w:fldChar w:fldCharType="end"/>
      </w:r>
    </w:p>
    <w:p w14:paraId="68E9DF30" w14:textId="3A812B14" w:rsidR="00A05B84" w:rsidRDefault="00A05B84">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000145 \h </w:instrText>
      </w:r>
      <w:r>
        <w:fldChar w:fldCharType="separate"/>
      </w:r>
      <w:r>
        <w:t>9</w:t>
      </w:r>
      <w:r>
        <w:fldChar w:fldCharType="end"/>
      </w:r>
    </w:p>
    <w:p w14:paraId="6F24111F" w14:textId="190E6069" w:rsidR="00A05B84" w:rsidRDefault="00A05B84">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000146 \h </w:instrText>
      </w:r>
      <w:r>
        <w:fldChar w:fldCharType="separate"/>
      </w:r>
      <w:r>
        <w:t>10</w:t>
      </w:r>
      <w:r>
        <w:fldChar w:fldCharType="end"/>
      </w:r>
    </w:p>
    <w:p w14:paraId="55B1C68D" w14:textId="4681A364" w:rsidR="00A05B84" w:rsidRDefault="00A05B84">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000147 \h </w:instrText>
      </w:r>
      <w:r>
        <w:fldChar w:fldCharType="separate"/>
      </w:r>
      <w:r>
        <w:t>13</w:t>
      </w:r>
      <w:r>
        <w:fldChar w:fldCharType="end"/>
      </w:r>
    </w:p>
    <w:p w14:paraId="201AE578" w14:textId="2275AC19" w:rsidR="00A05B84" w:rsidRDefault="00A05B84">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000148 \h </w:instrText>
      </w:r>
      <w:r>
        <w:fldChar w:fldCharType="separate"/>
      </w:r>
      <w:r>
        <w:t>13</w:t>
      </w:r>
      <w:r>
        <w:fldChar w:fldCharType="end"/>
      </w:r>
    </w:p>
    <w:p w14:paraId="42E1E2B1" w14:textId="6B893757" w:rsidR="00A05B84" w:rsidRDefault="00A05B84">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000149 \h </w:instrText>
      </w:r>
      <w:r>
        <w:fldChar w:fldCharType="separate"/>
      </w:r>
      <w:r>
        <w:t>14</w:t>
      </w:r>
      <w:r>
        <w:fldChar w:fldCharType="end"/>
      </w:r>
    </w:p>
    <w:p w14:paraId="6EC27FAF" w14:textId="1A19EF13" w:rsidR="00A05B84" w:rsidRDefault="00A05B84">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000150 \h </w:instrText>
      </w:r>
      <w:r>
        <w:fldChar w:fldCharType="separate"/>
      </w:r>
      <w:r>
        <w:t>14</w:t>
      </w:r>
      <w:r>
        <w:fldChar w:fldCharType="end"/>
      </w:r>
    </w:p>
    <w:p w14:paraId="36A93F2E" w14:textId="0C3DDC15" w:rsidR="00A05B84" w:rsidRDefault="00A05B84">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000151 \h </w:instrText>
      </w:r>
      <w:r>
        <w:fldChar w:fldCharType="separate"/>
      </w:r>
      <w:r>
        <w:t>16</w:t>
      </w:r>
      <w:r>
        <w:fldChar w:fldCharType="end"/>
      </w:r>
    </w:p>
    <w:p w14:paraId="15E9A30D" w14:textId="4182D42F" w:rsidR="00A05B84" w:rsidRDefault="00A05B84">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000152 \h </w:instrText>
      </w:r>
      <w:r>
        <w:fldChar w:fldCharType="separate"/>
      </w:r>
      <w:r>
        <w:t>17</w:t>
      </w:r>
      <w:r>
        <w:fldChar w:fldCharType="end"/>
      </w:r>
    </w:p>
    <w:p w14:paraId="3F20ED4F" w14:textId="72360017" w:rsidR="00A05B84" w:rsidRDefault="00A05B84">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10000153 \h </w:instrText>
      </w:r>
      <w:r>
        <w:fldChar w:fldCharType="separate"/>
      </w:r>
      <w:r>
        <w:t>18</w:t>
      </w:r>
      <w:r>
        <w:fldChar w:fldCharType="end"/>
      </w:r>
    </w:p>
    <w:p w14:paraId="6D3CC364" w14:textId="220B9C9C" w:rsidR="00A05B84" w:rsidRDefault="00A05B84">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000154 \h </w:instrText>
      </w:r>
      <w:r>
        <w:fldChar w:fldCharType="separate"/>
      </w:r>
      <w:r>
        <w:t>19</w:t>
      </w:r>
      <w:r>
        <w:fldChar w:fldCharType="end"/>
      </w:r>
    </w:p>
    <w:p w14:paraId="4F20CF69" w14:textId="134BE3B8" w:rsidR="00A05B84" w:rsidRDefault="00A05B84">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000155 \h </w:instrText>
      </w:r>
      <w:r>
        <w:fldChar w:fldCharType="separate"/>
      </w:r>
      <w:r>
        <w:t>23</w:t>
      </w:r>
      <w:r>
        <w:fldChar w:fldCharType="end"/>
      </w:r>
    </w:p>
    <w:p w14:paraId="38C1C131" w14:textId="6EF6EE38" w:rsidR="00A05B84" w:rsidRDefault="00A05B84">
      <w:pPr>
        <w:pStyle w:val="Verzeichnis3"/>
        <w:tabs>
          <w:tab w:val="left" w:pos="1713"/>
        </w:tabs>
        <w:rPr>
          <w:rFonts w:asciiTheme="minorHAnsi" w:eastAsiaTheme="minorEastAsia" w:hAnsiTheme="minorHAnsi" w:cstheme="minorBidi"/>
          <w:szCs w:val="22"/>
          <w:lang w:eastAsia="en-US"/>
        </w:rPr>
      </w:pPr>
      <w:r>
        <w:t>2.2.7</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56 \h </w:instrText>
      </w:r>
      <w:r>
        <w:fldChar w:fldCharType="separate"/>
      </w:r>
      <w:r>
        <w:t>25</w:t>
      </w:r>
      <w:r>
        <w:fldChar w:fldCharType="end"/>
      </w:r>
    </w:p>
    <w:p w14:paraId="7C1D4AAA" w14:textId="0BA69177" w:rsidR="00A05B84" w:rsidRDefault="00A05B84">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000157 \h </w:instrText>
      </w:r>
      <w:r>
        <w:fldChar w:fldCharType="separate"/>
      </w:r>
      <w:r>
        <w:t>26</w:t>
      </w:r>
      <w:r>
        <w:fldChar w:fldCharType="end"/>
      </w:r>
    </w:p>
    <w:p w14:paraId="0AC6621C" w14:textId="3FC16DF4" w:rsidR="00A05B84" w:rsidRDefault="00A05B84">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000158 \h </w:instrText>
      </w:r>
      <w:r>
        <w:fldChar w:fldCharType="separate"/>
      </w:r>
      <w:r>
        <w:t>26</w:t>
      </w:r>
      <w:r>
        <w:fldChar w:fldCharType="end"/>
      </w:r>
    </w:p>
    <w:p w14:paraId="77AE7382" w14:textId="625E2B51" w:rsidR="00A05B84" w:rsidRDefault="00A05B84">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000159 \h </w:instrText>
      </w:r>
      <w:r>
        <w:fldChar w:fldCharType="separate"/>
      </w:r>
      <w:r>
        <w:t>28</w:t>
      </w:r>
      <w:r>
        <w:fldChar w:fldCharType="end"/>
      </w:r>
    </w:p>
    <w:p w14:paraId="7A9229ED" w14:textId="7A33C43F" w:rsidR="00A05B84" w:rsidRDefault="00A05B84">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000160 \h </w:instrText>
      </w:r>
      <w:r>
        <w:fldChar w:fldCharType="separate"/>
      </w:r>
      <w:r>
        <w:t>30</w:t>
      </w:r>
      <w:r>
        <w:fldChar w:fldCharType="end"/>
      </w:r>
    </w:p>
    <w:p w14:paraId="545F51EC" w14:textId="74984D30" w:rsidR="00A05B84" w:rsidRDefault="00A05B84">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000161 \h </w:instrText>
      </w:r>
      <w:r>
        <w:fldChar w:fldCharType="separate"/>
      </w:r>
      <w:r>
        <w:t>31</w:t>
      </w:r>
      <w:r>
        <w:fldChar w:fldCharType="end"/>
      </w:r>
    </w:p>
    <w:p w14:paraId="67D6A911" w14:textId="55DF43B8" w:rsidR="00A05B84" w:rsidRDefault="00A05B84">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000162 \h </w:instrText>
      </w:r>
      <w:r>
        <w:fldChar w:fldCharType="separate"/>
      </w:r>
      <w:r>
        <w:t>33</w:t>
      </w:r>
      <w:r>
        <w:fldChar w:fldCharType="end"/>
      </w:r>
    </w:p>
    <w:p w14:paraId="3120E551" w14:textId="56FB487D" w:rsidR="00A05B84" w:rsidRDefault="00A05B84">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63 \h </w:instrText>
      </w:r>
      <w:r>
        <w:fldChar w:fldCharType="separate"/>
      </w:r>
      <w:r>
        <w:t>37</w:t>
      </w:r>
      <w:r>
        <w:fldChar w:fldCharType="end"/>
      </w:r>
    </w:p>
    <w:p w14:paraId="560A1CBB" w14:textId="4CC2AB0E" w:rsidR="00A05B84" w:rsidRDefault="00A05B84">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000164 \h </w:instrText>
      </w:r>
      <w:r>
        <w:fldChar w:fldCharType="separate"/>
      </w:r>
      <w:r>
        <w:t>40</w:t>
      </w:r>
      <w:r>
        <w:fldChar w:fldCharType="end"/>
      </w:r>
    </w:p>
    <w:p w14:paraId="5CFD16A3" w14:textId="39413CAB" w:rsidR="00A05B84" w:rsidRDefault="00A05B84">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000165 \h </w:instrText>
      </w:r>
      <w:r>
        <w:fldChar w:fldCharType="separate"/>
      </w:r>
      <w:r>
        <w:t>40</w:t>
      </w:r>
      <w:r>
        <w:fldChar w:fldCharType="end"/>
      </w:r>
    </w:p>
    <w:p w14:paraId="745A49D9" w14:textId="0ABABAD8" w:rsidR="00A05B84" w:rsidRDefault="00A05B84">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000166 \h </w:instrText>
      </w:r>
      <w:r>
        <w:fldChar w:fldCharType="separate"/>
      </w:r>
      <w:r>
        <w:t>41</w:t>
      </w:r>
      <w:r>
        <w:fldChar w:fldCharType="end"/>
      </w:r>
    </w:p>
    <w:p w14:paraId="46CFF37B" w14:textId="14A053FA" w:rsidR="00A05B84" w:rsidRDefault="00A05B84">
      <w:pPr>
        <w:pStyle w:val="Verzeichnis2"/>
        <w:tabs>
          <w:tab w:val="left" w:pos="1360"/>
        </w:tabs>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10000167 \h </w:instrText>
      </w:r>
      <w:r>
        <w:fldChar w:fldCharType="separate"/>
      </w:r>
      <w:r>
        <w:t>43</w:t>
      </w:r>
      <w:r>
        <w:fldChar w:fldCharType="end"/>
      </w:r>
    </w:p>
    <w:p w14:paraId="32BC9405" w14:textId="3B8C1CF8" w:rsidR="00A05B84" w:rsidRDefault="00A05B84">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000168 \h </w:instrText>
      </w:r>
      <w:r>
        <w:fldChar w:fldCharType="separate"/>
      </w:r>
      <w:r>
        <w:t>45</w:t>
      </w:r>
      <w:r>
        <w:fldChar w:fldCharType="end"/>
      </w:r>
    </w:p>
    <w:p w14:paraId="07875199" w14:textId="266BA295" w:rsidR="00A05B84" w:rsidRDefault="00A05B84">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000169 \h </w:instrText>
      </w:r>
      <w:r>
        <w:fldChar w:fldCharType="separate"/>
      </w:r>
      <w:r>
        <w:t>45</w:t>
      </w:r>
      <w:r>
        <w:fldChar w:fldCharType="end"/>
      </w:r>
    </w:p>
    <w:p w14:paraId="6D51FC86" w14:textId="0AD2C3BE" w:rsidR="00A05B84" w:rsidRDefault="00A05B84">
      <w:pPr>
        <w:pStyle w:val="Verzeichnis3"/>
        <w:tabs>
          <w:tab w:val="left" w:pos="1713"/>
        </w:tabs>
        <w:rPr>
          <w:rFonts w:asciiTheme="minorHAnsi" w:eastAsiaTheme="minorEastAsia" w:hAnsiTheme="minorHAnsi" w:cstheme="minorBidi"/>
          <w:szCs w:val="22"/>
          <w:lang w:eastAsia="en-US"/>
        </w:rPr>
      </w:pPr>
      <w:r>
        <w:lastRenderedPageBreak/>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000170 \h </w:instrText>
      </w:r>
      <w:r>
        <w:fldChar w:fldCharType="separate"/>
      </w:r>
      <w:r>
        <w:t>45</w:t>
      </w:r>
      <w:r>
        <w:fldChar w:fldCharType="end"/>
      </w:r>
    </w:p>
    <w:p w14:paraId="7D518561" w14:textId="5B82591E" w:rsidR="00A05B84" w:rsidRDefault="00A05B84">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000171 \h </w:instrText>
      </w:r>
      <w:r>
        <w:fldChar w:fldCharType="separate"/>
      </w:r>
      <w:r>
        <w:t>46</w:t>
      </w:r>
      <w:r>
        <w:fldChar w:fldCharType="end"/>
      </w:r>
    </w:p>
    <w:p w14:paraId="3B76DF3D" w14:textId="6E7391E4" w:rsidR="00A05B84" w:rsidRDefault="00A05B84">
      <w:pPr>
        <w:pStyle w:val="Verzeichnis3"/>
        <w:tabs>
          <w:tab w:val="left" w:pos="1713"/>
        </w:tabs>
        <w:rPr>
          <w:rFonts w:asciiTheme="minorHAnsi" w:eastAsiaTheme="minorEastAsia" w:hAnsiTheme="minorHAnsi" w:cstheme="minorBidi"/>
          <w:szCs w:val="22"/>
          <w:lang w:eastAsia="en-US"/>
        </w:rPr>
      </w:pPr>
      <w:r>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000172 \h </w:instrText>
      </w:r>
      <w:r>
        <w:fldChar w:fldCharType="separate"/>
      </w:r>
      <w:r>
        <w:t>48</w:t>
      </w:r>
      <w:r>
        <w:fldChar w:fldCharType="end"/>
      </w:r>
    </w:p>
    <w:p w14:paraId="5A5EEA85" w14:textId="30C99CFC" w:rsidR="00A05B84" w:rsidRDefault="00A05B84">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000173 \h </w:instrText>
      </w:r>
      <w:r>
        <w:fldChar w:fldCharType="separate"/>
      </w:r>
      <w:r>
        <w:t>49</w:t>
      </w:r>
      <w:r>
        <w:fldChar w:fldCharType="end"/>
      </w:r>
    </w:p>
    <w:p w14:paraId="0657D579" w14:textId="00570F6B" w:rsidR="00A05B84" w:rsidRDefault="00A05B84">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000174 \h </w:instrText>
      </w:r>
      <w:r>
        <w:fldChar w:fldCharType="separate"/>
      </w:r>
      <w:r>
        <w:t>49</w:t>
      </w:r>
      <w:r>
        <w:fldChar w:fldCharType="end"/>
      </w:r>
    </w:p>
    <w:p w14:paraId="72A53EAC" w14:textId="7FF32828" w:rsidR="00A05B84" w:rsidRDefault="00A05B84">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000175 \h </w:instrText>
      </w:r>
      <w:r>
        <w:fldChar w:fldCharType="separate"/>
      </w:r>
      <w:r>
        <w:t>49</w:t>
      </w:r>
      <w:r>
        <w:fldChar w:fldCharType="end"/>
      </w:r>
    </w:p>
    <w:p w14:paraId="486243C5" w14:textId="52FBCF2A" w:rsidR="00A05B84" w:rsidRDefault="00A05B84">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000176 \h </w:instrText>
      </w:r>
      <w:r>
        <w:fldChar w:fldCharType="separate"/>
      </w:r>
      <w:r>
        <w:t>50</w:t>
      </w:r>
      <w:r>
        <w:fldChar w:fldCharType="end"/>
      </w:r>
    </w:p>
    <w:p w14:paraId="7CCEBCFF" w14:textId="2D18188A" w:rsidR="00A05B84" w:rsidRDefault="00A05B84">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000177 \h </w:instrText>
      </w:r>
      <w:r>
        <w:fldChar w:fldCharType="separate"/>
      </w:r>
      <w:r>
        <w:t>52</w:t>
      </w:r>
      <w:r>
        <w:fldChar w:fldCharType="end"/>
      </w:r>
    </w:p>
    <w:p w14:paraId="22357A13" w14:textId="7BDA4E79" w:rsidR="00A05B84" w:rsidRDefault="00A05B84">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000178 \h </w:instrText>
      </w:r>
      <w:r>
        <w:fldChar w:fldCharType="separate"/>
      </w:r>
      <w:r>
        <w:t>52</w:t>
      </w:r>
      <w:r>
        <w:fldChar w:fldCharType="end"/>
      </w:r>
    </w:p>
    <w:p w14:paraId="7898F30E" w14:textId="03B3BF72" w:rsidR="00A05B84" w:rsidRDefault="00A05B84">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000179 \h </w:instrText>
      </w:r>
      <w:r>
        <w:fldChar w:fldCharType="separate"/>
      </w:r>
      <w:r>
        <w:t>53</w:t>
      </w:r>
      <w:r>
        <w:fldChar w:fldCharType="end"/>
      </w:r>
    </w:p>
    <w:p w14:paraId="1EB15D38" w14:textId="4106BB91" w:rsidR="00A05B84" w:rsidRDefault="00A05B84">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000180 \h </w:instrText>
      </w:r>
      <w:r>
        <w:fldChar w:fldCharType="separate"/>
      </w:r>
      <w:r>
        <w:t>55</w:t>
      </w:r>
      <w:r>
        <w:fldChar w:fldCharType="end"/>
      </w:r>
    </w:p>
    <w:p w14:paraId="1551EE03" w14:textId="073B84B4" w:rsidR="00A05B84" w:rsidRDefault="00A05B84">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000181 \h </w:instrText>
      </w:r>
      <w:r>
        <w:fldChar w:fldCharType="separate"/>
      </w:r>
      <w:r>
        <w:t>56</w:t>
      </w:r>
      <w:r>
        <w:fldChar w:fldCharType="end"/>
      </w:r>
    </w:p>
    <w:p w14:paraId="03249334" w14:textId="0E32B212" w:rsidR="00A05B84" w:rsidRDefault="00A05B84">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000182 \h </w:instrText>
      </w:r>
      <w:r>
        <w:fldChar w:fldCharType="separate"/>
      </w:r>
      <w:r>
        <w:t>58</w:t>
      </w:r>
      <w:r>
        <w:fldChar w:fldCharType="end"/>
      </w:r>
    </w:p>
    <w:p w14:paraId="2D2FE884" w14:textId="30604734" w:rsidR="00A05B84" w:rsidRDefault="00A05B84">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000183 \h </w:instrText>
      </w:r>
      <w:r>
        <w:fldChar w:fldCharType="separate"/>
      </w:r>
      <w:r>
        <w:t>58</w:t>
      </w:r>
      <w:r>
        <w:fldChar w:fldCharType="end"/>
      </w:r>
    </w:p>
    <w:p w14:paraId="21F7D365" w14:textId="136738AB" w:rsidR="00A05B84" w:rsidRDefault="00A05B84">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000184 \h </w:instrText>
      </w:r>
      <w:r>
        <w:fldChar w:fldCharType="separate"/>
      </w:r>
      <w:r>
        <w:t>58</w:t>
      </w:r>
      <w:r>
        <w:fldChar w:fldCharType="end"/>
      </w:r>
    </w:p>
    <w:p w14:paraId="3B758017" w14:textId="45E60652" w:rsidR="00A05B84" w:rsidRDefault="00A05B84">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000185 \h </w:instrText>
      </w:r>
      <w:r>
        <w:fldChar w:fldCharType="separate"/>
      </w:r>
      <w:r>
        <w:t>58</w:t>
      </w:r>
      <w:r>
        <w:fldChar w:fldCharType="end"/>
      </w:r>
    </w:p>
    <w:p w14:paraId="25BFC740" w14:textId="0F293A40" w:rsidR="00A05B84" w:rsidRDefault="00A05B84">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000186 \h </w:instrText>
      </w:r>
      <w:r>
        <w:fldChar w:fldCharType="separate"/>
      </w:r>
      <w:r>
        <w:t>58</w:t>
      </w:r>
      <w:r>
        <w:fldChar w:fldCharType="end"/>
      </w:r>
    </w:p>
    <w:p w14:paraId="494BB45F" w14:textId="1C0A9CA2" w:rsidR="00A05B84" w:rsidRDefault="00A05B84">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FX pipeline</w:t>
      </w:r>
      <w:r>
        <w:tab/>
      </w:r>
      <w:r>
        <w:fldChar w:fldCharType="begin"/>
      </w:r>
      <w:r>
        <w:instrText xml:space="preserve"> PAGEREF _Toc110000187 \h </w:instrText>
      </w:r>
      <w:r>
        <w:fldChar w:fldCharType="separate"/>
      </w:r>
      <w:r>
        <w:t>58</w:t>
      </w:r>
      <w:r>
        <w:fldChar w:fldCharType="end"/>
      </w:r>
    </w:p>
    <w:p w14:paraId="78537D58" w14:textId="52DD8261" w:rsidR="00A05B84" w:rsidRDefault="00A05B84">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detection pipeline</w:t>
      </w:r>
      <w:r>
        <w:tab/>
      </w:r>
      <w:r>
        <w:fldChar w:fldCharType="begin"/>
      </w:r>
      <w:r>
        <w:instrText xml:space="preserve"> PAGEREF _Toc110000188 \h </w:instrText>
      </w:r>
      <w:r>
        <w:fldChar w:fldCharType="separate"/>
      </w:r>
      <w:r>
        <w:t>58</w:t>
      </w:r>
      <w:r>
        <w:fldChar w:fldCharType="end"/>
      </w:r>
    </w:p>
    <w:p w14:paraId="35FC9B32" w14:textId="6A018046" w:rsidR="00A05B84" w:rsidRDefault="00A05B84">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Integrated pipeline</w:t>
      </w:r>
      <w:r>
        <w:tab/>
      </w:r>
      <w:r>
        <w:fldChar w:fldCharType="begin"/>
      </w:r>
      <w:r>
        <w:instrText xml:space="preserve"> PAGEREF _Toc110000189 \h </w:instrText>
      </w:r>
      <w:r>
        <w:fldChar w:fldCharType="separate"/>
      </w:r>
      <w:r>
        <w:t>58</w:t>
      </w:r>
      <w:r>
        <w:fldChar w:fldCharType="end"/>
      </w:r>
    </w:p>
    <w:p w14:paraId="36DA9B51" w14:textId="64611B72" w:rsidR="00A05B84" w:rsidRDefault="00A05B84">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000190 \h </w:instrText>
      </w:r>
      <w:r>
        <w:fldChar w:fldCharType="separate"/>
      </w:r>
      <w:r>
        <w:t>59</w:t>
      </w:r>
      <w:r>
        <w:fldChar w:fldCharType="end"/>
      </w:r>
    </w:p>
    <w:p w14:paraId="7B853735" w14:textId="0669FFD3" w:rsidR="00A05B84" w:rsidRDefault="00A05B84">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000191 \h </w:instrText>
      </w:r>
      <w:r>
        <w:fldChar w:fldCharType="separate"/>
      </w:r>
      <w:r>
        <w:t>60</w:t>
      </w:r>
      <w:r>
        <w:fldChar w:fldCharType="end"/>
      </w:r>
    </w:p>
    <w:p w14:paraId="40A3E2B7" w14:textId="547FE445" w:rsidR="00A05B84" w:rsidRDefault="00A05B84">
      <w:pPr>
        <w:pStyle w:val="Verzeichnis2"/>
        <w:tabs>
          <w:tab w:val="left" w:pos="1360"/>
        </w:tabs>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10000192 \h </w:instrText>
      </w:r>
      <w:r>
        <w:fldChar w:fldCharType="separate"/>
      </w:r>
      <w:r>
        <w:t>60</w:t>
      </w:r>
      <w:r>
        <w:fldChar w:fldCharType="end"/>
      </w:r>
    </w:p>
    <w:p w14:paraId="6A3D6710" w14:textId="00DC2368" w:rsidR="00A05B84" w:rsidRDefault="00A05B84">
      <w:pPr>
        <w:pStyle w:val="Verzeichnis2"/>
        <w:tabs>
          <w:tab w:val="left" w:pos="1360"/>
        </w:tabs>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Outlook</w:t>
      </w:r>
      <w:r>
        <w:tab/>
      </w:r>
      <w:r>
        <w:fldChar w:fldCharType="begin"/>
      </w:r>
      <w:r>
        <w:instrText xml:space="preserve"> PAGEREF _Toc110000193 \h </w:instrText>
      </w:r>
      <w:r>
        <w:fldChar w:fldCharType="separate"/>
      </w:r>
      <w:r>
        <w:t>60</w:t>
      </w:r>
      <w:r>
        <w:fldChar w:fldCharType="end"/>
      </w:r>
    </w:p>
    <w:p w14:paraId="50A7AFD2" w14:textId="6D317707" w:rsidR="00A05B84" w:rsidRDefault="00A05B84">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Outlook</w:t>
      </w:r>
      <w:r>
        <w:tab/>
      </w:r>
      <w:r>
        <w:fldChar w:fldCharType="begin"/>
      </w:r>
      <w:r>
        <w:instrText xml:space="preserve"> PAGEREF _Toc110000194 \h </w:instrText>
      </w:r>
      <w:r>
        <w:fldChar w:fldCharType="separate"/>
      </w:r>
      <w:r>
        <w:t>61</w:t>
      </w:r>
      <w:r>
        <w:fldChar w:fldCharType="end"/>
      </w:r>
    </w:p>
    <w:p w14:paraId="4C10F16A" w14:textId="4242DE5C" w:rsidR="00A05B84" w:rsidRDefault="00A05B84">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000195 \h </w:instrText>
      </w:r>
      <w:r>
        <w:fldChar w:fldCharType="separate"/>
      </w:r>
      <w:r>
        <w:t>62</w:t>
      </w:r>
      <w:r>
        <w:fldChar w:fldCharType="end"/>
      </w:r>
    </w:p>
    <w:p w14:paraId="410A5F73" w14:textId="1899BCBA" w:rsidR="00A05B84" w:rsidRDefault="00A05B84">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000196 \h </w:instrText>
      </w:r>
      <w:r>
        <w:fldChar w:fldCharType="separate"/>
      </w:r>
      <w:r>
        <w:t>62</w:t>
      </w:r>
      <w:r>
        <w:fldChar w:fldCharType="end"/>
      </w:r>
    </w:p>
    <w:p w14:paraId="45FCA6DA" w14:textId="4A546664" w:rsidR="00A05B84" w:rsidRDefault="00A05B84">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000197 \h </w:instrText>
      </w:r>
      <w:r>
        <w:fldChar w:fldCharType="separate"/>
      </w:r>
      <w:r>
        <w:t>62</w:t>
      </w:r>
      <w:r>
        <w:fldChar w:fldCharType="end"/>
      </w:r>
    </w:p>
    <w:p w14:paraId="0899DE81" w14:textId="73D5A60C" w:rsidR="00A05B84" w:rsidRDefault="00A05B84">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10000198 \h </w:instrText>
      </w:r>
      <w:r>
        <w:fldChar w:fldCharType="separate"/>
      </w:r>
      <w:r>
        <w:t>63</w:t>
      </w:r>
      <w:r>
        <w:fldChar w:fldCharType="end"/>
      </w:r>
    </w:p>
    <w:p w14:paraId="4AEB0ABD" w14:textId="11F99E28"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000141"/>
      <w:r w:rsidR="00C70565">
        <w:t>Table of Figures</w:t>
      </w:r>
      <w:bookmarkEnd w:id="6"/>
    </w:p>
    <w:p w14:paraId="4C206400" w14:textId="6650804B" w:rsidR="00BA0A13" w:rsidRDefault="003B1208" w:rsidP="006D194E">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rsidP="006D194E">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rsidP="006D194E">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rsidP="006D194E">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rsidP="006D194E">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rsidP="006D194E">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rsidP="006D194E">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rsidP="006D194E">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000142"/>
      <w:r>
        <w:t>List of Tables</w:t>
      </w:r>
      <w:bookmarkEnd w:id="7"/>
    </w:p>
    <w:p w14:paraId="0C589FA1" w14:textId="1AD0E777" w:rsidR="008535B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8535B4">
        <w:t>Table 1: Artifact specification table</w:t>
      </w:r>
      <w:r w:rsidR="008535B4">
        <w:tab/>
      </w:r>
      <w:r w:rsidR="008535B4">
        <w:fldChar w:fldCharType="begin"/>
      </w:r>
      <w:r w:rsidR="008535B4">
        <w:instrText xml:space="preserve"> PAGEREF _Toc109224248 \h </w:instrText>
      </w:r>
      <w:r w:rsidR="008535B4">
        <w:fldChar w:fldCharType="separate"/>
      </w:r>
      <w:r w:rsidR="008535B4">
        <w:t>39</w:t>
      </w:r>
      <w:r w:rsidR="008535B4">
        <w:fldChar w:fldCharType="end"/>
      </w:r>
    </w:p>
    <w:p w14:paraId="3EF09E02" w14:textId="33ADA2E6" w:rsidR="008535B4" w:rsidRDefault="008535B4">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09224249 \h </w:instrText>
      </w:r>
      <w:r>
        <w:fldChar w:fldCharType="separate"/>
      </w:r>
      <w:r>
        <w:t>46</w:t>
      </w:r>
      <w:r>
        <w:fldChar w:fldCharType="end"/>
      </w:r>
    </w:p>
    <w:p w14:paraId="4AEB0AC8" w14:textId="2FEA873F"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00014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3FFBEE95" w:rsidR="008F1E48" w:rsidRDefault="00E93020">
      <w:pPr>
        <w:tabs>
          <w:tab w:val="left" w:pos="1440"/>
        </w:tabs>
      </w:pPr>
      <w:r>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000144"/>
      <w:r w:rsidRPr="00721A18">
        <w:lastRenderedPageBreak/>
        <w:t>Introduction</w:t>
      </w:r>
      <w:bookmarkEnd w:id="9"/>
    </w:p>
    <w:p w14:paraId="2B988FBE" w14:textId="6D18F579" w:rsidR="00687DA9" w:rsidRPr="00687DA9" w:rsidRDefault="000637EC" w:rsidP="00687DA9">
      <w:pPr>
        <w:pStyle w:val="berschrift2"/>
      </w:pPr>
      <w:bookmarkStart w:id="10" w:name="_Toc110000145"/>
      <w:r>
        <w:t>Motivation</w:t>
      </w:r>
      <w:bookmarkEnd w:id="10"/>
    </w:p>
    <w:p w14:paraId="53BF7F8D" w14:textId="5D540235"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130B2">
            <w:t>(Rimol, 2021)</w:t>
          </w:r>
          <w:r>
            <w:fldChar w:fldCharType="end"/>
          </w:r>
        </w:sdtContent>
      </w:sdt>
      <w:r w:rsidR="00EA5468">
        <w:t>.</w:t>
      </w:r>
    </w:p>
    <w:p w14:paraId="748D1478" w14:textId="5F2186F0" w:rsidR="00AD65B3" w:rsidRDefault="00AD65B3" w:rsidP="00AD65B3">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p>
    <w:p w14:paraId="63572E09" w14:textId="2EECA7EC" w:rsidR="00AD65B3" w:rsidRDefault="00AD65B3" w:rsidP="00AD65B3">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VUMTk6MjQ6MjU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130B2">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130B2">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130B2">
            <w:t>(Jannach &amp; Zanker, 2022)</w:t>
          </w:r>
          <w:r>
            <w:fldChar w:fldCharType="end"/>
          </w:r>
        </w:sdtContent>
      </w:sdt>
      <w:r w:rsidR="00EA5468">
        <w:t>.</w:t>
      </w:r>
    </w:p>
    <w:p w14:paraId="228E0595" w14:textId="116910E1"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EndPr/>
        <w:sdtContent>
          <w:r>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NVQxOToyNDoyNS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130B2">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130B2">
            <w:t>(Khusro, Ali, &amp; Ullah, 2016)</w:t>
          </w:r>
          <w:r>
            <w:fldChar w:fldCharType="end"/>
          </w:r>
        </w:sdtContent>
      </w:sdt>
      <w:r w:rsidR="00A519AD">
        <w:t>.</w:t>
      </w:r>
      <w:r>
        <w:t xml:space="preserve"> Consequently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130B2">
            <w:t>(Miranda, 2021)</w:t>
          </w:r>
          <w:r>
            <w:fldChar w:fldCharType="end"/>
          </w:r>
        </w:sdtContent>
      </w:sdt>
      <w:r w:rsidR="00A519AD">
        <w:t>.</w:t>
      </w:r>
    </w:p>
    <w:p w14:paraId="3D78F7B3" w14:textId="27E25803"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Machine Learning,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130B2">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130B2">
            <w:t xml:space="preserve">(Renggli et al., </w:t>
          </w:r>
          <w:r w:rsidR="00A130B2">
            <w:lastRenderedPageBreak/>
            <w:t>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77777777" w:rsidR="00AB1A2E" w:rsidRDefault="00721FD8" w:rsidP="00AD65B3">
      <w:r>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End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A130B2">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5B70BC48" w:rsidR="00AD65B3" w:rsidRDefault="00AD65B3" w:rsidP="00AD65B3">
      <w:r>
        <w:t xml:space="preserve">The </w:t>
      </w:r>
      <w:r w:rsidR="000A723B">
        <w:t>result</w:t>
      </w:r>
      <w:r>
        <w:t xml:space="preserve">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6BEC9B71"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130B2">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10000146"/>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663D1785"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130B2">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w:t>
      </w:r>
      <w:r>
        <w:lastRenderedPageBreak/>
        <w:t xml:space="preserve">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1VDE5OjI0OjI1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130B2">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5C4351E0"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130B2">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42A88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130B2">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70051B56"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6C89909"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130B2">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130B2">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169C0863"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130B2">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10000147"/>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10000148"/>
      <w:r>
        <w:t>Environment</w:t>
      </w:r>
      <w:bookmarkEnd w:id="13"/>
    </w:p>
    <w:p w14:paraId="547259E5" w14:textId="79FE3BB8"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130B2">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130B2">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130B2">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105EA2F0"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130B2">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130B2">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130B2">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130B2">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130B2">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367B31DF"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Ref109217847"/>
      <w:bookmarkStart w:id="15" w:name="_Toc110000149"/>
      <w:r>
        <w:t>Recommender Systems</w:t>
      </w:r>
      <w:bookmarkEnd w:id="14"/>
      <w:bookmarkEnd w:id="15"/>
    </w:p>
    <w:p w14:paraId="7CB2163F" w14:textId="7D1032A0" w:rsidR="003B7B78" w:rsidRDefault="00696AD3" w:rsidP="00696AD3">
      <w:pPr>
        <w:pStyle w:val="berschrift3"/>
      </w:pPr>
      <w:bookmarkStart w:id="16" w:name="_Toc110000150"/>
      <w:r>
        <w:t>Overview</w:t>
      </w:r>
      <w:bookmarkEnd w:id="16"/>
    </w:p>
    <w:p w14:paraId="4333C53A" w14:textId="5CF72D72"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130B2">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1722E6D"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130B2">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130B2">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130B2">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7B2D65E"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130B2">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4C8B31B6"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130B2">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130B2">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Before elaborating CF and CB,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5C2830F" w:rsidR="000850DD" w:rsidRDefault="000850DD" w:rsidP="002F00A7">
      <w:pPr>
        <w:pStyle w:val="Beschriftung"/>
      </w:pPr>
      <w:bookmarkStart w:id="17" w:name="_Ref107267436"/>
      <w:bookmarkStart w:id="18" w:name="_Toc108263645"/>
      <w:r w:rsidRPr="00584486">
        <w:t xml:space="preserve">Figure </w:t>
      </w:r>
      <w:r w:rsidRPr="00584486">
        <w:fldChar w:fldCharType="begin"/>
      </w:r>
      <w:r w:rsidRPr="00584486">
        <w:instrText xml:space="preserve"> SEQ Figure \* ARABIC </w:instrText>
      </w:r>
      <w:r w:rsidRPr="00584486">
        <w:fldChar w:fldCharType="separate"/>
      </w:r>
      <w:r w:rsidR="007C5A0D">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bookmarkStart w:id="19" w:name="_Toc110000151"/>
      <w:r>
        <w:t xml:space="preserve">Retrieval </w:t>
      </w:r>
      <w:r w:rsidR="00AD3B8E">
        <w:t>&amp;</w:t>
      </w:r>
      <w:r>
        <w:t xml:space="preserve"> Ranking</w:t>
      </w:r>
      <w:bookmarkEnd w:id="19"/>
    </w:p>
    <w:p w14:paraId="3BB57FBB" w14:textId="5F50211C"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End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A130B2">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End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A130B2">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7D16F684" w:rsidR="00A21EA3" w:rsidRPr="00C84B97" w:rsidRDefault="002E219D" w:rsidP="002E219D">
      <w:pPr>
        <w:pStyle w:val="Beschriftung"/>
      </w:pPr>
      <w:bookmarkStart w:id="20" w:name="_Ref109072829"/>
      <w:bookmarkStart w:id="21" w:name="_Ref109072808"/>
      <w:r>
        <w:t xml:space="preserve">Figure </w:t>
      </w:r>
      <w:r>
        <w:fldChar w:fldCharType="begin"/>
      </w:r>
      <w:r>
        <w:instrText xml:space="preserve"> SEQ Figure \* ARABIC </w:instrText>
      </w:r>
      <w:r>
        <w:fldChar w:fldCharType="separate"/>
      </w:r>
      <w:r w:rsidR="007C5A0D">
        <w:rPr>
          <w:noProof/>
        </w:rPr>
        <w:t>2</w:t>
      </w:r>
      <w:r>
        <w:fldChar w:fldCharType="end"/>
      </w:r>
      <w:bookmarkEnd w:id="20"/>
      <w:r>
        <w:t>: Example of retrieval and ranking</w:t>
      </w:r>
      <w:bookmarkEnd w:id="21"/>
      <w:r w:rsidR="00374F39">
        <w:t xml:space="preserve"> in a recommender system</w:t>
      </w:r>
    </w:p>
    <w:p w14:paraId="1411211D" w14:textId="5171B14B" w:rsidR="007D778E" w:rsidRDefault="007D778E" w:rsidP="007D778E">
      <w:pPr>
        <w:pStyle w:val="berschrift3"/>
      </w:pPr>
      <w:bookmarkStart w:id="22" w:name="_Toc110000152"/>
      <w:r>
        <w:t>Data</w:t>
      </w:r>
      <w:bookmarkEnd w:id="22"/>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D7F8B5A"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130B2">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130B2">
            <w:t>(Aggarwal, 2016)</w:t>
          </w:r>
          <w:r w:rsidR="007A172C">
            <w:fldChar w:fldCharType="end"/>
          </w:r>
        </w:sdtContent>
      </w:sdt>
      <w:r w:rsidR="007A172C">
        <w:t>.</w:t>
      </w:r>
    </w:p>
    <w:p w14:paraId="0E4DB80E" w14:textId="1B34FCE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130B2">
            <w:t>(Khusro et al., 2016)</w:t>
          </w:r>
          <w:r w:rsidR="00673C40">
            <w:fldChar w:fldCharType="end"/>
          </w:r>
        </w:sdtContent>
      </w:sdt>
      <w:r w:rsidR="005F1293">
        <w:t>.</w:t>
      </w:r>
    </w:p>
    <w:p w14:paraId="214996BE" w14:textId="538A8492"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VUMTk6MjQ6MjU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130B2">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CD7EC41"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130B2">
            <w:t>(Aggarwal, 2016, p. 128)</w:t>
          </w:r>
          <w:r w:rsidR="00A06411">
            <w:fldChar w:fldCharType="end"/>
          </w:r>
        </w:sdtContent>
      </w:sdt>
      <w:r w:rsidR="00A13ABF">
        <w:t>.</w:t>
      </w:r>
    </w:p>
    <w:p w14:paraId="636AF604" w14:textId="2FF9F95A" w:rsidR="006B321E" w:rsidRDefault="00E51276" w:rsidP="002F00A7">
      <w:pPr>
        <w:pStyle w:val="berschrift3"/>
      </w:pPr>
      <w:bookmarkStart w:id="23" w:name="_Toc110000153"/>
      <w:r>
        <w:t>Content-based recommender systems</w:t>
      </w:r>
      <w:bookmarkEnd w:id="23"/>
    </w:p>
    <w:p w14:paraId="4462A7FD" w14:textId="2F288627"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OC0wNVQxOToyNDoyNS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A130B2">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A130B2">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OC0wNVQxOToyNDoyNS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A130B2">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625A4231"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A130B2">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on the basis of the us</w:t>
      </w:r>
      <w:r w:rsidR="004442DC">
        <w:lastRenderedPageBreak/>
        <w:t xml:space="preserve">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6528062E" w:rsidR="007A3849" w:rsidRDefault="00BC3413" w:rsidP="00D77979">
      <w:pPr>
        <w:pStyle w:val="berschrift3"/>
      </w:pPr>
      <w:bookmarkStart w:id="24" w:name="_Ref109073993"/>
      <w:bookmarkStart w:id="25" w:name="_Toc110000154"/>
      <w:r>
        <w:t>Collaborative filtering</w:t>
      </w:r>
      <w:bookmarkEnd w:id="24"/>
      <w:bookmarkEnd w:id="25"/>
    </w:p>
    <w:p w14:paraId="06120E8E" w14:textId="6BDB0068"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A130B2">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130B2">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AF6D0F">
            <w:t>(Google LLC, 2021a)</w:t>
          </w:r>
          <w:r w:rsidR="00B40405">
            <w:fldChar w:fldCharType="end"/>
          </w:r>
        </w:sdtContent>
      </w:sdt>
      <w:r w:rsidR="009E6743">
        <w:t>.</w:t>
      </w:r>
    </w:p>
    <w:p w14:paraId="77F8EA4F" w14:textId="0FA71F67"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130B2">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62F6D637"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130B2">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130B2">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440700E3" w:rsidR="00A80A0E" w:rsidRDefault="003E5535" w:rsidP="004E0AB6">
      <w:r>
        <w:lastRenderedPageBreak/>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130B2">
            <w:t>(Aggarwal, 2016)</w:t>
          </w:r>
          <w:r w:rsidR="007F5512">
            <w:fldChar w:fldCharType="end"/>
          </w:r>
        </w:sdtContent>
      </w:sdt>
      <w:r w:rsidR="00FC2BE0">
        <w:t>.</w:t>
      </w:r>
    </w:p>
    <w:p w14:paraId="58A98D78" w14:textId="699DFE41"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130B2">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EEACF10"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A130B2">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130B2">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130B2">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130B2">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130B2">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130B2">
            <w:t>(Koren et al., 2009)</w:t>
          </w:r>
          <w:r w:rsidR="00C727F1">
            <w:fldChar w:fldCharType="end"/>
          </w:r>
        </w:sdtContent>
      </w:sdt>
      <w:r w:rsidR="00843302">
        <w:t>.</w:t>
      </w:r>
    </w:p>
    <w:p w14:paraId="48562123" w14:textId="7DB607CB"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130B2">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lastRenderedPageBreak/>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130B2">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VUMTk6MjQ6MjU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130B2">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VQxOToyNDoyNS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130B2">
            <w:t>(Dacrema, Boglio, Cremonesi, &amp; Jannach, 2021)</w:t>
          </w:r>
          <w:r w:rsidR="00ED71DA">
            <w:fldChar w:fldCharType="end"/>
          </w:r>
        </w:sdtContent>
      </w:sdt>
      <w:r w:rsidR="000B65C3">
        <w:t>.</w:t>
      </w:r>
    </w:p>
    <w:p w14:paraId="06963A81" w14:textId="359FB301"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VQxOToyNDoyNS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130B2">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58F91010"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130B2">
            <w:t>(Charniak, 2019)</w:t>
          </w:r>
          <w:r w:rsidR="002F113B">
            <w:fldChar w:fldCharType="end"/>
          </w:r>
        </w:sdtContent>
      </w:sdt>
      <w:r w:rsidR="009C6BE2">
        <w:t>.</w:t>
      </w:r>
      <w:r w:rsidR="00C65436">
        <w:t xml:space="preserve"> </w:t>
      </w:r>
    </w:p>
    <w:p w14:paraId="6116AFD8" w14:textId="473DB44B"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130B2">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130B2">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NVQxOToyNDoyNS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130B2">
            <w:t>(Charniak, 2019; Gurney, 2014; Hanin, 2019; Heaton, 2012)</w:t>
          </w:r>
          <w:r w:rsidR="00974C12">
            <w:fldChar w:fldCharType="end"/>
          </w:r>
        </w:sdtContent>
      </w:sdt>
      <w:r w:rsidR="00B3080C">
        <w:t>.</w:t>
      </w:r>
    </w:p>
    <w:p w14:paraId="07979913" w14:textId="095D0A67"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 xml:space="preserve">generated. The training is done </w:t>
      </w:r>
      <w:r w:rsidRPr="00183C06">
        <w:lastRenderedPageBreak/>
        <w:t>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130B2">
            <w:t>(Gurney, 2014; Heaton, 2012; LeCun et al., 1989)</w:t>
          </w:r>
          <w:r w:rsidR="00BD3639">
            <w:fldChar w:fldCharType="end"/>
          </w:r>
        </w:sdtContent>
      </w:sdt>
      <w:r w:rsidR="000C7C8C">
        <w:t>.</w:t>
      </w:r>
      <w:r w:rsidR="001B56D3">
        <w:t xml:space="preserve"> </w:t>
      </w:r>
    </w:p>
    <w:p w14:paraId="54CE1F34" w14:textId="6D8772D8"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NVQxOToyNDoyNS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130B2">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VQxOToyNDoyNS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130B2">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130B2">
            <w:t>(Rendle, Krichene, Zhang, &amp; Anderson, 2020)</w:t>
          </w:r>
          <w:r w:rsidR="00A6589D">
            <w:fldChar w:fldCharType="end"/>
          </w:r>
        </w:sdtContent>
      </w:sdt>
      <w:r w:rsidR="0058526C">
        <w:t>.</w:t>
      </w:r>
      <w:r w:rsidR="003C4E90">
        <w:t xml:space="preserve"> </w:t>
      </w:r>
    </w:p>
    <w:p w14:paraId="41DC409D" w14:textId="3D0B4E67"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130B2">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With ongo</w:t>
      </w:r>
      <w:r w:rsidR="003721DE">
        <w:lastRenderedPageBreak/>
        <w:t xml:space="preserve">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1VDE5OjI0OjI1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130B2">
            <w:t>(Covington, Adams, &amp; Sargin, 2016)</w:t>
          </w:r>
          <w:r w:rsidR="00FF3B3A">
            <w:fldChar w:fldCharType="end"/>
          </w:r>
        </w:sdtContent>
      </w:sdt>
      <w:r w:rsidR="00FF3B3A">
        <w:t>.</w:t>
      </w:r>
    </w:p>
    <w:p w14:paraId="7B0F308A" w14:textId="28E9862A" w:rsidR="00C721A1" w:rsidRDefault="00EF1E50" w:rsidP="00EF1E50">
      <w:pPr>
        <w:pStyle w:val="berschrift3"/>
      </w:pPr>
      <w:bookmarkStart w:id="26" w:name="_Ref109690661"/>
      <w:bookmarkStart w:id="27" w:name="_Ref109863681"/>
      <w:bookmarkStart w:id="28" w:name="_Toc110000155"/>
      <w:r>
        <w:t>Deep &amp; Cross Networks</w:t>
      </w:r>
      <w:bookmarkEnd w:id="26"/>
      <w:bookmarkEnd w:id="27"/>
      <w:bookmarkEnd w:id="28"/>
    </w:p>
    <w:p w14:paraId="63729B4C" w14:textId="278699E8"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VUMTk6MjQ6MjU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VUMTk6MjQ6MjU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130B2">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764F2366"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VQxOToyNDoyNS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130B2">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VUMTk6MjQ6MjU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130B2">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130B2">
            <w:t>(Rendle et al., 2020)</w:t>
          </w:r>
          <w:r w:rsidR="00306886">
            <w:fldChar w:fldCharType="end"/>
          </w:r>
        </w:sdtContent>
      </w:sdt>
      <w:r w:rsidR="003722D0">
        <w:t>.</w:t>
      </w:r>
    </w:p>
    <w:p w14:paraId="36DF5A9A" w14:textId="5216540C"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VUMTk6MjQ6MjU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130B2">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lastRenderedPageBreak/>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5082F0BF" w:rsidR="008C1888" w:rsidRDefault="008C1888" w:rsidP="008D6D83">
      <w:pPr>
        <w:pStyle w:val="Beschriftung"/>
      </w:pPr>
      <w:bookmarkStart w:id="29" w:name="_Ref107267688"/>
      <w:bookmarkStart w:id="30" w:name="_Toc108263646"/>
      <w:r>
        <w:t xml:space="preserve">Figure </w:t>
      </w:r>
      <w:r>
        <w:fldChar w:fldCharType="begin"/>
      </w:r>
      <w:r>
        <w:instrText xml:space="preserve"> SEQ Figure \* ARABIC </w:instrText>
      </w:r>
      <w:r>
        <w:fldChar w:fldCharType="separate"/>
      </w:r>
      <w:r w:rsidR="007C5A0D">
        <w:rPr>
          <w:noProof/>
        </w:rPr>
        <w:t>3</w:t>
      </w:r>
      <w:r>
        <w:fldChar w:fldCharType="end"/>
      </w:r>
      <w:bookmarkEnd w:id="29"/>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1VDE5OjI0OjI1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130B2">
            <w:t>(Wang et al., 2021)</w:t>
          </w:r>
          <w:r w:rsidR="00953B56">
            <w:fldChar w:fldCharType="end"/>
          </w:r>
        </w:sdtContent>
      </w:sdt>
      <w:bookmarkEnd w:id="30"/>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39778C96" w:rsidR="00090805" w:rsidRPr="00090805" w:rsidRDefault="00C73468" w:rsidP="00327CBC">
      <w:pPr>
        <w:pStyle w:val="Beschriftung"/>
      </w:pPr>
      <w:bookmarkStart w:id="31" w:name="_Ref107267783"/>
      <w:bookmarkStart w:id="32" w:name="_Toc108263647"/>
      <w:r>
        <w:t xml:space="preserve">Figure </w:t>
      </w:r>
      <w:r>
        <w:fldChar w:fldCharType="begin"/>
      </w:r>
      <w:r>
        <w:instrText xml:space="preserve"> SEQ Figure \* ARABIC </w:instrText>
      </w:r>
      <w:r>
        <w:fldChar w:fldCharType="separate"/>
      </w:r>
      <w:r w:rsidR="007C5A0D">
        <w:rPr>
          <w:noProof/>
        </w:rPr>
        <w:t>4</w:t>
      </w:r>
      <w:r>
        <w:fldChar w:fldCharType="end"/>
      </w:r>
      <w:bookmarkEnd w:id="31"/>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1VDE5OjI0OjI1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130B2">
            <w:t>(Wang et al., 2021)</w:t>
          </w:r>
          <w:r>
            <w:fldChar w:fldCharType="end"/>
          </w:r>
        </w:sdtContent>
      </w:sdt>
      <w:bookmarkEnd w:id="32"/>
    </w:p>
    <w:p w14:paraId="02F69185" w14:textId="07AF543D"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1VDE5OjI0OjI1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130B2">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3" w:name="_Toc110000156"/>
      <w:r>
        <w:t>State of the Art Technology</w:t>
      </w:r>
      <w:bookmarkEnd w:id="33"/>
    </w:p>
    <w:p w14:paraId="19D9FC05" w14:textId="261B1E4E"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130B2">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130B2">
            <w:t>(TensorFlow, 2022a, 2022b)</w:t>
          </w:r>
          <w:r w:rsidR="0084472A">
            <w:fldChar w:fldCharType="end"/>
          </w:r>
        </w:sdtContent>
      </w:sdt>
      <w:r w:rsidR="001078B2">
        <w:t>.</w:t>
      </w:r>
    </w:p>
    <w:p w14:paraId="77FF4EC6" w14:textId="3BDD1CE0"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End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A130B2">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End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A130B2">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EndPr/>
        <w:sdtContent>
          <w:r w:rsidR="00123ECA">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OC0wNVQxOToyNDoyNS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A130B2">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End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A130B2">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4" w:name="_Ref108564826"/>
      <w:bookmarkStart w:id="35" w:name="_Toc110000157"/>
      <w:r>
        <w:t>MLOps</w:t>
      </w:r>
      <w:bookmarkEnd w:id="34"/>
      <w:bookmarkEnd w:id="35"/>
    </w:p>
    <w:p w14:paraId="2C48277F" w14:textId="6152091F" w:rsidR="006B05B3" w:rsidRDefault="006B05B3" w:rsidP="006B05B3">
      <w:pPr>
        <w:pStyle w:val="berschrift3"/>
      </w:pPr>
      <w:bookmarkStart w:id="36" w:name="_Toc110000158"/>
      <w:r>
        <w:t>Problem</w:t>
      </w:r>
      <w:bookmarkEnd w:id="36"/>
    </w:p>
    <w:p w14:paraId="1CFB6221" w14:textId="0EEB24F8"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130B2">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VUMTk6MjQ6MjU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130B2">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4LTA1VDE5OjI0OjI1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gtMDVUMTk6MjQ6MjU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A130B2">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1VDE5OjI0OjI1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130B2">
            <w:t>(Covington et al., 2016)</w:t>
          </w:r>
          <w:r w:rsidR="004012AC">
            <w:fldChar w:fldCharType="end"/>
          </w:r>
        </w:sdtContent>
      </w:sdt>
      <w:r w:rsidR="00426182">
        <w:t>.</w:t>
      </w:r>
    </w:p>
    <w:p w14:paraId="555E2FDF" w14:textId="07C320EB"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A130B2">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A130B2">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VUMTk6MjQ6MjU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A130B2">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A130B2">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A130B2">
            <w:t>(Sculley et al., 2015)</w:t>
          </w:r>
          <w:r w:rsidR="002F4DDE">
            <w:fldChar w:fldCharType="end"/>
          </w:r>
        </w:sdtContent>
      </w:sdt>
      <w:r w:rsidR="002378C5">
        <w:t>.</w:t>
      </w:r>
      <w:r w:rsidR="008F2D01">
        <w:t xml:space="preserve"> </w:t>
      </w:r>
    </w:p>
    <w:p w14:paraId="30667B16" w14:textId="273B79C3"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A130B2">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146C58C4"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A130B2">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A130B2">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1902C16D"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A130B2">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7" w:name="_Toc110000159"/>
      <w:bookmarkStart w:id="38" w:name="_Ref110508012"/>
      <w:bookmarkStart w:id="39" w:name="_Ref107653522"/>
      <w:r>
        <w:t>What is MLOps</w:t>
      </w:r>
      <w:bookmarkEnd w:id="37"/>
      <w:bookmarkEnd w:id="38"/>
    </w:p>
    <w:p w14:paraId="290019E3" w14:textId="71EF6223"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A130B2">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A130B2">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56873F70"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A130B2">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VUMTk6MjQ6MjU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A130B2">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A130B2">
            <w:t>(Salama et al., 2021; Sculley et al., 2015)</w:t>
          </w:r>
          <w:r w:rsidR="00BE6997">
            <w:fldChar w:fldCharType="end"/>
          </w:r>
        </w:sdtContent>
      </w:sdt>
      <w:r w:rsidR="00BE6997">
        <w:t>.</w:t>
      </w:r>
    </w:p>
    <w:p w14:paraId="6397A716" w14:textId="68898BEF"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A130B2">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434DC8C"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A130B2">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528EDEF4"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VQxOToyNDoyNS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A130B2">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A130B2">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64FFE910"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VUMTk6MjQ6MjU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A130B2">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VUMTk6MjQ6MjU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A130B2">
            <w:t>(Denis Baylor et al., 2019)</w:t>
          </w:r>
          <w:r w:rsidR="00677204">
            <w:fldChar w:fldCharType="end"/>
          </w:r>
        </w:sdtContent>
      </w:sdt>
      <w:r w:rsidR="001F5D94">
        <w:t>.</w:t>
      </w:r>
    </w:p>
    <w:p w14:paraId="77B2345C" w14:textId="04C545A5"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NVQxOToyNDoyNS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A130B2">
            <w:t>(Serban, van der Blom, Hoos, &amp; Visser, 2020)</w:t>
          </w:r>
          <w:r w:rsidR="005A18DE">
            <w:fldChar w:fldCharType="end"/>
          </w:r>
        </w:sdtContent>
      </w:sdt>
      <w:r w:rsidR="00D061DE">
        <w:t>.</w:t>
      </w:r>
    </w:p>
    <w:p w14:paraId="0AC00D68" w14:textId="3B50D99C"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1VDE5OjI0OjI1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A130B2">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A130B2">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A130B2">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766474D2"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A130B2">
            <w:t>(Kreuzberger et al., 2022)</w:t>
          </w:r>
          <w:r w:rsidR="003E1E87">
            <w:fldChar w:fldCharType="end"/>
          </w:r>
        </w:sdtContent>
      </w:sdt>
      <w:r w:rsidR="00107744">
        <w:t>.</w:t>
      </w:r>
    </w:p>
    <w:p w14:paraId="76FB2782" w14:textId="20177FA1" w:rsidR="00CB4258" w:rsidRDefault="005376DF" w:rsidP="00291EF2">
      <w:pPr>
        <w:pStyle w:val="berschrift3"/>
      </w:pPr>
      <w:bookmarkStart w:id="40" w:name="_Toc110000160"/>
      <w:r>
        <w:t>Pipelines</w:t>
      </w:r>
      <w:bookmarkEnd w:id="40"/>
    </w:p>
    <w:p w14:paraId="27ED643C" w14:textId="2C890010"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EndPr/>
        <w:sdtContent>
          <w:r w:rsidR="00113B82">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NVQxOToyNDoyNS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A130B2">
            <w:t>(Deo, 2019; Harenslak &amp; Ruiter, 2021)</w:t>
          </w:r>
          <w:r w:rsidR="00113B82">
            <w:fldChar w:fldCharType="end"/>
          </w:r>
        </w:sdtContent>
      </w:sdt>
      <w:r w:rsidR="00327378">
        <w:t>.</w:t>
      </w:r>
    </w:p>
    <w:p w14:paraId="3D0A4E65" w14:textId="4A548FB1"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End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A130B2">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lastRenderedPageBreak/>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682186AB" w:rsidR="00E62315" w:rsidRDefault="00D7476B" w:rsidP="00D7476B">
      <w:pPr>
        <w:pStyle w:val="Beschriftung"/>
      </w:pPr>
      <w:r>
        <w:t xml:space="preserve">Figure </w:t>
      </w:r>
      <w:r>
        <w:fldChar w:fldCharType="begin"/>
      </w:r>
      <w:r>
        <w:instrText xml:space="preserve"> SEQ Figure \* ARABIC </w:instrText>
      </w:r>
      <w:r>
        <w:fldChar w:fldCharType="separate"/>
      </w:r>
      <w:r w:rsidR="007C5A0D">
        <w:rPr>
          <w:noProof/>
        </w:rPr>
        <w:t>5</w:t>
      </w:r>
      <w:r>
        <w:fldChar w:fldCharType="end"/>
      </w:r>
      <w:r>
        <w:t>: Exemplary DAG in Airflow</w:t>
      </w:r>
    </w:p>
    <w:p w14:paraId="7696CB35" w14:textId="330A01ED"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End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A130B2">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1" w:name="_Toc110000161"/>
      <w:r>
        <w:t>Maturity Levels</w:t>
      </w:r>
      <w:bookmarkEnd w:id="41"/>
    </w:p>
    <w:bookmarkEnd w:id="39"/>
    <w:p w14:paraId="22299D3D" w14:textId="3CF5A475" w:rsidR="00CA3503" w:rsidRDefault="00A24DD2" w:rsidP="00EA3870">
      <w:r>
        <w:t>Maturity levels de</w:t>
      </w:r>
      <w:r w:rsidR="00BE4514">
        <w:t>termine</w:t>
      </w:r>
      <w:r>
        <w:t xml:space="preserve"> the sophistication of a</w:t>
      </w:r>
      <w:r w:rsidR="00DC4E6C">
        <w:t>n</w:t>
      </w:r>
      <w:r>
        <w:t xml:space="preserve">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VUMTk6MjQ6MjU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A130B2">
            <w:t>(Symeonidis et al., 2022)</w:t>
          </w:r>
          <w:r w:rsidR="00EA295D">
            <w:fldChar w:fldCharType="end"/>
          </w:r>
        </w:sdtContent>
      </w:sdt>
      <w:r w:rsidR="00CE6B46">
        <w:t>.</w:t>
      </w:r>
    </w:p>
    <w:p w14:paraId="0D7C3E8E" w14:textId="5B5F26C0"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End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A130B2">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lastRenderedPageBreak/>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1E46C656"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A130B2">
            <w:t>(Google LLC, 2020a)</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w:t>
      </w:r>
      <w:r w:rsidR="00343CE3">
        <w:lastRenderedPageBreak/>
        <w:t xml:space="preserve">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2204720"/>
                    </a:xfrm>
                    <a:prstGeom prst="rect">
                      <a:avLst/>
                    </a:prstGeom>
                  </pic:spPr>
                </pic:pic>
              </a:graphicData>
            </a:graphic>
          </wp:inline>
        </w:drawing>
      </w:r>
    </w:p>
    <w:p w14:paraId="1DAA090C" w14:textId="1E0660D4" w:rsidR="0033113A" w:rsidRDefault="00A84B63" w:rsidP="00A84B63">
      <w:pPr>
        <w:pStyle w:val="Beschriftung"/>
      </w:pPr>
      <w:bookmarkStart w:id="42" w:name="_Ref107993404"/>
      <w:bookmarkStart w:id="43" w:name="_Ref107993385"/>
      <w:bookmarkStart w:id="44" w:name="_Toc108263648"/>
      <w:r>
        <w:t xml:space="preserve">Figure </w:t>
      </w:r>
      <w:r>
        <w:fldChar w:fldCharType="begin"/>
      </w:r>
      <w:r>
        <w:instrText xml:space="preserve"> SEQ Figure \* ARABIC </w:instrText>
      </w:r>
      <w:r>
        <w:fldChar w:fldCharType="separate"/>
      </w:r>
      <w:r w:rsidR="007C5A0D">
        <w:rPr>
          <w:noProof/>
        </w:rPr>
        <w:t>6</w:t>
      </w:r>
      <w:r>
        <w:fldChar w:fldCharType="end"/>
      </w:r>
      <w:bookmarkEnd w:id="42"/>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EndPr/>
        <w:sdtContent>
          <w:r w:rsidR="000E6E02">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4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g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BhOyBNaWNyb3NvZnQsIG4uZC4pIn1dfSwiVGFnIjoiQ2l0YXZpUGxhY2Vob2xkZXIjODQ5YTNiOWYtMDE1YS00YWJjLTkyMzktMjEzOWJjZGJjZmQxIiwiVGV4dCI6IihHb29nbGUgTExDLCAyMDIwYTsgTWljcm9zb2Z0LCBuLmQuKSIsIldBSVZlcnNpb24iOiI2LjEyLjAuMCJ9}</w:instrText>
          </w:r>
          <w:r w:rsidR="000E6E02">
            <w:fldChar w:fldCharType="separate"/>
          </w:r>
          <w:r w:rsidR="00A130B2">
            <w:t>(Google LLC, 2020a; Microsoft, n.d.)</w:t>
          </w:r>
          <w:r w:rsidR="000E6E02">
            <w:fldChar w:fldCharType="end"/>
          </w:r>
        </w:sdtContent>
      </w:sdt>
      <w:bookmarkEnd w:id="43"/>
      <w:bookmarkEnd w:id="44"/>
    </w:p>
    <w:p w14:paraId="2AA00E61" w14:textId="285C9A77" w:rsidR="000D494D" w:rsidRDefault="000D494D" w:rsidP="00FE02F2">
      <w:pPr>
        <w:pStyle w:val="berschrift3"/>
      </w:pPr>
      <w:bookmarkStart w:id="45" w:name="_Ref108570248"/>
      <w:bookmarkStart w:id="46" w:name="_Ref109952888"/>
      <w:bookmarkStart w:id="47" w:name="_Toc110000162"/>
      <w:r>
        <w:t>Concept Drift</w:t>
      </w:r>
      <w:bookmarkEnd w:id="45"/>
      <w:bookmarkEnd w:id="46"/>
      <w:bookmarkEnd w:id="47"/>
    </w:p>
    <w:p w14:paraId="42DF466D" w14:textId="7BAD7A8E"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A130B2">
            <w:t>(Sculley et al., 2015)</w:t>
          </w:r>
          <w:r w:rsidR="005D33DE">
            <w:fldChar w:fldCharType="end"/>
          </w:r>
        </w:sdtContent>
      </w:sdt>
    </w:p>
    <w:p w14:paraId="119644A8" w14:textId="4D873F5B" w:rsidR="00AA033D" w:rsidRDefault="005F7BE1" w:rsidP="008A50A7">
      <w:r>
        <w:lastRenderedPageBreak/>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A130B2">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42AD6664" w:rsidR="00533104" w:rsidRDefault="00CA242F" w:rsidP="008A50A7">
      <w:sdt>
        <w:sdtPr>
          <w:alias w:val="To edit, see citavi.com/edit"/>
          <w:tag w:val="CitaviPlaceholder#6abfeb97-9dff-47da-8f28-e6c2eefdd2c0"/>
          <w:id w:val="1178088529"/>
          <w:placeholder>
            <w:docPart w:val="DefaultPlaceholder_-1854013440"/>
          </w:placeholder>
        </w:sdtPr>
        <w:sdtEndPr/>
        <w:sdtContent>
          <w:r w:rsidR="00350B5D">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VUMTk6MjQ6MjU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A130B2">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68CC9E61"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A130B2">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42190B89"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A130B2">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3131820"/>
                    </a:xfrm>
                    <a:prstGeom prst="rect">
                      <a:avLst/>
                    </a:prstGeom>
                  </pic:spPr>
                </pic:pic>
              </a:graphicData>
            </a:graphic>
          </wp:inline>
        </w:drawing>
      </w:r>
    </w:p>
    <w:p w14:paraId="7B90BF63" w14:textId="5E9D6D2D" w:rsidR="001B66F2" w:rsidRDefault="00700D22" w:rsidP="00700D22">
      <w:pPr>
        <w:pStyle w:val="Beschriftung"/>
      </w:pPr>
      <w:bookmarkStart w:id="48" w:name="_Ref108096275"/>
      <w:bookmarkStart w:id="49" w:name="_Toc108263649"/>
      <w:r>
        <w:t xml:space="preserve">Figure </w:t>
      </w:r>
      <w:r>
        <w:fldChar w:fldCharType="begin"/>
      </w:r>
      <w:r>
        <w:instrText xml:space="preserve"> SEQ Figure \* ARABIC </w:instrText>
      </w:r>
      <w:r>
        <w:fldChar w:fldCharType="separate"/>
      </w:r>
      <w:r w:rsidR="007C5A0D">
        <w:rPr>
          <w:noProof/>
        </w:rPr>
        <w:t>7</w:t>
      </w:r>
      <w:r>
        <w:fldChar w:fldCharType="end"/>
      </w:r>
      <w:bookmarkEnd w:id="48"/>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A130B2">
            <w:t>(Lu et al., 2018)</w:t>
          </w:r>
          <w:r>
            <w:fldChar w:fldCharType="end"/>
          </w:r>
        </w:sdtContent>
      </w:sdt>
      <w:bookmarkEnd w:id="49"/>
    </w:p>
    <w:p w14:paraId="04D3ADA1" w14:textId="75D27660"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VUMTk6MjQ6MjU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A130B2">
            <w:t>(Gama et al., 2014)</w:t>
          </w:r>
          <w:r w:rsidR="00E02A2D">
            <w:fldChar w:fldCharType="end"/>
          </w:r>
        </w:sdtContent>
      </w:sdt>
      <w:r w:rsidR="00346793">
        <w:t>.</w:t>
      </w:r>
    </w:p>
    <w:p w14:paraId="70BDD249" w14:textId="7662AA76"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A130B2">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1127760"/>
                    </a:xfrm>
                    <a:prstGeom prst="rect">
                      <a:avLst/>
                    </a:prstGeom>
                  </pic:spPr>
                </pic:pic>
              </a:graphicData>
            </a:graphic>
          </wp:inline>
        </w:drawing>
      </w:r>
    </w:p>
    <w:p w14:paraId="1B42A56D" w14:textId="03690029" w:rsidR="00623333" w:rsidRDefault="00B029FF" w:rsidP="00B029FF">
      <w:pPr>
        <w:pStyle w:val="Beschriftung"/>
      </w:pPr>
      <w:bookmarkStart w:id="50" w:name="_Ref108123265"/>
      <w:bookmarkStart w:id="51" w:name="_Toc108263650"/>
      <w:r>
        <w:t xml:space="preserve">Figure </w:t>
      </w:r>
      <w:r>
        <w:fldChar w:fldCharType="begin"/>
      </w:r>
      <w:r>
        <w:instrText xml:space="preserve"> SEQ Figure \* ARABIC </w:instrText>
      </w:r>
      <w:r>
        <w:fldChar w:fldCharType="separate"/>
      </w:r>
      <w:r w:rsidR="007C5A0D">
        <w:rPr>
          <w:noProof/>
        </w:rPr>
        <w:t>8</w:t>
      </w:r>
      <w:r>
        <w:fldChar w:fldCharType="end"/>
      </w:r>
      <w:bookmarkEnd w:id="50"/>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A130B2">
            <w:t>(Lu et al., 2018)</w:t>
          </w:r>
          <w:r>
            <w:fldChar w:fldCharType="end"/>
          </w:r>
        </w:sdtContent>
      </w:sdt>
      <w:bookmarkEnd w:id="51"/>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27D40EE7"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A130B2">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A130B2">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288DCE83"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A130B2">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A130B2">
            <w:t>(Feng Gu, Zhang, Jie Lu, &amp; Chin-Teng Lin, 2016; Qahtan, Alharbi, Wang, &amp; Zhang, 2015)</w:t>
          </w:r>
          <w:r w:rsidR="000A784F">
            <w:fldChar w:fldCharType="end"/>
          </w:r>
        </w:sdtContent>
      </w:sdt>
      <w:r w:rsidR="00320125">
        <w:t>.</w:t>
      </w:r>
      <w:r w:rsidR="003A0E15">
        <w:t xml:space="preserve"> </w:t>
      </w:r>
    </w:p>
    <w:p w14:paraId="54F7557D" w14:textId="3B26CE11"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A130B2">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440CD64C"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A130B2">
            <w:t>(Lu et al., 2018)</w:t>
          </w:r>
          <w:r w:rsidR="00B71793">
            <w:fldChar w:fldCharType="end"/>
          </w:r>
        </w:sdtContent>
      </w:sdt>
      <w:r w:rsidR="007642CD">
        <w:t>.</w:t>
      </w:r>
    </w:p>
    <w:p w14:paraId="56CF2C5E" w14:textId="5171A553"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A130B2">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73AB3446"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VUMTk6MjQ6MjU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A130B2">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A130B2">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A130B2">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2DBCDC3E" w:rsidR="0075769A" w:rsidRPr="00C25AD7" w:rsidRDefault="0075769A" w:rsidP="008A50A7">
      <w:r>
        <w:rPr>
          <w:b/>
        </w:rPr>
        <w:t>CD</w:t>
      </w:r>
      <w:r w:rsidR="00685768">
        <w:rPr>
          <w:b/>
        </w:rPr>
        <w:t>-</w:t>
      </w:r>
      <w:r w:rsidR="00C25AD7">
        <w:rPr>
          <w:b/>
        </w:rPr>
        <w:t>awareness.</w:t>
      </w:r>
      <w:r w:rsidR="00C25AD7">
        <w:t xml:space="preserve"> In this research, CD-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2" w:name="_Ref108564792"/>
      <w:bookmarkStart w:id="53" w:name="_Ref109386853"/>
      <w:bookmarkStart w:id="54" w:name="_Toc110000163"/>
      <w:r>
        <w:t>State of the Art Technology</w:t>
      </w:r>
      <w:bookmarkEnd w:id="52"/>
      <w:bookmarkEnd w:id="53"/>
      <w:bookmarkEnd w:id="54"/>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lastRenderedPageBreak/>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675" cy="972820"/>
                    </a:xfrm>
                    <a:prstGeom prst="rect">
                      <a:avLst/>
                    </a:prstGeom>
                  </pic:spPr>
                </pic:pic>
              </a:graphicData>
            </a:graphic>
          </wp:inline>
        </w:drawing>
      </w:r>
    </w:p>
    <w:p w14:paraId="6EEE1E7F" w14:textId="66BDE5AD" w:rsidR="00F37A6E" w:rsidRDefault="00B65174" w:rsidP="00B65174">
      <w:pPr>
        <w:pStyle w:val="Beschriftung"/>
      </w:pPr>
      <w:bookmarkStart w:id="55" w:name="_Ref108196388"/>
      <w:bookmarkStart w:id="56" w:name="_Toc108263651"/>
      <w:r>
        <w:t xml:space="preserve">Figure </w:t>
      </w:r>
      <w:r>
        <w:fldChar w:fldCharType="begin"/>
      </w:r>
      <w:r>
        <w:instrText xml:space="preserve"> SEQ Figure \* ARABIC </w:instrText>
      </w:r>
      <w:r>
        <w:fldChar w:fldCharType="separate"/>
      </w:r>
      <w:r w:rsidR="007C5A0D">
        <w:rPr>
          <w:noProof/>
        </w:rPr>
        <w:t>9</w:t>
      </w:r>
      <w:r>
        <w:fldChar w:fldCharType="end"/>
      </w:r>
      <w:bookmarkEnd w:id="55"/>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A130B2">
            <w:t>(Google LLC, 2019a)</w:t>
          </w:r>
          <w:r w:rsidR="00BE20CB">
            <w:fldChar w:fldCharType="end"/>
          </w:r>
        </w:sdtContent>
      </w:sdt>
      <w:bookmarkEnd w:id="56"/>
    </w:p>
    <w:p w14:paraId="116C5AAD" w14:textId="0A6BA609"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VUMTk6MjQ6MjU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A130B2">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A130B2">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2265C352"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End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A130B2">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w:t>
      </w:r>
      <w:r w:rsidR="00974CE3">
        <w:lastRenderedPageBreak/>
        <w:t xml:space="preserve">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65B2029F"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End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A130B2">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18892DD0"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w:t>
      </w:r>
      <w:r w:rsidR="000242D4">
        <w:lastRenderedPageBreak/>
        <w:t xml:space="preserve">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A130B2">
            <w:t>(Kubeflow, n.d.)</w:t>
          </w:r>
          <w:r w:rsidR="009C1707">
            <w:fldChar w:fldCharType="end"/>
          </w:r>
        </w:sdtContent>
      </w:sdt>
      <w:r w:rsidR="009C1707">
        <w:t>.</w:t>
      </w:r>
    </w:p>
    <w:p w14:paraId="4E550831" w14:textId="32D5E018"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1VDE5OjI0OjI1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A130B2">
            <w:t>(Karmaker et al., 2022)</w:t>
          </w:r>
          <w:r w:rsidR="00461633">
            <w:fldChar w:fldCharType="end"/>
          </w:r>
        </w:sdtContent>
      </w:sdt>
      <w:r w:rsidR="009C1A9B">
        <w:t>.</w:t>
      </w:r>
    </w:p>
    <w:p w14:paraId="13531656" w14:textId="7B754B8F" w:rsidR="004F6E3F" w:rsidRDefault="006C51A9" w:rsidP="004F6E3F">
      <w:pPr>
        <w:pStyle w:val="berschrift1"/>
      </w:pPr>
      <w:bookmarkStart w:id="57" w:name="_Toc110000164"/>
      <w:r>
        <w:lastRenderedPageBreak/>
        <w:t>Goal &amp; Specification</w:t>
      </w:r>
      <w:bookmarkEnd w:id="57"/>
      <w:r w:rsidR="00610785" w:rsidRPr="00610785">
        <w:t xml:space="preserve"> </w:t>
      </w:r>
    </w:p>
    <w:p w14:paraId="0FECB897" w14:textId="658C6654" w:rsidR="00610785" w:rsidRPr="00B66644" w:rsidRDefault="00610785" w:rsidP="00610785">
      <w:pPr>
        <w:pStyle w:val="berschrift2"/>
      </w:pPr>
      <w:bookmarkStart w:id="58" w:name="_Toc110000165"/>
      <w:r>
        <w:t>Artifact</w:t>
      </w:r>
      <w:bookmarkEnd w:id="58"/>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48EE90F3" w:rsidR="00610785" w:rsidRPr="002F3BBD" w:rsidRDefault="00610785" w:rsidP="00610785">
      <w:pPr>
        <w:pStyle w:val="Tabellenberschrift"/>
      </w:pPr>
      <w:bookmarkStart w:id="59" w:name="_Ref109301010"/>
      <w:bookmarkStart w:id="60" w:name="_Toc109224248"/>
      <w:bookmarkStart w:id="61" w:name="_Ref110272038"/>
      <w:bookmarkStart w:id="62" w:name="_Ref110370763"/>
      <w:r w:rsidRPr="002F3BBD">
        <w:t xml:space="preserve">Table </w:t>
      </w:r>
      <w:r w:rsidRPr="002F3BBD">
        <w:fldChar w:fldCharType="begin"/>
      </w:r>
      <w:r w:rsidRPr="002F3BBD">
        <w:instrText xml:space="preserve"> SEQ Table \* ARABIC </w:instrText>
      </w:r>
      <w:r w:rsidRPr="002F3BBD">
        <w:fldChar w:fldCharType="separate"/>
      </w:r>
      <w:r w:rsidR="006F2F63">
        <w:rPr>
          <w:noProof/>
        </w:rPr>
        <w:t>1</w:t>
      </w:r>
      <w:r w:rsidRPr="002F3BBD">
        <w:fldChar w:fldCharType="end"/>
      </w:r>
      <w:bookmarkEnd w:id="59"/>
      <w:r w:rsidRPr="002F3BBD">
        <w:t xml:space="preserve">: </w:t>
      </w:r>
      <w:r>
        <w:t>Artifact s</w:t>
      </w:r>
      <w:r w:rsidRPr="002F3BBD">
        <w:t>pecification</w:t>
      </w:r>
      <w:r>
        <w:t xml:space="preserve"> table</w:t>
      </w:r>
      <w:bookmarkEnd w:id="60"/>
      <w:bookmarkEnd w:id="61"/>
      <w:bookmarkEnd w:id="62"/>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58647620"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130B2">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63" w:name="_Toc110000166"/>
      <w:r>
        <w:t>Procedure</w:t>
      </w:r>
      <w:bookmarkEnd w:id="63"/>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9"/>
                    <a:stretch>
                      <a:fillRect/>
                    </a:stretch>
                  </pic:blipFill>
                  <pic:spPr>
                    <a:xfrm>
                      <a:off x="0" y="0"/>
                      <a:ext cx="5400675" cy="1731010"/>
                    </a:xfrm>
                    <a:prstGeom prst="rect">
                      <a:avLst/>
                    </a:prstGeom>
                  </pic:spPr>
                </pic:pic>
              </a:graphicData>
            </a:graphic>
          </wp:inline>
        </w:drawing>
      </w:r>
    </w:p>
    <w:p w14:paraId="595C8ED2" w14:textId="0AF3A0C1" w:rsidR="00610785" w:rsidRDefault="00610785" w:rsidP="00610785">
      <w:pPr>
        <w:pStyle w:val="Beschriftung"/>
      </w:pPr>
      <w:bookmarkStart w:id="64" w:name="_Ref105760392"/>
      <w:bookmarkStart w:id="65" w:name="_Ref105760284"/>
      <w:bookmarkStart w:id="66" w:name="_Toc108263652"/>
      <w:r>
        <w:t xml:space="preserve">Figure </w:t>
      </w:r>
      <w:r w:rsidR="00F47AB6">
        <w:fldChar w:fldCharType="begin"/>
      </w:r>
      <w:r w:rsidR="00F47AB6">
        <w:instrText xml:space="preserve"> SEQ Figure \* ARABIC </w:instrText>
      </w:r>
      <w:r w:rsidR="00F47AB6">
        <w:fldChar w:fldCharType="separate"/>
      </w:r>
      <w:r w:rsidR="007C5A0D">
        <w:rPr>
          <w:noProof/>
        </w:rPr>
        <w:t>10</w:t>
      </w:r>
      <w:r w:rsidR="00F47AB6">
        <w:rPr>
          <w:noProof/>
        </w:rPr>
        <w:fldChar w:fldCharType="end"/>
      </w:r>
      <w:bookmarkEnd w:id="64"/>
      <w:r>
        <w:t xml:space="preserve">: </w:t>
      </w:r>
      <w:r w:rsidRPr="00894A3E">
        <w:t>procedure of artifact development</w:t>
      </w:r>
      <w:bookmarkEnd w:id="65"/>
      <w:bookmarkEnd w:id="66"/>
    </w:p>
    <w:p w14:paraId="4EE003ED" w14:textId="2ADA5A93" w:rsidR="00610785" w:rsidRPr="00B94C26" w:rsidRDefault="00610785" w:rsidP="00610785">
      <w:pPr>
        <w:pStyle w:val="berschrift2"/>
      </w:pPr>
      <w:bookmarkStart w:id="67" w:name="_Toc110000167"/>
      <w:r>
        <w:t>Challenges</w:t>
      </w:r>
      <w:bookmarkEnd w:id="67"/>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68A168EE" w:rsidR="00610785" w:rsidRDefault="00610785" w:rsidP="00610785">
      <w:r>
        <w:lastRenderedPageBreak/>
        <w:t xml:space="preserve">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A130B2">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A130B2">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A130B2">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A130B2">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OC0wNVQxOToyNDoyNS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A130B2">
            <w:t>(Naumov et al., 2019)</w:t>
          </w:r>
          <w:r>
            <w:fldChar w:fldCharType="end"/>
          </w:r>
        </w:sdtContent>
      </w:sdt>
    </w:p>
    <w:p w14:paraId="2B802B2C" w14:textId="2E9E82DA" w:rsidR="006C51A9" w:rsidRDefault="00296067" w:rsidP="006C51A9">
      <w:pPr>
        <w:pStyle w:val="berschrift1"/>
      </w:pPr>
      <w:bookmarkStart w:id="68" w:name="_Toc110000168"/>
      <w:r>
        <w:lastRenderedPageBreak/>
        <w:t>Design &amp; Development</w:t>
      </w:r>
      <w:bookmarkEnd w:id="68"/>
    </w:p>
    <w:p w14:paraId="1831F784" w14:textId="19C6D1BE" w:rsidR="00A01E93" w:rsidRDefault="00124A75" w:rsidP="00DC5696">
      <w:pPr>
        <w:pStyle w:val="berschrift2"/>
      </w:pPr>
      <w:bookmarkStart w:id="69" w:name="_Toc110000169"/>
      <w:r>
        <w:t>Environment</w:t>
      </w:r>
      <w:bookmarkEnd w:id="69"/>
    </w:p>
    <w:p w14:paraId="59370BBC" w14:textId="3C4F6D65" w:rsidR="00611531" w:rsidRPr="00611531" w:rsidRDefault="00611531" w:rsidP="00611531">
      <w:pPr>
        <w:pStyle w:val="berschrift3"/>
      </w:pPr>
      <w:bookmarkStart w:id="70" w:name="_Toc110000170"/>
      <w:r>
        <w:t>Hardware &amp; Software environment</w:t>
      </w:r>
      <w:bookmarkEnd w:id="70"/>
    </w:p>
    <w:p w14:paraId="021D54B9" w14:textId="2C53CA07"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A130B2">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675" cy="2295525"/>
                    </a:xfrm>
                    <a:prstGeom prst="rect">
                      <a:avLst/>
                    </a:prstGeom>
                  </pic:spPr>
                </pic:pic>
              </a:graphicData>
            </a:graphic>
          </wp:inline>
        </w:drawing>
      </w:r>
    </w:p>
    <w:p w14:paraId="2F98EC67" w14:textId="7DCA0286" w:rsidR="00766A0F" w:rsidRDefault="008D4CDA" w:rsidP="008D4CDA">
      <w:pPr>
        <w:pStyle w:val="Beschriftung"/>
      </w:pPr>
      <w:bookmarkStart w:id="71" w:name="_Ref108438766"/>
      <w:r>
        <w:t xml:space="preserve">Figure </w:t>
      </w:r>
      <w:r>
        <w:fldChar w:fldCharType="begin"/>
      </w:r>
      <w:r>
        <w:instrText xml:space="preserve"> SEQ Figure \* ARABIC </w:instrText>
      </w:r>
      <w:r>
        <w:fldChar w:fldCharType="separate"/>
      </w:r>
      <w:r w:rsidR="007C5A0D">
        <w:rPr>
          <w:noProof/>
        </w:rPr>
        <w:t>11</w:t>
      </w:r>
      <w:r>
        <w:fldChar w:fldCharType="end"/>
      </w:r>
      <w:bookmarkEnd w:id="71"/>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A130B2">
            <w:t>(Theodoridis &amp; Grießhaber, n.d.)</w:t>
          </w:r>
          <w:r w:rsidR="003C6FDB">
            <w:fldChar w:fldCharType="end"/>
          </w:r>
        </w:sdtContent>
      </w:sdt>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1"/>
                    <a:stretch>
                      <a:fillRect/>
                    </a:stretch>
                  </pic:blipFill>
                  <pic:spPr>
                    <a:xfrm>
                      <a:off x="0" y="0"/>
                      <a:ext cx="5400675" cy="1595120"/>
                    </a:xfrm>
                    <a:prstGeom prst="rect">
                      <a:avLst/>
                    </a:prstGeom>
                  </pic:spPr>
                </pic:pic>
              </a:graphicData>
            </a:graphic>
          </wp:inline>
        </w:drawing>
      </w:r>
    </w:p>
    <w:p w14:paraId="6ADABC18" w14:textId="0E85DEA8" w:rsidR="00D620EF" w:rsidRDefault="000671E3" w:rsidP="003858D4">
      <w:pPr>
        <w:pStyle w:val="Beschriftung"/>
      </w:pPr>
      <w:bookmarkStart w:id="72" w:name="_Ref108439212"/>
      <w:r>
        <w:t xml:space="preserve">Figure </w:t>
      </w:r>
      <w:r>
        <w:fldChar w:fldCharType="begin"/>
      </w:r>
      <w:r>
        <w:instrText xml:space="preserve"> SEQ Figure \* ARABIC </w:instrText>
      </w:r>
      <w:r>
        <w:fldChar w:fldCharType="separate"/>
      </w:r>
      <w:r w:rsidR="007C5A0D">
        <w:rPr>
          <w:noProof/>
        </w:rPr>
        <w:t>12</w:t>
      </w:r>
      <w:r>
        <w:fldChar w:fldCharType="end"/>
      </w:r>
      <w:bookmarkEnd w:id="72"/>
      <w:r>
        <w:t xml:space="preserve">: </w:t>
      </w:r>
      <w:r w:rsidR="000A0FE5">
        <w:t>selection of instance in the HdM deeplearning cluster</w:t>
      </w:r>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3" w:name="_Ref109778138"/>
      <w:bookmarkStart w:id="74" w:name="_Toc110000171"/>
      <w:r>
        <w:t>Tools &amp; Frameworks</w:t>
      </w:r>
      <w:bookmarkEnd w:id="73"/>
      <w:bookmarkEnd w:id="74"/>
    </w:p>
    <w:p w14:paraId="78E66B91" w14:textId="6AF639B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13C30869" w:rsidR="00531C1E" w:rsidRDefault="00B9613D" w:rsidP="00EC718C">
      <w:r>
        <w:t>The arti</w:t>
      </w:r>
      <w:r w:rsidR="00AC0D46">
        <w:t xml:space="preserve">fact of this work can be compartmentalized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41B016EE"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EndPr/>
        <w:sdtContent>
          <w:r w:rsidR="001C3B56">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1VDE5OjI0OjI1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A130B2">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49B552F7"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End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A130B2">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E5035E2"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a lot of 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5" w:name="_Toc110000172"/>
      <w:r>
        <w:t>Work</w:t>
      </w:r>
      <w:r w:rsidR="004F59B9">
        <w:t>ing Directory</w:t>
      </w:r>
      <w:bookmarkEnd w:id="75"/>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10DDDCDD" w:rsidR="00D810B9" w:rsidRDefault="00020369" w:rsidP="00020369">
      <w:pPr>
        <w:pStyle w:val="Beschriftung"/>
      </w:pPr>
      <w:bookmarkStart w:id="76" w:name="_Ref109250996"/>
      <w:r>
        <w:t xml:space="preserve">Figure </w:t>
      </w:r>
      <w:r>
        <w:fldChar w:fldCharType="begin"/>
      </w:r>
      <w:r>
        <w:instrText xml:space="preserve"> SEQ Figure \* ARABIC </w:instrText>
      </w:r>
      <w:r>
        <w:fldChar w:fldCharType="separate"/>
      </w:r>
      <w:r w:rsidR="007C5A0D">
        <w:rPr>
          <w:noProof/>
        </w:rPr>
        <w:t>13</w:t>
      </w:r>
      <w:r>
        <w:fldChar w:fldCharType="end"/>
      </w:r>
      <w:bookmarkEnd w:id="76"/>
      <w:r>
        <w:t>: Working directory</w:t>
      </w:r>
      <w:r w:rsidR="0073214B">
        <w:t xml:space="preserve"> and its subdirectories</w:t>
      </w:r>
    </w:p>
    <w:p w14:paraId="5B9A7CC2" w14:textId="41B51828" w:rsidR="003435DD" w:rsidRDefault="00012897" w:rsidP="007A67D6">
      <w:r>
        <w:lastRenderedPageBreak/>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485A4C16" w:rsidR="00020F19" w:rsidRDefault="00020F19" w:rsidP="00DC5696">
      <w:pPr>
        <w:pStyle w:val="berschrift2"/>
      </w:pPr>
      <w:bookmarkStart w:id="77" w:name="_Toc110000173"/>
      <w:r>
        <w:t>Data</w:t>
      </w:r>
      <w:bookmarkEnd w:id="77"/>
    </w:p>
    <w:p w14:paraId="4B25B791" w14:textId="7B4AA710" w:rsidR="003A415D" w:rsidRPr="003A415D" w:rsidRDefault="003A415D" w:rsidP="003A415D">
      <w:pPr>
        <w:pStyle w:val="berschrift3"/>
      </w:pPr>
      <w:bookmarkStart w:id="78" w:name="_Toc110000174"/>
      <w:r>
        <w:t>Dataset Selection</w:t>
      </w:r>
      <w:bookmarkEnd w:id="78"/>
    </w:p>
    <w:p w14:paraId="0E332048" w14:textId="520C186E"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EndPr/>
        <w:sdtContent>
          <w:r w:rsidR="0033436B">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NVQxOToyNDoyNS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A130B2">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4709AC18" w:rsidR="00167B1D" w:rsidRDefault="00167B1D" w:rsidP="00167B1D">
      <w:pPr>
        <w:pStyle w:val="Tabellenberschrift"/>
      </w:pPr>
      <w:bookmarkStart w:id="79" w:name="_Ref109082735"/>
      <w:bookmarkStart w:id="80" w:name="_Toc109224249"/>
      <w:r>
        <w:t xml:space="preserve">Table </w:t>
      </w:r>
      <w:r>
        <w:fldChar w:fldCharType="begin"/>
      </w:r>
      <w:r>
        <w:instrText xml:space="preserve"> SEQ Table \* ARABIC </w:instrText>
      </w:r>
      <w:r>
        <w:fldChar w:fldCharType="separate"/>
      </w:r>
      <w:r w:rsidR="006F2F63">
        <w:rPr>
          <w:noProof/>
        </w:rPr>
        <w:t>2</w:t>
      </w:r>
      <w:r>
        <w:fldChar w:fldCharType="end"/>
      </w:r>
      <w:bookmarkEnd w:id="79"/>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End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A130B2">
            <w:t>(GroupLens, n.d.)</w:t>
          </w:r>
          <w:r w:rsidR="00B45339">
            <w:fldChar w:fldCharType="end"/>
          </w:r>
        </w:sdtContent>
      </w:sdt>
      <w:bookmarkEnd w:id="80"/>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81" w:name="_Toc110000175"/>
      <w:r>
        <w:lastRenderedPageBreak/>
        <w:t>Dataset</w:t>
      </w:r>
      <w:r w:rsidR="00680400">
        <w:t xml:space="preserve"> Description</w:t>
      </w:r>
      <w:bookmarkEnd w:id="81"/>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2" w:name="_Ref109857216"/>
      <w:bookmarkStart w:id="83" w:name="_Toc110000176"/>
      <w:r>
        <w:t>Data Preparation</w:t>
      </w:r>
      <w:bookmarkEnd w:id="82"/>
      <w:bookmarkEnd w:id="83"/>
    </w:p>
    <w:p w14:paraId="70F39F72" w14:textId="43E77EA0" w:rsidR="000C481F" w:rsidRDefault="00F047D1" w:rsidP="00F047D1">
      <w:r>
        <w:t>All files prior to the pipeline ingestion</w:t>
      </w:r>
      <w:r w:rsidR="004D22A3">
        <w:t xml:space="preserve"> are stored in </w:t>
      </w:r>
      <w:r w:rsidR="008810DC">
        <w:t xml:space="preserve">the </w:t>
      </w:r>
      <w:r w:rsidR="004D22A3" w:rsidRPr="00A03EF2">
        <w:rPr>
          <w:rFonts w:ascii="Courier New" w:hAnsi="Courier New" w:cs="Courier New"/>
        </w:rPr>
        <w:t>data</w:t>
      </w:r>
      <w:r w:rsidR="004D22A3">
        <w:t xml:space="preserve"> directory</w:t>
      </w:r>
      <w:r w:rsidR="008810DC">
        <w:t xml:space="preserve">. </w:t>
      </w:r>
      <w:r w:rsidR="00890F31">
        <w:t xml:space="preserve">The raw </w:t>
      </w:r>
      <w:r w:rsidR="00917B3F">
        <w:t xml:space="preserve">dataset </w:t>
      </w:r>
      <w:r w:rsidR="00890F31">
        <w:t xml:space="preserve">download files </w:t>
      </w:r>
      <w:r w:rsidR="00917B3F">
        <w:t xml:space="preserve">are stored in </w:t>
      </w:r>
      <w:r w:rsidR="003F53F8">
        <w:t>the</w:t>
      </w:r>
      <w:r w:rsidR="008D023D">
        <w:t xml:space="preserve"> </w:t>
      </w:r>
      <w:r w:rsidR="008D023D" w:rsidRPr="00A03EF2">
        <w:rPr>
          <w:rFonts w:ascii="Courier New" w:hAnsi="Courier New" w:cs="Courier New"/>
        </w:rPr>
        <w:t>download</w:t>
      </w:r>
      <w:r w:rsidR="008D023D">
        <w:t xml:space="preserve"> subdirectory. The files in </w:t>
      </w:r>
      <w:r w:rsidR="0056071D">
        <w:t>this</w:t>
      </w:r>
      <w:r w:rsidR="003F53F8">
        <w:t xml:space="preserve"> folder</w:t>
      </w:r>
      <w:r w:rsidR="0056071D">
        <w:t xml:space="preserve"> </w:t>
      </w:r>
      <w:r w:rsidR="00566AA8">
        <w:t>cannot</w:t>
      </w:r>
      <w:r w:rsidR="0056071D">
        <w:t xml:space="preserve"> be ingested by a</w:t>
      </w:r>
      <w:r w:rsidR="00DC4E6C">
        <w:t>n</w:t>
      </w:r>
      <w:r w:rsidR="0056071D">
        <w:t xml:space="preserve"> MLOps pipeline yet</w:t>
      </w:r>
      <w:r w:rsidR="00CE14C6">
        <w:t xml:space="preserve"> and need to undergo data preparation steps</w:t>
      </w:r>
      <w:r w:rsidR="0056071D">
        <w:t>.</w:t>
      </w:r>
      <w:r w:rsidR="007C207E">
        <w:t xml:space="preserve"> Usable data </w:t>
      </w:r>
      <w:r w:rsidR="008A253F">
        <w:t xml:space="preserve">is stored in </w:t>
      </w:r>
      <w:r w:rsidR="008A253F" w:rsidRPr="00A03EF2">
        <w:rPr>
          <w:rFonts w:ascii="Courier New" w:hAnsi="Courier New" w:cs="Courier New"/>
        </w:rPr>
        <w:t>recommender-data</w:t>
      </w:r>
      <w:r w:rsidR="00140195" w:rsidRPr="00A03EF2">
        <w:rPr>
          <w:rFonts w:ascii="Courier New" w:hAnsi="Courier New" w:cs="Courier New"/>
        </w:rPr>
        <w:t>sets</w:t>
      </w:r>
      <w:r w:rsidR="008A253F">
        <w:t xml:space="preserve">. This folder serves as a repository </w:t>
      </w:r>
      <w:r w:rsidR="0021633C">
        <w:t xml:space="preserve">for ingestible data. </w:t>
      </w:r>
      <w:r w:rsidR="00D46B04">
        <w:t>From there t</w:t>
      </w:r>
      <w:r w:rsidR="0021633C">
        <w:t>he data</w:t>
      </w:r>
      <w:r w:rsidR="00181239">
        <w:t>set</w:t>
      </w:r>
      <w:r w:rsidR="00D46B04">
        <w:t>s</w:t>
      </w:r>
      <w:r w:rsidR="0021633C">
        <w:t xml:space="preserve"> inside </w:t>
      </w:r>
      <w:r w:rsidR="00181239" w:rsidRPr="00A03EF2">
        <w:rPr>
          <w:rFonts w:ascii="Courier New" w:hAnsi="Courier New" w:cs="Courier New"/>
        </w:rPr>
        <w:t>recommender-data</w:t>
      </w:r>
      <w:r w:rsidR="00140195" w:rsidRPr="00A03EF2">
        <w:rPr>
          <w:rFonts w:ascii="Courier New" w:hAnsi="Courier New" w:cs="Courier New"/>
        </w:rPr>
        <w:t>sets</w:t>
      </w:r>
      <w:r w:rsidR="00181239">
        <w:t xml:space="preserve"> </w:t>
      </w:r>
      <w:r w:rsidR="006E5AAB">
        <w:t>are</w:t>
      </w:r>
      <w:r w:rsidR="00181239">
        <w:t xml:space="preserve"> copied over to </w:t>
      </w:r>
      <w:r w:rsidR="001B1F15">
        <w:t xml:space="preserve">separate </w:t>
      </w:r>
      <w:r w:rsidR="00D46B04">
        <w:t xml:space="preserve">dedicated </w:t>
      </w:r>
      <w:r w:rsidR="001B1F15">
        <w:t>pipeline folders. There</w:t>
      </w:r>
      <w:r w:rsidR="00D66E9A">
        <w:t>,</w:t>
      </w:r>
      <w:r w:rsidR="001B1F15">
        <w:t xml:space="preserve"> the specific dataset</w:t>
      </w:r>
      <w:r w:rsidR="00233D83">
        <w:t xml:space="preserve"> is stored</w:t>
      </w:r>
      <w:r w:rsidR="00646746">
        <w:t xml:space="preserve"> to be</w:t>
      </w:r>
      <w:r w:rsidR="00233D83">
        <w:t xml:space="preserve"> ingested by the </w:t>
      </w:r>
      <w:r w:rsidR="00CA5DDE">
        <w:t xml:space="preserve">respective </w:t>
      </w:r>
      <w:r w:rsidR="006E5AAB">
        <w:t xml:space="preserve">MLOps </w:t>
      </w:r>
      <w:r w:rsidR="00233D83">
        <w:t>pipeline</w:t>
      </w:r>
      <w:r w:rsidR="00596490">
        <w:t xml:space="preserve"> </w:t>
      </w:r>
      <w:r w:rsidR="00AC05E7">
        <w:t>(</w:t>
      </w:r>
      <w:r w:rsidR="00AC05E7">
        <w:fldChar w:fldCharType="begin"/>
      </w:r>
      <w:r w:rsidR="00AC05E7">
        <w:instrText xml:space="preserve"> REF _Ref109262047 \h </w:instrText>
      </w:r>
      <w:r w:rsidR="00AC05E7">
        <w:fldChar w:fldCharType="separate"/>
      </w:r>
      <w:r w:rsidR="00AC05E7">
        <w:t xml:space="preserve">Figure </w:t>
      </w:r>
      <w:r w:rsidR="00AC05E7">
        <w:rPr>
          <w:noProof/>
        </w:rPr>
        <w:t>13</w:t>
      </w:r>
      <w:r w:rsidR="00AC05E7">
        <w:fldChar w:fldCharType="end"/>
      </w:r>
      <w:r w:rsidR="00AC05E7">
        <w:t>)</w:t>
      </w:r>
      <w:r w:rsidR="00233D83">
        <w:t>.</w:t>
      </w:r>
    </w:p>
    <w:p w14:paraId="0E3ADA82" w14:textId="77777777" w:rsidR="00255F11" w:rsidRDefault="009D45F5" w:rsidP="00255F11">
      <w:pPr>
        <w:keepNext/>
      </w:pPr>
      <w:r w:rsidRPr="009D45F5">
        <w:rPr>
          <w:noProof/>
        </w:rPr>
        <w:drawing>
          <wp:inline distT="0" distB="0" distL="0" distR="0" wp14:anchorId="06450074" wp14:editId="009A28AB">
            <wp:extent cx="5400675" cy="1659255"/>
            <wp:effectExtent l="0" t="0" r="9525" b="0"/>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23"/>
                    <a:stretch>
                      <a:fillRect/>
                    </a:stretch>
                  </pic:blipFill>
                  <pic:spPr>
                    <a:xfrm>
                      <a:off x="0" y="0"/>
                      <a:ext cx="5400675" cy="1659255"/>
                    </a:xfrm>
                    <a:prstGeom prst="rect">
                      <a:avLst/>
                    </a:prstGeom>
                  </pic:spPr>
                </pic:pic>
              </a:graphicData>
            </a:graphic>
          </wp:inline>
        </w:drawing>
      </w:r>
    </w:p>
    <w:p w14:paraId="51D3F092" w14:textId="35984FBA" w:rsidR="00FA3CFD" w:rsidRPr="008D023D" w:rsidRDefault="00255F11" w:rsidP="00255F11">
      <w:pPr>
        <w:pStyle w:val="Beschriftung"/>
      </w:pPr>
      <w:bookmarkStart w:id="84" w:name="_Ref109262047"/>
      <w:r>
        <w:t xml:space="preserve">Figure </w:t>
      </w:r>
      <w:r>
        <w:fldChar w:fldCharType="begin"/>
      </w:r>
      <w:r>
        <w:instrText xml:space="preserve"> SEQ Figure \* ARABIC </w:instrText>
      </w:r>
      <w:r>
        <w:fldChar w:fldCharType="separate"/>
      </w:r>
      <w:r w:rsidR="007C5A0D">
        <w:rPr>
          <w:noProof/>
        </w:rPr>
        <w:t>14</w:t>
      </w:r>
      <w:r>
        <w:fldChar w:fldCharType="end"/>
      </w:r>
      <w:bookmarkEnd w:id="84"/>
      <w:r>
        <w:t>: Structure of data directory</w:t>
      </w:r>
    </w:p>
    <w:p w14:paraId="20F5C73D" w14:textId="0ADFA91E" w:rsidR="002A0F19" w:rsidRDefault="002A0F19" w:rsidP="00A02E0D">
      <w:r>
        <w:t xml:space="preserve">Having established </w:t>
      </w:r>
      <w:r w:rsidR="009D3287">
        <w:t xml:space="preserve">the </w:t>
      </w:r>
      <w:r w:rsidR="004E55DB">
        <w:t>structure of the</w:t>
      </w:r>
      <w:r w:rsidR="00AC05E7">
        <w:t xml:space="preserve"> </w:t>
      </w:r>
      <w:r w:rsidR="00AC05E7" w:rsidRPr="00A03EF2">
        <w:rPr>
          <w:rFonts w:ascii="Courier New" w:hAnsi="Courier New" w:cs="Courier New"/>
        </w:rPr>
        <w:t>data</w:t>
      </w:r>
      <w:r w:rsidR="004E55DB">
        <w:t xml:space="preserve"> directory, now the data preparation process is described</w:t>
      </w:r>
      <w:r w:rsidR="00B33A63">
        <w:t>, which uses</w:t>
      </w:r>
      <w:r w:rsidR="0047561F">
        <w:t xml:space="preserve"> </w:t>
      </w:r>
      <w:r w:rsidR="00B15B8D">
        <w:t>the script</w:t>
      </w:r>
      <w:r w:rsidR="0047561F">
        <w:t xml:space="preserve"> </w:t>
      </w:r>
      <w:r w:rsidR="00D05E98" w:rsidRPr="001E12BE">
        <w:rPr>
          <w:rFonts w:ascii="Courier New" w:hAnsi="Courier New" w:cs="Courier New"/>
        </w:rPr>
        <w:t>movielens_csv_generator</w:t>
      </w:r>
      <w:r w:rsidR="001E12BE" w:rsidRPr="001E12BE">
        <w:rPr>
          <w:rFonts w:ascii="Courier New" w:hAnsi="Courier New" w:cs="Courier New"/>
        </w:rPr>
        <w:t>.ipynb</w:t>
      </w:r>
      <w:r w:rsidR="00B33A63">
        <w:t>.</w:t>
      </w:r>
    </w:p>
    <w:p w14:paraId="706F480F" w14:textId="183F1C50"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End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A130B2">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lastRenderedPageBreak/>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4"/>
                    <a:stretch>
                      <a:fillRect/>
                    </a:stretch>
                  </pic:blipFill>
                  <pic:spPr>
                    <a:xfrm>
                      <a:off x="0" y="0"/>
                      <a:ext cx="5400675" cy="1293495"/>
                    </a:xfrm>
                    <a:prstGeom prst="rect">
                      <a:avLst/>
                    </a:prstGeom>
                  </pic:spPr>
                </pic:pic>
              </a:graphicData>
            </a:graphic>
          </wp:inline>
        </w:drawing>
      </w:r>
    </w:p>
    <w:p w14:paraId="624098A8" w14:textId="561F998F" w:rsidR="00C405AF" w:rsidRDefault="002F63EE" w:rsidP="002F63EE">
      <w:pPr>
        <w:pStyle w:val="Beschriftung"/>
      </w:pPr>
      <w:r>
        <w:t xml:space="preserve">Figure </w:t>
      </w:r>
      <w:r>
        <w:fldChar w:fldCharType="begin"/>
      </w:r>
      <w:r>
        <w:instrText xml:space="preserve"> SEQ Figure \* ARABIC </w:instrText>
      </w:r>
      <w:r>
        <w:fldChar w:fldCharType="separate"/>
      </w:r>
      <w:r w:rsidR="007C5A0D">
        <w:rPr>
          <w:noProof/>
        </w:rPr>
        <w:t>15</w:t>
      </w:r>
      <w:r>
        <w:fldChar w:fldCharType="end"/>
      </w:r>
      <w:r>
        <w:t xml:space="preserve">: </w:t>
      </w:r>
      <w:r w:rsidR="00615B48">
        <w:t>S</w:t>
      </w:r>
      <w:r>
        <w:t>parse rating features and dense user features</w:t>
      </w:r>
      <w:r w:rsidR="00615B48">
        <w:t xml:space="preserve"> merged</w:t>
      </w:r>
    </w:p>
    <w:p w14:paraId="73142456" w14:textId="77777777" w:rsidR="00473A97" w:rsidRDefault="00473A97" w:rsidP="002F4670"/>
    <w:p w14:paraId="235E53D5" w14:textId="04E2278E" w:rsidR="00D22D2D" w:rsidRDefault="009B5A16" w:rsidP="002F4670">
      <w:r>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A4B76AB"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End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A130B2">
            <w:t>(GroupLens, n.d.)</w:t>
          </w:r>
          <w:r w:rsidR="00504827">
            <w:fldChar w:fldCharType="end"/>
          </w:r>
        </w:sdtContent>
      </w:sdt>
      <w:r w:rsidR="00504827">
        <w:t>.</w:t>
      </w:r>
    </w:p>
    <w:p w14:paraId="25B5C2F4" w14:textId="2D8FCC28" w:rsidR="00936549" w:rsidRDefault="00936549" w:rsidP="006C2A89">
      <w:pPr>
        <w:pStyle w:val="Tabellenberschrift"/>
      </w:pPr>
      <w:bookmarkStart w:id="85" w:name="_Ref109301029"/>
      <w:r>
        <w:t xml:space="preserve">Table </w:t>
      </w:r>
      <w:r>
        <w:fldChar w:fldCharType="begin"/>
      </w:r>
      <w:r>
        <w:instrText xml:space="preserve"> SEQ Table \* ARABIC </w:instrText>
      </w:r>
      <w:r>
        <w:fldChar w:fldCharType="separate"/>
      </w:r>
      <w:r w:rsidR="006F2F63">
        <w:rPr>
          <w:noProof/>
        </w:rPr>
        <w:t>3</w:t>
      </w:r>
      <w:r>
        <w:fldChar w:fldCharType="end"/>
      </w:r>
      <w:bookmarkEnd w:id="85"/>
      <w:r>
        <w:t>: Age cohorts</w:t>
      </w:r>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1663065"/>
                    </a:xfrm>
                    <a:prstGeom prst="rect">
                      <a:avLst/>
                    </a:prstGeom>
                  </pic:spPr>
                </pic:pic>
              </a:graphicData>
            </a:graphic>
          </wp:inline>
        </w:drawing>
      </w:r>
    </w:p>
    <w:p w14:paraId="04461339" w14:textId="48D3D105" w:rsidR="00A14610" w:rsidRDefault="006A68C7" w:rsidP="006A68C7">
      <w:pPr>
        <w:pStyle w:val="Beschriftung"/>
      </w:pPr>
      <w:bookmarkStart w:id="86" w:name="_Ref109302731"/>
      <w:bookmarkStart w:id="87" w:name="_Ref109302704"/>
      <w:r>
        <w:t xml:space="preserve">Figure </w:t>
      </w:r>
      <w:r>
        <w:fldChar w:fldCharType="begin"/>
      </w:r>
      <w:r>
        <w:instrText xml:space="preserve"> SEQ Figure \* ARABIC </w:instrText>
      </w:r>
      <w:r>
        <w:fldChar w:fldCharType="separate"/>
      </w:r>
      <w:r w:rsidR="007C5A0D">
        <w:rPr>
          <w:noProof/>
        </w:rPr>
        <w:t>16</w:t>
      </w:r>
      <w:r>
        <w:fldChar w:fldCharType="end"/>
      </w:r>
      <w:bookmarkEnd w:id="86"/>
      <w:r>
        <w:t>: Pipeline dataset</w:t>
      </w:r>
      <w:bookmarkEnd w:id="87"/>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88" w:name="_Toc110000177"/>
      <w:bookmarkStart w:id="89" w:name="_Ref110208133"/>
      <w:bookmarkStart w:id="90" w:name="_Ref110208148"/>
      <w:r>
        <w:t>Recommender System</w:t>
      </w:r>
      <w:bookmarkEnd w:id="88"/>
      <w:bookmarkEnd w:id="89"/>
      <w:bookmarkEnd w:id="90"/>
    </w:p>
    <w:p w14:paraId="4C32BDE4" w14:textId="1F5F7DA4" w:rsidR="00F57194" w:rsidRDefault="001247DB" w:rsidP="000E7ACA">
      <w:pPr>
        <w:pStyle w:val="berschrift3"/>
      </w:pPr>
      <w:bookmarkStart w:id="91" w:name="_Toc110000178"/>
      <w:r>
        <w:t>Design</w:t>
      </w:r>
      <w:bookmarkEnd w:id="91"/>
    </w:p>
    <w:p w14:paraId="0C69CBFD" w14:textId="32768571"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B16A2" w:rsidRPr="008A7528">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 xml:space="preserve">Compared to the baseline </w:t>
      </w:r>
      <w:r w:rsidR="00B00F53">
        <w:rPr>
          <w:rFonts w:cs="Arial"/>
        </w:rPr>
        <w:lastRenderedPageBreak/>
        <w:t>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2" w:name="_Toc110000179"/>
      <w:r>
        <w:t>RankingModel</w:t>
      </w:r>
      <w:bookmarkEnd w:id="92"/>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6646B8E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End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08724C">
            <w:t>(López-Sánchez, Herrero, Arrieta, &amp; Corchado, 2018)</w:t>
          </w:r>
          <w:r w:rsidR="0008724C">
            <w:fldChar w:fldCharType="end"/>
          </w:r>
        </w:sdtContent>
      </w:sdt>
      <w:r w:rsidR="00B634E1">
        <w:t>.</w:t>
      </w:r>
    </w:p>
    <w:p w14:paraId="3F62568B" w14:textId="2BA62B80" w:rsidR="0033315F" w:rsidRDefault="00692D7A" w:rsidP="00D15D8C">
      <w:r>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675" cy="1316355"/>
                    </a:xfrm>
                    <a:prstGeom prst="rect">
                      <a:avLst/>
                    </a:prstGeom>
                  </pic:spPr>
                </pic:pic>
              </a:graphicData>
            </a:graphic>
          </wp:inline>
        </w:drawing>
      </w:r>
    </w:p>
    <w:p w14:paraId="7268B65F" w14:textId="5585E870" w:rsidR="002B61CA" w:rsidRDefault="002B61CA" w:rsidP="002B61CA">
      <w:pPr>
        <w:pStyle w:val="Beschriftung"/>
      </w:pPr>
      <w:bookmarkStart w:id="93" w:name="_Ref109843331"/>
      <w:bookmarkStart w:id="94" w:name="_Ref109843294"/>
      <w:r>
        <w:t xml:space="preserve">Figure </w:t>
      </w:r>
      <w:r>
        <w:fldChar w:fldCharType="begin"/>
      </w:r>
      <w:r>
        <w:instrText xml:space="preserve"> SEQ Figure \* ARABIC </w:instrText>
      </w:r>
      <w:r>
        <w:fldChar w:fldCharType="separate"/>
      </w:r>
      <w:r w:rsidR="007C5A0D">
        <w:rPr>
          <w:noProof/>
        </w:rPr>
        <w:t>17</w:t>
      </w:r>
      <w:r>
        <w:fldChar w:fldCharType="end"/>
      </w:r>
      <w:bookmarkEnd w:id="93"/>
      <w:r>
        <w:t xml:space="preserve">: </w:t>
      </w:r>
      <w:r w:rsidR="00E457BC">
        <w:t>S</w:t>
      </w:r>
      <w:r>
        <w:t>imple embedding example</w:t>
      </w:r>
      <w:r w:rsidR="00B61F57">
        <w:t xml:space="preserve"> </w:t>
      </w:r>
      <w:r w:rsidR="00F603CC">
        <w:t>for feature “occupation”</w:t>
      </w:r>
      <w:bookmarkEnd w:id="94"/>
    </w:p>
    <w:p w14:paraId="2F2ED576" w14:textId="6A63EFBB" w:rsidR="00590E25" w:rsidRDefault="00397870" w:rsidP="00590E25">
      <w:r>
        <w:lastRenderedPageBreak/>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7"/>
                    <a:stretch>
                      <a:fillRect/>
                    </a:stretch>
                  </pic:blipFill>
                  <pic:spPr>
                    <a:xfrm>
                      <a:off x="0" y="0"/>
                      <a:ext cx="5400675" cy="1633855"/>
                    </a:xfrm>
                    <a:prstGeom prst="rect">
                      <a:avLst/>
                    </a:prstGeom>
                  </pic:spPr>
                </pic:pic>
              </a:graphicData>
            </a:graphic>
          </wp:inline>
        </w:drawing>
      </w:r>
    </w:p>
    <w:p w14:paraId="33E9F18D" w14:textId="559EFD16" w:rsidR="00FC23DA" w:rsidRDefault="00D40CB0" w:rsidP="00D40CB0">
      <w:pPr>
        <w:pStyle w:val="Beschriftung"/>
      </w:pPr>
      <w:bookmarkStart w:id="95" w:name="_Ref109857558"/>
      <w:r>
        <w:t xml:space="preserve">Figure </w:t>
      </w:r>
      <w:r>
        <w:fldChar w:fldCharType="begin"/>
      </w:r>
      <w:r>
        <w:instrText xml:space="preserve"> SEQ Figure \* ARABIC </w:instrText>
      </w:r>
      <w:r>
        <w:fldChar w:fldCharType="separate"/>
      </w:r>
      <w:r w:rsidR="007C5A0D">
        <w:rPr>
          <w:noProof/>
        </w:rPr>
        <w:t>18</w:t>
      </w:r>
      <w:r>
        <w:fldChar w:fldCharType="end"/>
      </w:r>
      <w:bookmarkEnd w:id="95"/>
      <w:r>
        <w:t xml:space="preserve">: </w:t>
      </w:r>
      <w:r w:rsidR="00E457BC">
        <w:t>D</w:t>
      </w:r>
      <w:r>
        <w:t>eclaration of embedding dimension and vocabularies</w:t>
      </w:r>
      <w:r w:rsidR="00FB6940">
        <w:t xml:space="preserve"> inside RankingModel</w:t>
      </w:r>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lastRenderedPageBreak/>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8"/>
                    <a:stretch>
                      <a:fillRect/>
                    </a:stretch>
                  </pic:blipFill>
                  <pic:spPr>
                    <a:xfrm>
                      <a:off x="0" y="0"/>
                      <a:ext cx="5400675" cy="2113280"/>
                    </a:xfrm>
                    <a:prstGeom prst="rect">
                      <a:avLst/>
                    </a:prstGeom>
                  </pic:spPr>
                </pic:pic>
              </a:graphicData>
            </a:graphic>
          </wp:inline>
        </w:drawing>
      </w:r>
    </w:p>
    <w:p w14:paraId="73FFBEAD" w14:textId="2754054D" w:rsidR="008A0BDE" w:rsidRDefault="002C5477" w:rsidP="002C5477">
      <w:pPr>
        <w:pStyle w:val="Beschriftung"/>
      </w:pPr>
      <w:bookmarkStart w:id="96" w:name="_Ref109858885"/>
      <w:r>
        <w:t xml:space="preserve">Figure </w:t>
      </w:r>
      <w:r>
        <w:fldChar w:fldCharType="begin"/>
      </w:r>
      <w:r>
        <w:instrText xml:space="preserve"> SEQ Figure \* ARABIC </w:instrText>
      </w:r>
      <w:r>
        <w:fldChar w:fldCharType="separate"/>
      </w:r>
      <w:r w:rsidR="007C5A0D">
        <w:rPr>
          <w:noProof/>
        </w:rPr>
        <w:t>19</w:t>
      </w:r>
      <w:r>
        <w:fldChar w:fldCharType="end"/>
      </w:r>
      <w:bookmarkEnd w:id="96"/>
      <w:r>
        <w:t xml:space="preserve">: </w:t>
      </w:r>
      <w:r w:rsidR="00E457BC">
        <w:t>I</w:t>
      </w:r>
      <w:r>
        <w:t>mplementation of the embedding layer</w:t>
      </w:r>
    </w:p>
    <w:p w14:paraId="78806D42" w14:textId="73DFD8AE"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 xml:space="preserve">same throughout all training runs. As proposed by </w:t>
      </w:r>
      <w:sdt>
        <w:sdtPr>
          <w:alias w:val="To edit, see citavi.com/edit"/>
          <w:tag w:val="CitaviPlaceholder#9b5f09fe-3773-433f-9bd5-a91ef56581e9"/>
          <w:id w:val="268978416"/>
          <w:placeholder>
            <w:docPart w:val="DefaultPlaceholder_-1854013440"/>
          </w:placeholder>
        </w:sdtPr>
        <w:sdtEndPr/>
        <w:sdtContent>
          <w:r w:rsidR="000C58C7">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1VDE5OjI0OjI1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WI1ZjA5ZmUtMzc3My00MzNmLTliZDUtYTkxZWY1NjU4MWU5IiwiVGV4dCI6IihXYW5nIGV0IGFsLiwgMjAyMSkiLCJXQUlWZXJzaW9uIjoiNi4xMi4wLjAifQ==}</w:instrText>
          </w:r>
          <w:r w:rsidR="000C58C7">
            <w:fldChar w:fldCharType="separate"/>
          </w:r>
          <w:r w:rsidR="000C58C7">
            <w:t xml:space="preserve">Wang et al. </w:t>
          </w:r>
          <w:r w:rsidR="00406EC0">
            <w:t>(</w:t>
          </w:r>
          <w:r w:rsidR="000C58C7">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This model architecture uses one cross layer, which declares that the learned feature interactions are bound to degree 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9"/>
                    <a:stretch>
                      <a:fillRect/>
                    </a:stretch>
                  </pic:blipFill>
                  <pic:spPr>
                    <a:xfrm>
                      <a:off x="0" y="0"/>
                      <a:ext cx="5400675" cy="1311910"/>
                    </a:xfrm>
                    <a:prstGeom prst="rect">
                      <a:avLst/>
                    </a:prstGeom>
                  </pic:spPr>
                </pic:pic>
              </a:graphicData>
            </a:graphic>
          </wp:inline>
        </w:drawing>
      </w:r>
    </w:p>
    <w:p w14:paraId="733CDE35" w14:textId="35D5D7E2" w:rsidR="00BF061E" w:rsidRPr="00BF061E" w:rsidRDefault="00F3798A" w:rsidP="00BF061E">
      <w:pPr>
        <w:pStyle w:val="Beschriftung"/>
      </w:pPr>
      <w:bookmarkStart w:id="97" w:name="_Ref109863345"/>
      <w:r>
        <w:t xml:space="preserve">Figure </w:t>
      </w:r>
      <w:r>
        <w:fldChar w:fldCharType="begin"/>
      </w:r>
      <w:r>
        <w:instrText xml:space="preserve"> SEQ Figure \* ARABIC </w:instrText>
      </w:r>
      <w:r>
        <w:fldChar w:fldCharType="separate"/>
      </w:r>
      <w:r w:rsidR="007C5A0D">
        <w:rPr>
          <w:noProof/>
        </w:rPr>
        <w:t>20</w:t>
      </w:r>
      <w:r>
        <w:fldChar w:fldCharType="end"/>
      </w:r>
      <w:bookmarkEnd w:id="97"/>
      <w:r>
        <w:t xml:space="preserve">: </w:t>
      </w:r>
      <w:r w:rsidR="00E457BC">
        <w:t>I</w:t>
      </w:r>
      <w:r>
        <w:t>mplementation of the DCN</w:t>
      </w:r>
    </w:p>
    <w:p w14:paraId="441A10EA" w14:textId="13E2D516" w:rsidR="00002051" w:rsidRDefault="008133C0" w:rsidP="00002051">
      <w:pPr>
        <w:pStyle w:val="berschrift3"/>
      </w:pPr>
      <w:bookmarkStart w:id="98" w:name="_Toc110000180"/>
      <w:r>
        <w:t>MovieLens</w:t>
      </w:r>
      <w:bookmarkEnd w:id="98"/>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7C2EE9A7" w:rsidR="00BF061E" w:rsidRDefault="002E2B0F" w:rsidP="00BF061E">
      <w:r>
        <w:rPr>
          <w:rFonts w:cs="Arial"/>
        </w:rPr>
        <w:lastRenderedPageBreak/>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675" cy="372110"/>
                    </a:xfrm>
                    <a:prstGeom prst="rect">
                      <a:avLst/>
                    </a:prstGeom>
                  </pic:spPr>
                </pic:pic>
              </a:graphicData>
            </a:graphic>
          </wp:inline>
        </w:drawing>
      </w:r>
    </w:p>
    <w:p w14:paraId="5FFBAC8F" w14:textId="03692802" w:rsidR="007B04A2" w:rsidRDefault="00E457BC" w:rsidP="00E457BC">
      <w:pPr>
        <w:pStyle w:val="Beschriftung"/>
      </w:pPr>
      <w:bookmarkStart w:id="99" w:name="_Ref109868265"/>
      <w:bookmarkStart w:id="100" w:name="_Ref109868245"/>
      <w:r>
        <w:t xml:space="preserve">Figure </w:t>
      </w:r>
      <w:r>
        <w:fldChar w:fldCharType="begin"/>
      </w:r>
      <w:r>
        <w:instrText xml:space="preserve"> SEQ Figure \* ARABIC </w:instrText>
      </w:r>
      <w:r>
        <w:fldChar w:fldCharType="separate"/>
      </w:r>
      <w:r w:rsidR="007C5A0D">
        <w:rPr>
          <w:noProof/>
        </w:rPr>
        <w:t>21</w:t>
      </w:r>
      <w:r>
        <w:fldChar w:fldCharType="end"/>
      </w:r>
      <w:bookmarkEnd w:id="99"/>
      <w:r>
        <w:t>: Metrics during model training</w:t>
      </w:r>
      <w:bookmarkEnd w:id="100"/>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101" w:name="_Toc110000181"/>
      <w:r>
        <w:t>Post</w:t>
      </w:r>
      <w:r w:rsidR="00AD6E14">
        <w:t>-Training Actions</w:t>
      </w:r>
      <w:bookmarkEnd w:id="101"/>
    </w:p>
    <w:p w14:paraId="039C371C" w14:textId="3B02DEF0"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e artifact</w:t>
      </w:r>
      <w:r w:rsidR="00214C0E">
        <w:t>.</w:t>
      </w:r>
    </w:p>
    <w:p w14:paraId="316B6A38" w14:textId="0F94D25D"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the output of this PTA can be seen.</w:t>
      </w:r>
    </w:p>
    <w:p w14:paraId="607243DB" w14:textId="77777777" w:rsidR="00C16F6F" w:rsidRDefault="00F436A3" w:rsidP="00C16F6F">
      <w:pPr>
        <w:keepNext/>
      </w:pPr>
      <w:r w:rsidRPr="00F436A3">
        <w:rPr>
          <w:noProof/>
        </w:rPr>
        <w:lastRenderedPageBreak/>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31"/>
                    <a:stretch>
                      <a:fillRect/>
                    </a:stretch>
                  </pic:blipFill>
                  <pic:spPr>
                    <a:xfrm>
                      <a:off x="0" y="0"/>
                      <a:ext cx="5399405" cy="2174240"/>
                    </a:xfrm>
                    <a:prstGeom prst="rect">
                      <a:avLst/>
                    </a:prstGeom>
                  </pic:spPr>
                </pic:pic>
              </a:graphicData>
            </a:graphic>
          </wp:inline>
        </w:drawing>
      </w:r>
    </w:p>
    <w:p w14:paraId="1AA20FAA" w14:textId="787D00D1" w:rsidR="00C16F6F" w:rsidRDefault="00C16F6F" w:rsidP="00C16F6F">
      <w:pPr>
        <w:pStyle w:val="Beschriftung"/>
      </w:pPr>
      <w:bookmarkStart w:id="102" w:name="_Ref109925369"/>
      <w:r>
        <w:t xml:space="preserve">Figure </w:t>
      </w:r>
      <w:r>
        <w:fldChar w:fldCharType="begin"/>
      </w:r>
      <w:r>
        <w:instrText xml:space="preserve"> SEQ Figure \* ARABIC </w:instrText>
      </w:r>
      <w:r>
        <w:fldChar w:fldCharType="separate"/>
      </w:r>
      <w:r w:rsidR="007C5A0D">
        <w:rPr>
          <w:noProof/>
        </w:rPr>
        <w:t>22</w:t>
      </w:r>
      <w:r>
        <w:fldChar w:fldCharType="end"/>
      </w:r>
      <w:bookmarkEnd w:id="102"/>
      <w:r>
        <w:t>: Model architecture visualization</w:t>
      </w:r>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99405" cy="1508125"/>
                    </a:xfrm>
                    <a:prstGeom prst="rect">
                      <a:avLst/>
                    </a:prstGeom>
                  </pic:spPr>
                </pic:pic>
              </a:graphicData>
            </a:graphic>
          </wp:inline>
        </w:drawing>
      </w:r>
    </w:p>
    <w:p w14:paraId="3CF22999" w14:textId="0FB26CE0" w:rsidR="001B1FB9" w:rsidRDefault="001B1FB9" w:rsidP="001B1FB9">
      <w:pPr>
        <w:pStyle w:val="Beschriftung"/>
      </w:pPr>
      <w:bookmarkStart w:id="103" w:name="_Ref110204677"/>
      <w:r>
        <w:t xml:space="preserve">Figure </w:t>
      </w:r>
      <w:r>
        <w:fldChar w:fldCharType="begin"/>
      </w:r>
      <w:r>
        <w:instrText xml:space="preserve"> SEQ Figure \* ARABIC </w:instrText>
      </w:r>
      <w:r>
        <w:fldChar w:fldCharType="separate"/>
      </w:r>
      <w:r w:rsidR="007C5A0D">
        <w:rPr>
          <w:noProof/>
        </w:rPr>
        <w:t>23</w:t>
      </w:r>
      <w:r>
        <w:fldChar w:fldCharType="end"/>
      </w:r>
      <w:bookmarkEnd w:id="103"/>
      <w:r>
        <w:t>: TensorBoard training and evaluation visualization</w:t>
      </w:r>
    </w:p>
    <w:p w14:paraId="51570202" w14:textId="63B4A9FB" w:rsidR="00A33141" w:rsidRPr="00DD3E6A" w:rsidRDefault="004D1748" w:rsidP="008E5214">
      <w:r>
        <w:t xml:space="preserve"> </w:t>
      </w:r>
    </w:p>
    <w:p w14:paraId="563CC037" w14:textId="0F993124"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here m is the</w:t>
      </w:r>
      <w:r w:rsidR="00777B9D">
        <w:t xml:space="preserve"> number</w:t>
      </w:r>
      <w:r w:rsidR="00ED0962">
        <w:t xml:space="preserve"> of features </w:t>
      </w:r>
      <w:r w:rsidR="006B0AF9">
        <w:t xml:space="preserve">of this </w:t>
      </w:r>
      <w:r w:rsidR="006B0AF9">
        <w:lastRenderedPageBreak/>
        <w:t>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642B600" w:rsidR="00227FF1" w:rsidRDefault="008A24D3" w:rsidP="008A24D3">
      <w:pPr>
        <w:pStyle w:val="Beschriftung"/>
      </w:pPr>
      <w:bookmarkStart w:id="104" w:name="_Ref109944071"/>
      <w:r>
        <w:t xml:space="preserve">Figure </w:t>
      </w:r>
      <w:r>
        <w:fldChar w:fldCharType="begin"/>
      </w:r>
      <w:r>
        <w:instrText xml:space="preserve"> SEQ Figure \* ARABIC </w:instrText>
      </w:r>
      <w:r>
        <w:fldChar w:fldCharType="separate"/>
      </w:r>
      <w:r w:rsidR="007C5A0D">
        <w:rPr>
          <w:noProof/>
        </w:rPr>
        <w:t>24</w:t>
      </w:r>
      <w:r>
        <w:fldChar w:fldCharType="end"/>
      </w:r>
      <w:bookmarkEnd w:id="104"/>
      <w:r>
        <w:t>: Plot of the learned feature interactions in a cross layer</w:t>
      </w:r>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105" w:name="_Hlk109944616"/>
      <m:oMath>
        <m:r>
          <w:rPr>
            <w:rFonts w:ascii="Cambria Math" w:hAnsi="Cambria Math"/>
          </w:rPr>
          <m:t>32×32</m:t>
        </m:r>
      </m:oMath>
      <w:bookmarkEnd w:id="105"/>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4"/>
                    <a:stretch>
                      <a:fillRect/>
                    </a:stretch>
                  </pic:blipFill>
                  <pic:spPr>
                    <a:xfrm>
                      <a:off x="0" y="0"/>
                      <a:ext cx="5399405" cy="1517015"/>
                    </a:xfrm>
                    <a:prstGeom prst="rect">
                      <a:avLst/>
                    </a:prstGeom>
                  </pic:spPr>
                </pic:pic>
              </a:graphicData>
            </a:graphic>
          </wp:inline>
        </w:drawing>
      </w:r>
    </w:p>
    <w:p w14:paraId="7B276888" w14:textId="72AA5FC1" w:rsidR="00214C0E" w:rsidRPr="005F6EE6" w:rsidRDefault="0066504A" w:rsidP="00FF1900">
      <w:pPr>
        <w:pStyle w:val="Beschriftung"/>
      </w:pPr>
      <w:bookmarkStart w:id="106" w:name="_Ref109941465"/>
      <w:r>
        <w:t xml:space="preserve">Figure </w:t>
      </w:r>
      <w:r>
        <w:fldChar w:fldCharType="begin"/>
      </w:r>
      <w:r>
        <w:instrText xml:space="preserve"> SEQ Figure \* ARABIC </w:instrText>
      </w:r>
      <w:r>
        <w:fldChar w:fldCharType="separate"/>
      </w:r>
      <w:r w:rsidR="007C5A0D">
        <w:rPr>
          <w:noProof/>
        </w:rPr>
        <w:t>25</w:t>
      </w:r>
      <w:r>
        <w:fldChar w:fldCharType="end"/>
      </w:r>
      <w:bookmarkEnd w:id="106"/>
      <w:r>
        <w:t xml:space="preserve">: </w:t>
      </w:r>
      <w:r w:rsidR="00A479FC">
        <w:t>Console output</w:t>
      </w:r>
      <w:r>
        <w:t xml:space="preserve"> of cross layer after training</w:t>
      </w:r>
    </w:p>
    <w:p w14:paraId="07431526" w14:textId="5495E598" w:rsidR="00DC5696" w:rsidRDefault="00DC5696" w:rsidP="00DC5696">
      <w:pPr>
        <w:pStyle w:val="berschrift2"/>
      </w:pPr>
      <w:bookmarkStart w:id="107" w:name="_Toc110000182"/>
      <w:r>
        <w:lastRenderedPageBreak/>
        <w:t>Concept Drift Awareness</w:t>
      </w:r>
      <w:bookmarkEnd w:id="107"/>
    </w:p>
    <w:p w14:paraId="1595DC7A" w14:textId="58CE5404" w:rsidR="00A479FC" w:rsidRDefault="00256D60" w:rsidP="00256D60">
      <w:pPr>
        <w:pStyle w:val="berschrift3"/>
      </w:pPr>
      <w:bookmarkStart w:id="108" w:name="_Toc110000183"/>
      <w:bookmarkStart w:id="109" w:name="_Ref110208521"/>
      <w:r>
        <w:t>Design</w:t>
      </w:r>
      <w:bookmarkEnd w:id="108"/>
      <w:bookmarkEnd w:id="109"/>
    </w:p>
    <w:p w14:paraId="79F8873B" w14:textId="1F620824" w:rsidR="00F20618" w:rsidRDefault="00AE737F" w:rsidP="00752B2B">
      <w:r>
        <w:t xml:space="preserve">The CD awareness process </w:t>
      </w:r>
      <w:r w:rsidR="00E6475D">
        <w:t>is structured in two</w:t>
      </w:r>
      <w:r w:rsidR="00292780">
        <w:t xml:space="preserve"> parts</w:t>
      </w:r>
      <w:r w:rsidR="006E5E93">
        <w:t>. The first</w:t>
      </w:r>
      <w:r w:rsidR="00292780">
        <w:t xml:space="preserve"> prediction</w:t>
      </w:r>
      <w:r w:rsidR="006E5E93">
        <w:t xml:space="preserve"> 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D48AD39" w14:textId="362888C6" w:rsidR="005C5AE9" w:rsidRDefault="00F20618" w:rsidP="00752B2B">
      <w:r>
        <w:t xml:space="preserve">Before the implementation of these two components are described in greater detail, it is important </w:t>
      </w:r>
      <w:r w:rsidR="00C726AF">
        <w:t xml:space="preserve">to know how the data is used to simulate a productive environment in this research. The </w:t>
      </w:r>
      <w:r w:rsidR="003A21BE">
        <w:t>MovieLens 100k dataset is split in two</w:t>
      </w:r>
      <w:r w:rsidR="000772A3">
        <w:t xml:space="preserve"> halves along the timestamp. Only the first half of the data, consisting of the old ratings</w:t>
      </w:r>
      <w:r w:rsidR="00C024E1">
        <w:t xml:space="preserve">, is used for model training. For production, the entire dataset is </w:t>
      </w:r>
      <w:r w:rsidR="00872CCC">
        <w:t xml:space="preserve">used in the prediction service (i.e. old </w:t>
      </w:r>
      <w:r w:rsidR="00850E4C">
        <w:t xml:space="preserve">and new ratings). The hypothesis behind this procedure is that the model performs better on the </w:t>
      </w:r>
      <w:r w:rsidR="00BE51C7">
        <w:t>first half of the dataset than on the second half, because</w:t>
      </w:r>
      <w:r w:rsidR="00DF41D4">
        <w:t xml:space="preserve"> the new data is unknown to the </w:t>
      </w:r>
      <w:r w:rsidR="005915E4">
        <w:t>model. This anticipated drop in prediction quality can then be used to simulate the performance drop due to CD.</w:t>
      </w:r>
    </w:p>
    <w:p w14:paraId="24898871" w14:textId="3D256E3D" w:rsidR="004830E7" w:rsidRDefault="00DA26DF" w:rsidP="005C5AE9">
      <w:pPr>
        <w:pStyle w:val="berschrift3"/>
      </w:pPr>
      <w:bookmarkStart w:id="110" w:name="_Toc110000184"/>
      <w:r>
        <w:t>Prediction Service</w:t>
      </w:r>
      <w:bookmarkEnd w:id="110"/>
    </w:p>
    <w:p w14:paraId="6002FFFC" w14:textId="6E7952B4"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w:t>
      </w:r>
      <w:r w:rsidR="00825E8A">
        <w:rPr>
          <w:rFonts w:ascii="Courier New" w:hAnsi="Courier New" w:cs="Courier New"/>
        </w:rPr>
        <w:t>roduction/p</w:t>
      </w:r>
      <w:r w:rsidRPr="00AA0ECD">
        <w:rPr>
          <w:rFonts w:ascii="Courier New" w:hAnsi="Courier New" w:cs="Courier New"/>
        </w:rPr>
        <w:t>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lastRenderedPageBreak/>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194A645A" w:rsidR="008B6BBD" w:rsidRDefault="0047509E" w:rsidP="0047509E">
      <w:pPr>
        <w:pStyle w:val="Beschriftung"/>
      </w:pPr>
      <w:bookmarkStart w:id="111" w:name="_Ref110015339"/>
      <w:r>
        <w:t xml:space="preserve">Figure </w:t>
      </w:r>
      <w:r>
        <w:fldChar w:fldCharType="begin"/>
      </w:r>
      <w:r>
        <w:instrText xml:space="preserve"> SEQ Figure \* ARABIC </w:instrText>
      </w:r>
      <w:r>
        <w:fldChar w:fldCharType="separate"/>
      </w:r>
      <w:r w:rsidR="007C5A0D">
        <w:rPr>
          <w:noProof/>
        </w:rPr>
        <w:t>26</w:t>
      </w:r>
      <w:r>
        <w:fldChar w:fldCharType="end"/>
      </w:r>
      <w:r>
        <w:t>: Output of the prediction service</w:t>
      </w:r>
      <w:bookmarkEnd w:id="111"/>
    </w:p>
    <w:p w14:paraId="34F58C16" w14:textId="5283436A" w:rsidR="00F22FCB" w:rsidRDefault="00F22FCB" w:rsidP="00F22FCB">
      <w:pPr>
        <w:pStyle w:val="berschrift3"/>
      </w:pPr>
      <w:r>
        <w:t>Monitoring</w:t>
      </w:r>
    </w:p>
    <w:p w14:paraId="10BE1419" w14:textId="7D3A12DC"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other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 xml:space="preserve">For this, </w:t>
      </w:r>
      <w:r w:rsidR="00136704">
        <w:t>root mean squared error (RMSE) is chosen as the evaluation metric for CD.</w:t>
      </w:r>
    </w:p>
    <w:p w14:paraId="2BFB6053" w14:textId="5E0A97FE" w:rsidR="00223103" w:rsidRDefault="00136704" w:rsidP="00F22FCB">
      <w:r>
        <w:t>The source code for the CD evaluation task is located under</w:t>
      </w:r>
      <w:r w:rsidR="00FE3283">
        <w:t xml:space="preserve"> </w:t>
      </w:r>
      <w:r w:rsidR="00D72136">
        <w:t>the</w:t>
      </w:r>
      <w:r>
        <w:t xml:space="preserve"> </w:t>
      </w:r>
      <w:r w:rsidR="00D72136">
        <w:rPr>
          <w:rFonts w:ascii="Courier New" w:hAnsi="Courier New" w:cs="Courier New"/>
        </w:rPr>
        <w:t>airflow_pipelines</w:t>
      </w:r>
      <w:r w:rsidR="00043DE0" w:rsidRPr="003713EB">
        <w:rPr>
          <w:rFonts w:ascii="Courier New" w:hAnsi="Courier New" w:cs="Courier New"/>
        </w:rPr>
        <w:t xml:space="preserve"> </w:t>
      </w:r>
      <w:r w:rsidR="00043DE0">
        <w:t xml:space="preserve">directory. </w:t>
      </w:r>
      <w:r w:rsidR="003E2E1C">
        <w:t xml:space="preserve">The monitoring </w:t>
      </w:r>
      <w:r w:rsidR="008A7D11">
        <w:t xml:space="preserve">script </w:t>
      </w:r>
      <w:r w:rsidR="003E2E1C">
        <w:t xml:space="preserve">that </w:t>
      </w:r>
      <w:r w:rsidR="008A7D11">
        <w:t xml:space="preserve">holds the CD-awareness functionality is </w:t>
      </w:r>
      <w:r w:rsidR="006B3D34" w:rsidRPr="006B3D34">
        <w:rPr>
          <w:rFonts w:ascii="Courier New" w:hAnsi="Courier New" w:cs="Courier New"/>
        </w:rPr>
        <w:t>cd_</w:t>
      </w:r>
      <w:r w:rsidR="00FE3283">
        <w:rPr>
          <w:rFonts w:ascii="Courier New" w:hAnsi="Courier New" w:cs="Courier New"/>
        </w:rPr>
        <w:t>awareness_pipeline</w:t>
      </w:r>
      <w:r w:rsidR="006B3D34" w:rsidRPr="006B3D34">
        <w:rPr>
          <w:rFonts w:ascii="Courier New" w:hAnsi="Courier New" w:cs="Courier New"/>
        </w:rPr>
        <w:t>.py</w:t>
      </w:r>
      <w:r w:rsidR="006B3D34">
        <w:t>.</w:t>
      </w:r>
      <w:r w:rsidR="00DC4E40">
        <w:t xml:space="preserve"> </w:t>
      </w:r>
      <w:r w:rsidR="00172388">
        <w:t xml:space="preserve">This script is located </w:t>
      </w:r>
      <w:r w:rsidR="00893D9A">
        <w:t>inside the Airflow pipeline folder, because it is integrated into a pipeline, which will be</w:t>
      </w:r>
      <w:r w:rsidR="00E2425B">
        <w:t xml:space="preserve"> covered</w:t>
      </w:r>
      <w:r w:rsidR="00893D9A">
        <w:t xml:space="preserve"> </w:t>
      </w:r>
      <w:r w:rsidR="00E2425B">
        <w:t xml:space="preserve">in the next chapter. </w:t>
      </w:r>
      <w:r w:rsidR="00DC4E40">
        <w:t xml:space="preserve">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lastRenderedPageBreak/>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6"/>
                    <a:stretch>
                      <a:fillRect/>
                    </a:stretch>
                  </pic:blipFill>
                  <pic:spPr>
                    <a:xfrm>
                      <a:off x="0" y="0"/>
                      <a:ext cx="5399405" cy="1589405"/>
                    </a:xfrm>
                    <a:prstGeom prst="rect">
                      <a:avLst/>
                    </a:prstGeom>
                  </pic:spPr>
                </pic:pic>
              </a:graphicData>
            </a:graphic>
          </wp:inline>
        </w:drawing>
      </w:r>
    </w:p>
    <w:p w14:paraId="3979879E" w14:textId="6FDA1B7B" w:rsidR="008A0C1C" w:rsidRDefault="008A0C1C" w:rsidP="008A0C1C">
      <w:pPr>
        <w:pStyle w:val="Beschriftung"/>
      </w:pPr>
      <w:bookmarkStart w:id="112" w:name="_Ref110029040"/>
      <w:bookmarkStart w:id="113" w:name="_Ref110029022"/>
      <w:r>
        <w:t xml:space="preserve">Figure </w:t>
      </w:r>
      <w:r>
        <w:fldChar w:fldCharType="begin"/>
      </w:r>
      <w:r>
        <w:instrText xml:space="preserve"> SEQ Figure \* ARABIC </w:instrText>
      </w:r>
      <w:r>
        <w:fldChar w:fldCharType="separate"/>
      </w:r>
      <w:r w:rsidR="007C5A0D">
        <w:rPr>
          <w:noProof/>
        </w:rPr>
        <w:t>27</w:t>
      </w:r>
      <w:r>
        <w:fldChar w:fldCharType="end"/>
      </w:r>
      <w:bookmarkEnd w:id="112"/>
      <w:r>
        <w:t>: RMSE values of the production data grouped by year</w:t>
      </w:r>
      <w:bookmarkEnd w:id="113"/>
      <w:r w:rsidR="004F5335">
        <w:t xml:space="preserve"> (rmse_df)</w:t>
      </w:r>
    </w:p>
    <w:p w14:paraId="41BA7FAA" w14:textId="26DC2A91" w:rsidR="00CA2C8B" w:rsidRPr="00D32481" w:rsidRDefault="00074797" w:rsidP="00CA2C8B">
      <w:pPr>
        <w:rPr>
          <w:rFonts w:cs="Arial"/>
        </w:rPr>
      </w:pPr>
      <w:r>
        <w:rPr>
          <w:rFonts w:cs="Arial"/>
        </w:rPr>
        <w:t xml:space="preserve">This Dataframe is used as </w:t>
      </w:r>
      <w:r w:rsidR="00143C41">
        <w:rPr>
          <w:rFonts w:cs="Arial"/>
        </w:rPr>
        <w:t>an</w:t>
      </w:r>
      <w:r>
        <w:rPr>
          <w:rFonts w:cs="Arial"/>
        </w:rPr>
        <w:t xml:space="preserve"> input </w:t>
      </w:r>
      <w:r w:rsidR="006434D9">
        <w:rPr>
          <w:rFonts w:cs="Arial"/>
        </w:rPr>
        <w:t xml:space="preserve">to function </w:t>
      </w:r>
      <w:r w:rsidR="006434D9" w:rsidRPr="001A75D4">
        <w:rPr>
          <w:rFonts w:ascii="Courier New" w:hAnsi="Courier New" w:cs="Courier New"/>
        </w:rPr>
        <w:t>cd_detector</w:t>
      </w:r>
      <w:r w:rsidR="006434D9">
        <w:rPr>
          <w:rFonts w:cs="Arial"/>
        </w:rPr>
        <w:t>, which</w:t>
      </w:r>
      <w:r w:rsidR="00DC0C55">
        <w:rPr>
          <w:rFonts w:cs="Arial"/>
        </w:rPr>
        <w:t xml:space="preserve"> runs the CD detection task.</w:t>
      </w:r>
      <w:r w:rsidR="00D57511">
        <w:rPr>
          <w:rFonts w:cs="Arial"/>
        </w:rPr>
        <w:t xml:space="preserve"> Furthermore</w:t>
      </w:r>
      <w:r w:rsidR="003F0370">
        <w:rPr>
          <w:rFonts w:cs="Arial"/>
        </w:rPr>
        <w:t>,</w:t>
      </w:r>
      <w:r w:rsidR="006066AE">
        <w:rPr>
          <w:rFonts w:cs="Arial"/>
        </w:rPr>
        <w:t xml:space="preserve"> </w:t>
      </w:r>
      <w:r w:rsidR="00D57511">
        <w:rPr>
          <w:rFonts w:cs="Arial"/>
        </w:rPr>
        <w:t xml:space="preserve">two </w:t>
      </w:r>
      <w:r w:rsidR="006066AE">
        <w:rPr>
          <w:rFonts w:cs="Arial"/>
        </w:rPr>
        <w:t>threshold parameters are</w:t>
      </w:r>
      <w:r w:rsidR="00D57511">
        <w:rPr>
          <w:rFonts w:cs="Arial"/>
        </w:rPr>
        <w:t xml:space="preserve"> defined.</w:t>
      </w:r>
      <w:r w:rsidR="00D32481">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w:t>
      </w:r>
      <w:r w:rsidR="00D50538">
        <w:rPr>
          <w:rFonts w:cs="Arial"/>
        </w:rPr>
        <w:t xml:space="preserve">absolute </w:t>
      </w:r>
      <w:r w:rsidR="002A0F50">
        <w:rPr>
          <w:rFonts w:cs="Arial"/>
        </w:rPr>
        <w:t>RMSE value a window is allowed to have</w:t>
      </w:r>
      <w:r w:rsidR="00B87BAC">
        <w:rPr>
          <w:rFonts w:cs="Arial"/>
        </w:rPr>
        <w:t>. Th</w:t>
      </w:r>
      <w:r w:rsidR="00FA136A">
        <w:rPr>
          <w:rFonts w:cs="Arial"/>
        </w:rPr>
        <w:t>is</w:t>
      </w:r>
      <w:r w:rsidR="00B87BAC">
        <w:rPr>
          <w:rFonts w:cs="Arial"/>
        </w:rPr>
        <w:t xml:space="preserv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r w:rsidR="009B02A5">
        <w:rPr>
          <w:rFonts w:cs="Arial"/>
        </w:rPr>
        <w:t xml:space="preserve"> </w:t>
      </w:r>
      <w:r w:rsidR="00F5019A">
        <w:rPr>
          <w:rFonts w:cs="Arial"/>
        </w:rPr>
        <w:t xml:space="preserve">This function returns a tuple with a Boolean and a list. </w:t>
      </w:r>
      <w:r w:rsidR="00CA7E88">
        <w:rPr>
          <w:rFonts w:cs="Arial"/>
        </w:rPr>
        <w:t>If the Boolean is set to False, CD has been detected.</w:t>
      </w:r>
      <w:r w:rsidR="00434CC0">
        <w:rPr>
          <w:rFonts w:cs="Arial"/>
        </w:rPr>
        <w:t xml:space="preserve"> The list contains </w:t>
      </w:r>
      <w:r w:rsidR="004875F1">
        <w:rPr>
          <w:rFonts w:cs="Arial"/>
        </w:rPr>
        <w:t xml:space="preserve">two elements, which holds the </w:t>
      </w:r>
      <w:r w:rsidR="00337601">
        <w:rPr>
          <w:rFonts w:cs="Arial"/>
        </w:rPr>
        <w:t>date</w:t>
      </w:r>
      <w:r w:rsidR="00CC426D">
        <w:rPr>
          <w:rFonts w:cs="Arial"/>
        </w:rPr>
        <w:t>s</w:t>
      </w:r>
      <w:r w:rsidR="00337601">
        <w:rPr>
          <w:rFonts w:cs="Arial"/>
        </w:rPr>
        <w:t xml:space="preserve"> of the window, CD was detected in</w:t>
      </w:r>
      <w:r w:rsidR="00F07F97">
        <w:rPr>
          <w:rFonts w:cs="Arial"/>
        </w:rPr>
        <w:t xml:space="preserve">. </w:t>
      </w:r>
      <w:r w:rsidR="0003482C">
        <w:rPr>
          <w:rFonts w:cs="Arial"/>
        </w:rPr>
        <w:t xml:space="preserve">The first element holds </w:t>
      </w:r>
      <w:r w:rsidR="003971DB">
        <w:rPr>
          <w:rFonts w:cs="Arial"/>
        </w:rPr>
        <w:t xml:space="preserve">a date for </w:t>
      </w:r>
      <w:r w:rsidR="00EC7874">
        <w:rPr>
          <w:rFonts w:cs="Arial"/>
        </w:rPr>
        <w:t>the</w:t>
      </w:r>
      <w:r w:rsidR="00092BEA">
        <w:rPr>
          <w:rFonts w:cs="Arial"/>
        </w:rPr>
        <w:t xml:space="preserve"> </w:t>
      </w:r>
      <w:r w:rsidR="000064E1">
        <w:rPr>
          <w:rFonts w:cs="Arial"/>
        </w:rPr>
        <w:t>detected</w:t>
      </w:r>
      <w:r w:rsidR="00621EEF">
        <w:rPr>
          <w:rFonts w:cs="Arial"/>
        </w:rPr>
        <w:t xml:space="preserve"> </w:t>
      </w:r>
      <w:r w:rsidR="00092BEA">
        <w:rPr>
          <w:rFonts w:cs="Arial"/>
        </w:rPr>
        <w:t>delta</w:t>
      </w:r>
      <w:r w:rsidR="00492521">
        <w:rPr>
          <w:rFonts w:cs="Arial"/>
        </w:rPr>
        <w:t xml:space="preserve"> </w:t>
      </w:r>
      <w:r w:rsidR="00092BEA">
        <w:rPr>
          <w:rFonts w:cs="Arial"/>
        </w:rPr>
        <w:t>C</w:t>
      </w:r>
      <w:r w:rsidR="00621EEF">
        <w:rPr>
          <w:rFonts w:cs="Arial"/>
        </w:rPr>
        <w:t>D</w:t>
      </w:r>
      <w:r w:rsidR="00472A62">
        <w:rPr>
          <w:rFonts w:cs="Arial"/>
        </w:rPr>
        <w:t xml:space="preserve">, </w:t>
      </w:r>
      <w:r w:rsidR="00DD0E34">
        <w:rPr>
          <w:rFonts w:cs="Arial"/>
        </w:rPr>
        <w:t xml:space="preserve">the second element </w:t>
      </w:r>
      <w:r w:rsidR="00EC7874">
        <w:rPr>
          <w:rFonts w:cs="Arial"/>
        </w:rPr>
        <w:t xml:space="preserve">holds the </w:t>
      </w:r>
      <w:r w:rsidR="000064E1">
        <w:rPr>
          <w:rFonts w:cs="Arial"/>
        </w:rPr>
        <w:t>date</w:t>
      </w:r>
      <w:r w:rsidR="00EC7874">
        <w:rPr>
          <w:rFonts w:cs="Arial"/>
        </w:rPr>
        <w:t xml:space="preserve"> for the </w:t>
      </w:r>
      <w:r w:rsidR="000064E1">
        <w:rPr>
          <w:rFonts w:cs="Arial"/>
        </w:rPr>
        <w:t xml:space="preserve">detected </w:t>
      </w:r>
      <w:r w:rsidR="00EC7874">
        <w:rPr>
          <w:rFonts w:cs="Arial"/>
        </w:rPr>
        <w:t>absolute</w:t>
      </w:r>
      <w:r w:rsidR="00492521">
        <w:rPr>
          <w:rFonts w:cs="Arial"/>
        </w:rPr>
        <w:t xml:space="preserve"> </w:t>
      </w:r>
      <w:r w:rsidR="00092BEA">
        <w:rPr>
          <w:rFonts w:cs="Arial"/>
        </w:rPr>
        <w:t>CD.</w:t>
      </w:r>
      <w:r w:rsidR="00621EEF">
        <w:rPr>
          <w:rFonts w:cs="Arial"/>
        </w:rPr>
        <w:t xml:space="preserve"> This way it is possible to </w:t>
      </w:r>
      <w:r w:rsidR="00703BBF">
        <w:rPr>
          <w:rFonts w:cs="Arial"/>
        </w:rPr>
        <w:t>also see</w:t>
      </w:r>
      <w:r w:rsidR="00BD0F22">
        <w:rPr>
          <w:rFonts w:cs="Arial"/>
        </w:rPr>
        <w:t xml:space="preserve"> when </w:t>
      </w:r>
      <w:r w:rsidR="00E86205">
        <w:rPr>
          <w:rFonts w:cs="Arial"/>
        </w:rPr>
        <w:t>in the dataset CD has</w:t>
      </w:r>
      <w:r w:rsidR="00703BBF">
        <w:rPr>
          <w:rFonts w:cs="Arial"/>
        </w:rPr>
        <w:t xml:space="preserve"> occurre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99405" cy="454660"/>
                    </a:xfrm>
                    <a:prstGeom prst="rect">
                      <a:avLst/>
                    </a:prstGeom>
                  </pic:spPr>
                </pic:pic>
              </a:graphicData>
            </a:graphic>
          </wp:inline>
        </w:drawing>
      </w:r>
    </w:p>
    <w:p w14:paraId="6AFB8793" w14:textId="250AF075" w:rsidR="0023652B" w:rsidRDefault="004F5335" w:rsidP="00334226">
      <w:pPr>
        <w:pStyle w:val="Beschriftung"/>
      </w:pPr>
      <w:bookmarkStart w:id="114" w:name="_Ref110031281"/>
      <w:r>
        <w:t xml:space="preserve">Figure </w:t>
      </w:r>
      <w:r>
        <w:fldChar w:fldCharType="begin"/>
      </w:r>
      <w:r>
        <w:instrText xml:space="preserve"> SEQ Figure \* ARABIC </w:instrText>
      </w:r>
      <w:r>
        <w:fldChar w:fldCharType="separate"/>
      </w:r>
      <w:r w:rsidR="007C5A0D">
        <w:rPr>
          <w:noProof/>
        </w:rPr>
        <w:t>28</w:t>
      </w:r>
      <w:r>
        <w:fldChar w:fldCharType="end"/>
      </w:r>
      <w:bookmarkEnd w:id="114"/>
      <w:r>
        <w:t>: cd_detector</w:t>
      </w:r>
    </w:p>
    <w:p w14:paraId="20E3F2D9" w14:textId="1D0084E1"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xml:space="preserve">”, no CD has </w:t>
      </w:r>
      <w:r w:rsidR="002D2873">
        <w:t>been detected</w:t>
      </w:r>
      <w:r w:rsidR="003570D6">
        <w:t xml:space="preserve">. If CD has been detected, </w:t>
      </w:r>
      <w:r w:rsidR="00513FA9">
        <w:t>a file name</w:t>
      </w:r>
      <w:r w:rsidR="00831DC8">
        <w:t>d</w:t>
      </w:r>
      <w:r w:rsidR="003570D6">
        <w:t xml:space="preserve"> “CD_DETECTED”</w:t>
      </w:r>
      <w:r w:rsidR="00831DC8">
        <w:t xml:space="preserve"> is created</w:t>
      </w:r>
      <w:r w:rsidR="003570D6">
        <w:t xml:space="preserve">. </w:t>
      </w:r>
      <w:r w:rsidR="002D2873">
        <w:t xml:space="preserve">Both text files hold </w:t>
      </w:r>
      <w:r w:rsidR="00843994">
        <w:t xml:space="preserve">a timestamp of </w:t>
      </w:r>
      <w:r w:rsidR="0074423A">
        <w:t xml:space="preserve">the </w:t>
      </w:r>
      <w:r w:rsidR="00F03EC8">
        <w:t>CD detection run. “CD_DETECTED” holds additional timestamps of</w:t>
      </w:r>
      <w:r w:rsidR="00B717B8">
        <w:t xml:space="preserve"> the CD occurrence in the dataset</w:t>
      </w:r>
      <w:r w:rsidR="00F03EC8">
        <w:t xml:space="preserve"> </w:t>
      </w:r>
      <w:r w:rsidR="00C645A1">
        <w:t>(</w:t>
      </w:r>
      <w:r w:rsidR="00A85C4F">
        <w:fldChar w:fldCharType="begin"/>
      </w:r>
      <w:r w:rsidR="00A85C4F">
        <w:instrText xml:space="preserve"> REF _Ref110032958 \h </w:instrText>
      </w:r>
      <w:r w:rsidR="00A85C4F">
        <w:fldChar w:fldCharType="separate"/>
      </w:r>
      <w:r w:rsidR="00A85C4F">
        <w:t xml:space="preserve">Figure </w:t>
      </w:r>
      <w:r w:rsidR="00A85C4F">
        <w:rPr>
          <w:noProof/>
        </w:rPr>
        <w:t>29</w:t>
      </w:r>
      <w:r w:rsidR="00A85C4F">
        <w:fldChar w:fldCharType="end"/>
      </w:r>
      <w:r w:rsidR="00C645A1">
        <w:t>)</w:t>
      </w:r>
      <w:r w:rsidR="008716A1">
        <w:t>.</w:t>
      </w:r>
    </w:p>
    <w:p w14:paraId="0A21E26F" w14:textId="501A7FCA" w:rsidR="00C645A1" w:rsidRDefault="00D94903" w:rsidP="00C645A1">
      <w:pPr>
        <w:keepNext/>
      </w:pPr>
      <w:r w:rsidRPr="00D94903">
        <w:rPr>
          <w:noProof/>
        </w:rPr>
        <w:lastRenderedPageBreak/>
        <w:drawing>
          <wp:inline distT="0" distB="0" distL="0" distR="0" wp14:anchorId="23A548E4" wp14:editId="416F2E13">
            <wp:extent cx="5399405" cy="2326005"/>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99405" cy="2326005"/>
                    </a:xfrm>
                    <a:prstGeom prst="rect">
                      <a:avLst/>
                    </a:prstGeom>
                  </pic:spPr>
                </pic:pic>
              </a:graphicData>
            </a:graphic>
          </wp:inline>
        </w:drawing>
      </w:r>
    </w:p>
    <w:p w14:paraId="5CF5C516" w14:textId="77DB3940" w:rsidR="00C645A1" w:rsidRPr="00334226" w:rsidRDefault="00C645A1" w:rsidP="00C645A1">
      <w:pPr>
        <w:pStyle w:val="Beschriftung"/>
      </w:pPr>
      <w:bookmarkStart w:id="115" w:name="_Ref110032958"/>
      <w:bookmarkStart w:id="116" w:name="_Ref110361634"/>
      <w:r>
        <w:t xml:space="preserve">Figure </w:t>
      </w:r>
      <w:r>
        <w:fldChar w:fldCharType="begin"/>
      </w:r>
      <w:r>
        <w:instrText xml:space="preserve"> SEQ Figure \* ARABIC </w:instrText>
      </w:r>
      <w:r>
        <w:fldChar w:fldCharType="separate"/>
      </w:r>
      <w:r w:rsidR="007C5A0D">
        <w:rPr>
          <w:noProof/>
        </w:rPr>
        <w:t>29</w:t>
      </w:r>
      <w:r>
        <w:fldChar w:fldCharType="end"/>
      </w:r>
      <w:bookmarkEnd w:id="115"/>
      <w:r>
        <w:t>: CD detection result</w:t>
      </w:r>
      <w:bookmarkEnd w:id="116"/>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56915" cy="1912267"/>
                    </a:xfrm>
                    <a:prstGeom prst="rect">
                      <a:avLst/>
                    </a:prstGeom>
                  </pic:spPr>
                </pic:pic>
              </a:graphicData>
            </a:graphic>
          </wp:inline>
        </w:drawing>
      </w:r>
    </w:p>
    <w:p w14:paraId="21C4A8F7" w14:textId="28221B03" w:rsidR="00122346" w:rsidRDefault="00500569" w:rsidP="00500569">
      <w:pPr>
        <w:pStyle w:val="Beschriftung"/>
      </w:pPr>
      <w:bookmarkStart w:id="117" w:name="_Ref110034506"/>
      <w:r>
        <w:t xml:space="preserve">Figure </w:t>
      </w:r>
      <w:r>
        <w:fldChar w:fldCharType="begin"/>
      </w:r>
      <w:r>
        <w:instrText xml:space="preserve"> SEQ Figure \* ARABIC </w:instrText>
      </w:r>
      <w:r>
        <w:fldChar w:fldCharType="separate"/>
      </w:r>
      <w:r w:rsidR="007C5A0D">
        <w:rPr>
          <w:noProof/>
        </w:rPr>
        <w:t>30</w:t>
      </w:r>
      <w:r>
        <w:fldChar w:fldCharType="end"/>
      </w:r>
      <w:bookmarkEnd w:id="117"/>
      <w:r>
        <w:t>: Graph of CD trend</w:t>
      </w:r>
    </w:p>
    <w:p w14:paraId="0D8F5481" w14:textId="6A673D70" w:rsidR="00136704" w:rsidRPr="00F22FCB" w:rsidRDefault="00DC4E40" w:rsidP="00F22FCB">
      <w:r>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greater detail in</w:t>
      </w:r>
      <w:r w:rsidR="00D039F5">
        <w:t xml:space="preserve"> the next chapter</w:t>
      </w:r>
      <w:r w:rsidR="001C6825">
        <w:t>.</w:t>
      </w:r>
      <w:r w:rsidR="00F95FE5">
        <w:t xml:space="preserve"> The CD adaptation in this artifact is implemented through</w:t>
      </w:r>
      <w:r w:rsidR="00C76E90">
        <w:t xml:space="preserve"> model retraining.</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18" w:name="_Toc110000185"/>
      <w:r>
        <w:lastRenderedPageBreak/>
        <w:t>Pipeline</w:t>
      </w:r>
      <w:bookmarkEnd w:id="118"/>
    </w:p>
    <w:p w14:paraId="58C74770" w14:textId="7F948674" w:rsidR="00F9071D" w:rsidRDefault="00072A3E" w:rsidP="00072A3E">
      <w:pPr>
        <w:pStyle w:val="berschrift3"/>
      </w:pPr>
      <w:bookmarkStart w:id="119" w:name="_Toc110000186"/>
      <w:r>
        <w:t>Design</w:t>
      </w:r>
      <w:bookmarkEnd w:id="119"/>
    </w:p>
    <w:p w14:paraId="561E1EFD" w14:textId="2B82E2EF" w:rsidR="008C3F25" w:rsidRDefault="00264B3B" w:rsidP="00264B3B">
      <w:r>
        <w:t xml:space="preserve">This research project encompasses </w:t>
      </w:r>
      <w:r w:rsidR="00DC738F">
        <w:t xml:space="preserve">two processes in total: The model </w:t>
      </w:r>
      <w:r w:rsidR="00DC738F" w:rsidRPr="00C87387">
        <w:rPr>
          <w:i/>
          <w:iCs/>
        </w:rPr>
        <w:t>training process</w:t>
      </w:r>
      <w:r w:rsidR="00DC738F">
        <w:t xml:space="preserve"> and the </w:t>
      </w:r>
      <w:r w:rsidR="00DC738F" w:rsidRPr="00C87387">
        <w:rPr>
          <w:i/>
          <w:iCs/>
        </w:rPr>
        <w:t>CD evaluation</w:t>
      </w:r>
      <w:r w:rsidR="00555B34">
        <w:rPr>
          <w:rStyle w:val="Funotenzeichen"/>
        </w:rPr>
        <w:footnoteReference w:id="13"/>
      </w:r>
      <w:r w:rsidR="00DC738F">
        <w:t xml:space="preserve"> process. For this work, both </w:t>
      </w:r>
      <w:r w:rsidR="001E14CB">
        <w:t xml:space="preserve">operations are automated into individual pipelines and subsequently joined together to form an integrated MLOps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It is evaluated what and </w:t>
      </w:r>
      <w:r w:rsidR="00210088">
        <w:t>how many components out of the set of available TFX components have been implemented into the TFX pipeline</w:t>
      </w:r>
      <w:r w:rsidR="00AE1046">
        <w:t xml:space="preserve"> of the artifact. 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46BEE9DB"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w:t>
      </w:r>
      <w:r w:rsidR="00894C2E" w:rsidRPr="00314D37">
        <w:rPr>
          <w:i/>
        </w:rPr>
        <w:t>MLOps pipeline</w:t>
      </w:r>
      <w:r w:rsidR="00894C2E">
        <w:t xml:space="preserve">. </w:t>
      </w:r>
      <w:r w:rsidR="00BC5C3D">
        <w:t xml:space="preserve">The goal of this pipeline is </w:t>
      </w:r>
      <w:r w:rsidR="00644E80">
        <w:t xml:space="preserve">the realization of continuous training, established in </w:t>
      </w:r>
      <w:r w:rsidR="00365AC4">
        <w:t xml:space="preserve">chapter </w:t>
      </w:r>
      <w:r w:rsidR="00316A2F" w:rsidRPr="00316A2F">
        <w:rPr>
          <w:i/>
        </w:rPr>
        <w:fldChar w:fldCharType="begin"/>
      </w:r>
      <w:r w:rsidR="00316A2F" w:rsidRPr="00316A2F">
        <w:rPr>
          <w:i/>
        </w:rPr>
        <w:instrText xml:space="preserve"> REF _Ref110508012 \h </w:instrText>
      </w:r>
      <w:r w:rsidR="00316A2F">
        <w:rPr>
          <w:i/>
        </w:rPr>
        <w:instrText xml:space="preserve"> \* MERGEFORMAT </w:instrText>
      </w:r>
      <w:r w:rsidR="00316A2F" w:rsidRPr="00316A2F">
        <w:rPr>
          <w:i/>
        </w:rPr>
      </w:r>
      <w:r w:rsidR="00316A2F" w:rsidRPr="00316A2F">
        <w:rPr>
          <w:i/>
        </w:rPr>
        <w:fldChar w:fldCharType="separate"/>
      </w:r>
      <w:r w:rsidR="00316A2F" w:rsidRPr="00316A2F">
        <w:rPr>
          <w:i/>
        </w:rPr>
        <w:t>What is MLOps</w:t>
      </w:r>
      <w:r w:rsidR="00316A2F" w:rsidRPr="00316A2F">
        <w:rPr>
          <w:i/>
        </w:rPr>
        <w:fldChar w:fldCharType="end"/>
      </w:r>
      <w:r w:rsidR="00316A2F">
        <w:t>.</w:t>
      </w:r>
      <w:r w:rsidR="00E859F4">
        <w:t xml:space="preserve"> </w:t>
      </w:r>
      <w:r w:rsidR="003C7F60">
        <w:t>The general</w:t>
      </w:r>
      <w:r w:rsidR="00E04DDB">
        <w:t xml:space="preserve"> procedure is, that </w:t>
      </w:r>
      <w:r w:rsidR="00380233">
        <w:t xml:space="preserve">the </w:t>
      </w:r>
      <w:r w:rsidR="0024343F">
        <w:t>MLOps</w:t>
      </w:r>
      <w:r w:rsidR="00380233">
        <w:t xml:space="preserve"> pipeline is run in regular time intervals, where it will</w:t>
      </w:r>
      <w:r w:rsidR="00D151AB">
        <w:t xml:space="preserve"> </w:t>
      </w:r>
      <w:r w:rsidR="000C15E7">
        <w:t>trigger the</w:t>
      </w:r>
      <w:r w:rsidR="00D151AB">
        <w:t xml:space="preserve"> CD evaluation pipeline to</w:t>
      </w:r>
      <w:r w:rsidR="00380233">
        <w:t xml:space="preserve">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w:t>
      </w:r>
      <w:r w:rsidR="00BD1EAD">
        <w:t>,</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3C75A5">
        <w:fldChar w:fldCharType="begin"/>
      </w:r>
      <w:r w:rsidR="003C75A5">
        <w:instrText xml:space="preserve"> REF _Ref110505776 \h </w:instrText>
      </w:r>
      <w:r w:rsidR="003C75A5">
        <w:fldChar w:fldCharType="separate"/>
      </w:r>
      <w:r w:rsidR="003C75A5">
        <w:t xml:space="preserve">Figure </w:t>
      </w:r>
      <w:r w:rsidR="003C75A5">
        <w:rPr>
          <w:noProof/>
        </w:rPr>
        <w:t>31</w:t>
      </w:r>
      <w:r w:rsidR="003C75A5">
        <w:fldChar w:fldCharType="end"/>
      </w:r>
      <w:r w:rsidR="000D6C06">
        <w:t>)</w:t>
      </w:r>
      <w:r w:rsidR="00862666">
        <w:t>.</w:t>
      </w:r>
    </w:p>
    <w:p w14:paraId="20B77B02" w14:textId="4A937982" w:rsidR="000D6C06" w:rsidRDefault="009203D9" w:rsidP="000D6C06">
      <w:pPr>
        <w:keepNext/>
      </w:pPr>
      <w:r w:rsidRPr="009203D9">
        <w:rPr>
          <w:noProof/>
        </w:rPr>
        <w:drawing>
          <wp:inline distT="0" distB="0" distL="0" distR="0" wp14:anchorId="16A94559" wp14:editId="3BD6FF9B">
            <wp:extent cx="4778506" cy="1812944"/>
            <wp:effectExtent l="0" t="0" r="317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844664" cy="1838044"/>
                    </a:xfrm>
                    <a:prstGeom prst="rect">
                      <a:avLst/>
                    </a:prstGeom>
                  </pic:spPr>
                </pic:pic>
              </a:graphicData>
            </a:graphic>
          </wp:inline>
        </w:drawing>
      </w:r>
    </w:p>
    <w:p w14:paraId="6B3A7C4E" w14:textId="29DBF73B" w:rsidR="00862666" w:rsidRDefault="000D6C06" w:rsidP="000D6C06">
      <w:pPr>
        <w:pStyle w:val="Beschriftung"/>
      </w:pPr>
      <w:bookmarkStart w:id="120" w:name="_Ref110505776"/>
      <w:bookmarkStart w:id="121" w:name="_Ref110116871"/>
      <w:r>
        <w:t xml:space="preserve">Figure </w:t>
      </w:r>
      <w:r>
        <w:fldChar w:fldCharType="begin"/>
      </w:r>
      <w:r>
        <w:instrText xml:space="preserve"> SEQ Figure \* ARABIC </w:instrText>
      </w:r>
      <w:r>
        <w:fldChar w:fldCharType="separate"/>
      </w:r>
      <w:r w:rsidR="007C5A0D">
        <w:rPr>
          <w:noProof/>
        </w:rPr>
        <w:t>31</w:t>
      </w:r>
      <w:r>
        <w:fldChar w:fldCharType="end"/>
      </w:r>
      <w:bookmarkEnd w:id="120"/>
      <w:r>
        <w:t>: Outline of implemented MLOps pipeline</w:t>
      </w:r>
      <w:bookmarkEnd w:id="121"/>
    </w:p>
    <w:p w14:paraId="00AD252E" w14:textId="6F09C7FF" w:rsidR="002773DF" w:rsidRDefault="00804712" w:rsidP="002773DF">
      <w:pPr>
        <w:pStyle w:val="berschrift3"/>
      </w:pPr>
      <w:r>
        <w:lastRenderedPageBreak/>
        <w:t>Training Pipeline</w:t>
      </w:r>
    </w:p>
    <w:p w14:paraId="62D36297" w14:textId="2D0F13BA" w:rsidR="000D6C06" w:rsidRDefault="0099414B" w:rsidP="000D6C06">
      <w:r>
        <w:t xml:space="preserve">The TFX pipeline can be found in </w:t>
      </w:r>
      <w:r w:rsidR="00367E5E">
        <w:rPr>
          <w:rFonts w:ascii="Courier New" w:hAnsi="Courier New" w:cs="Courier New"/>
        </w:rPr>
        <w:t>training_pipeline</w:t>
      </w:r>
      <w:r w:rsidRPr="00A158F9">
        <w:rPr>
          <w:rFonts w:ascii="Courier New" w:hAnsi="Courier New" w:cs="Courier New"/>
        </w:rPr>
        <w:t>.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r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41"/>
                    <a:stretch>
                      <a:fillRect/>
                    </a:stretch>
                  </pic:blipFill>
                  <pic:spPr>
                    <a:xfrm>
                      <a:off x="0" y="0"/>
                      <a:ext cx="5399405" cy="2033905"/>
                    </a:xfrm>
                    <a:prstGeom prst="rect">
                      <a:avLst/>
                    </a:prstGeom>
                  </pic:spPr>
                </pic:pic>
              </a:graphicData>
            </a:graphic>
          </wp:inline>
        </w:drawing>
      </w:r>
    </w:p>
    <w:p w14:paraId="05E2A0E4" w14:textId="7F2C6CDF" w:rsidR="00EF6924" w:rsidRDefault="00171ADB" w:rsidP="00171ADB">
      <w:pPr>
        <w:pStyle w:val="Beschriftung"/>
      </w:pPr>
      <w:bookmarkStart w:id="122" w:name="_Ref110193664"/>
      <w:r>
        <w:t xml:space="preserve">Figure </w:t>
      </w:r>
      <w:r>
        <w:fldChar w:fldCharType="begin"/>
      </w:r>
      <w:r>
        <w:instrText xml:space="preserve"> SEQ Figure \* ARABIC </w:instrText>
      </w:r>
      <w:r>
        <w:fldChar w:fldCharType="separate"/>
      </w:r>
      <w:r w:rsidR="007C5A0D">
        <w:rPr>
          <w:noProof/>
        </w:rPr>
        <w:t>32</w:t>
      </w:r>
      <w:r>
        <w:fldChar w:fldCharType="end"/>
      </w:r>
      <w:bookmarkEnd w:id="122"/>
      <w:r>
        <w:t>: Folder Structure of TFX componen</w:t>
      </w:r>
      <w:r w:rsidR="00BB3305">
        <w:t>t</w:t>
      </w:r>
      <w:r w:rsidR="004D0C59">
        <w:rPr>
          <w:rStyle w:val="Funotenzeichen"/>
        </w:rPr>
        <w:footnoteReference w:id="14"/>
      </w:r>
    </w:p>
    <w:p w14:paraId="770D014D" w14:textId="2A1052A9"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w:t>
      </w:r>
      <w:r w:rsidR="00D224C5">
        <w:lastRenderedPageBreak/>
        <w:t>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07E5ECB5"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End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AF6D0F">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1687195"/>
                    </a:xfrm>
                    <a:prstGeom prst="rect">
                      <a:avLst/>
                    </a:prstGeom>
                  </pic:spPr>
                </pic:pic>
              </a:graphicData>
            </a:graphic>
          </wp:inline>
        </w:drawing>
      </w:r>
    </w:p>
    <w:p w14:paraId="52972CD7" w14:textId="523A7B7B" w:rsidR="00D95247" w:rsidRDefault="00D95247" w:rsidP="00D95247">
      <w:pPr>
        <w:pStyle w:val="Beschriftung"/>
      </w:pPr>
      <w:bookmarkStart w:id="123" w:name="_Ref110193692"/>
      <w:r>
        <w:t xml:space="preserve">Figure </w:t>
      </w:r>
      <w:r>
        <w:fldChar w:fldCharType="begin"/>
      </w:r>
      <w:r>
        <w:instrText xml:space="preserve"> SEQ Figure \* ARABIC </w:instrText>
      </w:r>
      <w:r>
        <w:fldChar w:fldCharType="separate"/>
      </w:r>
      <w:r w:rsidR="007C5A0D">
        <w:rPr>
          <w:noProof/>
        </w:rPr>
        <w:t>33</w:t>
      </w:r>
      <w:r>
        <w:fldChar w:fldCharType="end"/>
      </w:r>
      <w:bookmarkEnd w:id="123"/>
      <w:r>
        <w:t>: Outputs of StatisticsGen, SchemaGen &amp; ExampleValidator</w:t>
      </w:r>
    </w:p>
    <w:p w14:paraId="18B22B46" w14:textId="511760F9"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 which </w:t>
      </w:r>
      <w:r w:rsidR="00F3245D">
        <w:t>trains and saves a model. The model in this artifact will be trained for 200 ep</w:t>
      </w:r>
      <w:r w:rsidR="00E07162">
        <w:t>ochs, which means that during the training process the model will iterate over the entire training dataset 200 times. This is excessive for the small DCN employed</w:t>
      </w:r>
      <w:r w:rsidR="001F09F3">
        <w:t xml:space="preserve"> in this</w:t>
      </w:r>
      <w:r w:rsidR="00F3245D">
        <w:t xml:space="preserve"> </w:t>
      </w:r>
      <w:r w:rsidR="001F09F3">
        <w:t>artifact and will result in overfitting. This is a deliberate choice ho</w:t>
      </w:r>
      <w:r w:rsidR="0086030F">
        <w:t>wever, as the goal is to provoke CD detection in the production environment, as explained in chapter</w:t>
      </w:r>
      <w:r w:rsidR="00BC1CBF">
        <w:t xml:space="preserve"> </w:t>
      </w:r>
      <w:r w:rsidR="00321C96">
        <w:fldChar w:fldCharType="begin"/>
      </w:r>
      <w:r w:rsidR="00321C96">
        <w:instrText xml:space="preserve"> REF _Ref110208521 \r \h </w:instrText>
      </w:r>
      <w:r w:rsidR="00321C96">
        <w:fldChar w:fldCharType="separate"/>
      </w:r>
      <w:r w:rsidR="00321C96">
        <w:t>4.4.1</w:t>
      </w:r>
      <w:r w:rsidR="00321C96">
        <w:fldChar w:fldCharType="end"/>
      </w:r>
      <w:r w:rsidR="00321C96">
        <w:t>.</w:t>
      </w:r>
    </w:p>
    <w:p w14:paraId="08F01E88" w14:textId="726FF960" w:rsidR="00EC28B5" w:rsidRDefault="00DB6B79" w:rsidP="004E1E3D">
      <w:r>
        <w:rPr>
          <w:b/>
        </w:rPr>
        <w:lastRenderedPageBreak/>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1188720"/>
                    </a:xfrm>
                    <a:prstGeom prst="rect">
                      <a:avLst/>
                    </a:prstGeom>
                  </pic:spPr>
                </pic:pic>
              </a:graphicData>
            </a:graphic>
          </wp:inline>
        </w:drawing>
      </w:r>
    </w:p>
    <w:p w14:paraId="71AF3F37" w14:textId="03A35A62" w:rsidR="00C85A95" w:rsidRDefault="0037363A" w:rsidP="00E10F9E">
      <w:pPr>
        <w:pStyle w:val="Beschriftung"/>
      </w:pPr>
      <w:bookmarkStart w:id="124" w:name="_Ref110212035"/>
      <w:r>
        <w:t xml:space="preserve">Figure </w:t>
      </w:r>
      <w:r>
        <w:fldChar w:fldCharType="begin"/>
      </w:r>
      <w:r>
        <w:instrText xml:space="preserve"> SEQ Figure \* ARABIC </w:instrText>
      </w:r>
      <w:r>
        <w:fldChar w:fldCharType="separate"/>
      </w:r>
      <w:r w:rsidR="007C5A0D">
        <w:rPr>
          <w:noProof/>
        </w:rPr>
        <w:t>34</w:t>
      </w:r>
      <w:r>
        <w:fldChar w:fldCharType="end"/>
      </w:r>
      <w:bookmarkEnd w:id="124"/>
      <w:r>
        <w:t>: Table in ML Metadata</w:t>
      </w:r>
    </w:p>
    <w:p w14:paraId="3342FFE7" w14:textId="0D38684D" w:rsidR="00E10F9E" w:rsidRDefault="00E10F9E" w:rsidP="00E10F9E">
      <w:r>
        <w:t>The final pipeline is converted into a</w:t>
      </w:r>
      <w:r w:rsidR="00EA7410">
        <w:t xml:space="preserve">n Airflow DAG with the </w:t>
      </w:r>
      <w:r w:rsidR="00EA7410" w:rsidRPr="00C73158">
        <w:rPr>
          <w:rFonts w:ascii="Courier New" w:hAnsi="Courier New" w:cs="Courier New"/>
        </w:rPr>
        <w:t xml:space="preserve">AirflowDagRunner </w:t>
      </w:r>
      <w:r w:rsidR="00EA7410">
        <w:t xml:space="preserve">operator. This is done to ensure compatibility </w:t>
      </w:r>
      <w:r w:rsidR="00C0536B">
        <w:t>between the TFX pipeline and the overarching MLOps pipeline.</w:t>
      </w:r>
      <w:r w:rsidR="00FA6F8C">
        <w:t xml:space="preserve"> In</w:t>
      </w:r>
      <w:r w:rsidR="00902BE4">
        <w:t xml:space="preserve"> </w:t>
      </w:r>
      <w:r w:rsidR="00902BE4">
        <w:fldChar w:fldCharType="begin"/>
      </w:r>
      <w:r w:rsidR="00902BE4">
        <w:instrText xml:space="preserve"> REF _Ref110468011 \h </w:instrText>
      </w:r>
      <w:r w:rsidR="00902BE4">
        <w:fldChar w:fldCharType="separate"/>
      </w:r>
      <w:r w:rsidR="00902BE4">
        <w:t xml:space="preserve">Figure </w:t>
      </w:r>
      <w:r w:rsidR="00902BE4">
        <w:rPr>
          <w:noProof/>
        </w:rPr>
        <w:t>35</w:t>
      </w:r>
      <w:r w:rsidR="00902BE4">
        <w:fldChar w:fldCharType="end"/>
      </w:r>
      <w:r w:rsidR="00FA6F8C">
        <w:t xml:space="preserve">, the visualization of the DAG inside </w:t>
      </w:r>
      <w:r w:rsidR="00360317">
        <w:t xml:space="preserve">the Airflow Web-UI </w:t>
      </w:r>
      <w:r w:rsidR="00C73158">
        <w:t>can be</w:t>
      </w:r>
      <w:r w:rsidR="00360317">
        <w:t xml:space="preserve"> seen.</w:t>
      </w:r>
    </w:p>
    <w:p w14:paraId="6050D55E" w14:textId="7264B400" w:rsidR="00902BE4" w:rsidRDefault="004A14A2" w:rsidP="00902BE4">
      <w:pPr>
        <w:keepNext/>
      </w:pPr>
      <w:r w:rsidRPr="004A14A2">
        <w:rPr>
          <w:noProof/>
        </w:rPr>
        <w:drawing>
          <wp:inline distT="0" distB="0" distL="0" distR="0" wp14:anchorId="1C5A64A8" wp14:editId="50026591">
            <wp:extent cx="5399405" cy="1299210"/>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1299210"/>
                    </a:xfrm>
                    <a:prstGeom prst="rect">
                      <a:avLst/>
                    </a:prstGeom>
                  </pic:spPr>
                </pic:pic>
              </a:graphicData>
            </a:graphic>
          </wp:inline>
        </w:drawing>
      </w:r>
    </w:p>
    <w:p w14:paraId="133F9DCC" w14:textId="4ADFF4CA" w:rsidR="008153D6" w:rsidRPr="00E10F9E" w:rsidRDefault="00902BE4" w:rsidP="00902BE4">
      <w:pPr>
        <w:pStyle w:val="Beschriftung"/>
      </w:pPr>
      <w:bookmarkStart w:id="125" w:name="_Ref110468011"/>
      <w:r>
        <w:t xml:space="preserve">Figure </w:t>
      </w:r>
      <w:r>
        <w:fldChar w:fldCharType="begin"/>
      </w:r>
      <w:r>
        <w:instrText xml:space="preserve"> SEQ Figure \* ARABIC </w:instrText>
      </w:r>
      <w:r>
        <w:fldChar w:fldCharType="separate"/>
      </w:r>
      <w:r w:rsidR="007C5A0D">
        <w:rPr>
          <w:noProof/>
        </w:rPr>
        <w:t>35</w:t>
      </w:r>
      <w:r>
        <w:fldChar w:fldCharType="end"/>
      </w:r>
      <w:bookmarkEnd w:id="125"/>
      <w:r>
        <w:t>: TFX DAG inside Airflow</w:t>
      </w:r>
    </w:p>
    <w:p w14:paraId="1ED21A3A" w14:textId="7A7DD7E6" w:rsidR="002773DF" w:rsidRDefault="006053C2" w:rsidP="006F7FE4">
      <w:pPr>
        <w:pStyle w:val="berschrift3"/>
      </w:pPr>
      <w:r>
        <w:t>CD Evaluation P</w:t>
      </w:r>
      <w:r w:rsidR="00804712">
        <w:t>ipeline</w:t>
      </w:r>
    </w:p>
    <w:p w14:paraId="48D09049" w14:textId="60CE55D8" w:rsidR="000C7ED7" w:rsidRDefault="0069309E" w:rsidP="000C7ED7">
      <w:r>
        <w:t xml:space="preserve">The inner workings of the </w:t>
      </w:r>
      <w:r w:rsidR="00F97B81">
        <w:t>operation of CD awareness have been described in the previous chapter. This segment is dedicated to explain the</w:t>
      </w:r>
      <w:r w:rsidR="00B45766">
        <w:t xml:space="preserve"> incorporation</w:t>
      </w:r>
      <w:r w:rsidR="00266332">
        <w:t xml:space="preserve"> of </w:t>
      </w:r>
      <w:r w:rsidR="00B45766">
        <w:t xml:space="preserve">Airflow into this script. In order to </w:t>
      </w:r>
      <w:r w:rsidR="00C11546">
        <w:t>implement the CD evaluation process into workflow, it needs to be wrapped inside a function</w:t>
      </w:r>
      <w:r w:rsidR="00E500DD">
        <w:t xml:space="preserve">, which can then be accessed by Airflow. </w:t>
      </w:r>
      <w:r w:rsidR="00095F2F">
        <w:t xml:space="preserve">Inside </w:t>
      </w:r>
      <w:r w:rsidR="00095F2F" w:rsidRPr="00095F2F">
        <w:rPr>
          <w:rFonts w:ascii="Courier New" w:hAnsi="Courier New" w:cs="Courier New"/>
        </w:rPr>
        <w:t>cd_awareness_pipeline.py</w:t>
      </w:r>
      <w:r w:rsidR="00095F2F">
        <w:t xml:space="preserve"> the DAG is configured</w:t>
      </w:r>
      <w:r w:rsidR="003735F9">
        <w:t xml:space="preserve"> above the function, named </w:t>
      </w:r>
      <w:r w:rsidR="002C5CCB" w:rsidRPr="002C5CCB">
        <w:rPr>
          <w:rFonts w:ascii="Courier New" w:hAnsi="Courier New" w:cs="Courier New"/>
        </w:rPr>
        <w:t>evaluate</w:t>
      </w:r>
      <w:r w:rsidR="00095F2F">
        <w:t>.</w:t>
      </w:r>
      <w:r w:rsidR="002C5CCB">
        <w:t xml:space="preserve"> </w:t>
      </w:r>
      <w:r w:rsidR="00BC7482">
        <w:t xml:space="preserve">No schedule interval is defined, as this will be delegated to the MLOps pipeline. The entire script is </w:t>
      </w:r>
      <w:r w:rsidR="001963FB">
        <w:t>defined as one task, as seen in</w:t>
      </w:r>
      <w:r w:rsidR="004028D1">
        <w:t xml:space="preserve"> </w:t>
      </w:r>
      <w:r w:rsidR="004028D1">
        <w:fldChar w:fldCharType="begin"/>
      </w:r>
      <w:r w:rsidR="004028D1">
        <w:instrText xml:space="preserve"> REF _Ref110470819 \h </w:instrText>
      </w:r>
      <w:r w:rsidR="004028D1">
        <w:fldChar w:fldCharType="separate"/>
      </w:r>
      <w:r w:rsidR="004028D1">
        <w:t xml:space="preserve">Figure </w:t>
      </w:r>
      <w:r w:rsidR="004028D1">
        <w:rPr>
          <w:noProof/>
        </w:rPr>
        <w:t>36</w:t>
      </w:r>
      <w:r w:rsidR="004028D1">
        <w:fldChar w:fldCharType="end"/>
      </w:r>
      <w:r w:rsidR="001963FB">
        <w:t>.</w:t>
      </w:r>
    </w:p>
    <w:p w14:paraId="79C77992" w14:textId="77777777" w:rsidR="004028D1" w:rsidRDefault="00541773" w:rsidP="004028D1">
      <w:pPr>
        <w:keepNext/>
      </w:pPr>
      <w:r w:rsidRPr="00541773">
        <w:rPr>
          <w:noProof/>
        </w:rPr>
        <w:lastRenderedPageBreak/>
        <w:drawing>
          <wp:inline distT="0" distB="0" distL="0" distR="0" wp14:anchorId="216B91EF" wp14:editId="61674520">
            <wp:extent cx="5399405" cy="732155"/>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732155"/>
                    </a:xfrm>
                    <a:prstGeom prst="rect">
                      <a:avLst/>
                    </a:prstGeom>
                  </pic:spPr>
                </pic:pic>
              </a:graphicData>
            </a:graphic>
          </wp:inline>
        </w:drawing>
      </w:r>
    </w:p>
    <w:p w14:paraId="70E32217" w14:textId="615E671F" w:rsidR="001963FB" w:rsidRPr="000C7ED7" w:rsidRDefault="004028D1" w:rsidP="004028D1">
      <w:pPr>
        <w:pStyle w:val="Beschriftung"/>
      </w:pPr>
      <w:bookmarkStart w:id="126" w:name="_Ref110470819"/>
      <w:r>
        <w:t xml:space="preserve">Figure </w:t>
      </w:r>
      <w:r>
        <w:fldChar w:fldCharType="begin"/>
      </w:r>
      <w:r>
        <w:instrText xml:space="preserve"> SEQ Figure \* ARABIC </w:instrText>
      </w:r>
      <w:r>
        <w:fldChar w:fldCharType="separate"/>
      </w:r>
      <w:r w:rsidR="007C5A0D">
        <w:rPr>
          <w:noProof/>
        </w:rPr>
        <w:t>36</w:t>
      </w:r>
      <w:r>
        <w:fldChar w:fldCharType="end"/>
      </w:r>
      <w:bookmarkEnd w:id="126"/>
      <w:r>
        <w:t>: CD evaluation inside Airflow</w:t>
      </w:r>
    </w:p>
    <w:p w14:paraId="68F8BE52" w14:textId="3B042DA5" w:rsidR="006F7FE4" w:rsidRDefault="001A1425" w:rsidP="006F7FE4">
      <w:pPr>
        <w:pStyle w:val="berschrift3"/>
      </w:pPr>
      <w:bookmarkStart w:id="127" w:name="_Toc110000189"/>
      <w:r>
        <w:t xml:space="preserve">MLOps </w:t>
      </w:r>
      <w:r w:rsidR="006053C2">
        <w:t>P</w:t>
      </w:r>
      <w:r w:rsidR="006F7FE4">
        <w:t>ipeline</w:t>
      </w:r>
      <w:bookmarkEnd w:id="127"/>
    </w:p>
    <w:p w14:paraId="405F7F10" w14:textId="1CE64BC0" w:rsidR="00B466DB" w:rsidRDefault="00C9472D" w:rsidP="008026DF">
      <w:r>
        <w:t xml:space="preserve">In the following, </w:t>
      </w:r>
      <w:r w:rsidR="006B11EA">
        <w:t>it is explained how the CD awareness pipeline and the training pipeline are combined to form the final continuous training pipeline.</w:t>
      </w:r>
      <w:r w:rsidR="00DC63C0">
        <w:t xml:space="preserve"> The Airflow script is found in </w:t>
      </w:r>
      <w:r w:rsidR="00DC63C0" w:rsidRPr="00DC63C0">
        <w:rPr>
          <w:rFonts w:ascii="Courier New" w:hAnsi="Courier New" w:cs="Courier New"/>
        </w:rPr>
        <w:t>mlops_pipeline.py</w:t>
      </w:r>
      <w:r w:rsidR="00DC63C0">
        <w:t>.</w:t>
      </w:r>
      <w:r w:rsidR="00184FC1">
        <w:t xml:space="preserve"> </w:t>
      </w:r>
      <w:r w:rsidR="000E2729">
        <w:t>First</w:t>
      </w:r>
      <w:r w:rsidR="00B32F19">
        <w:t>,</w:t>
      </w:r>
      <w:r w:rsidR="000E2729">
        <w:t xml:space="preserve"> a DAG context is create</w:t>
      </w:r>
      <w:r w:rsidR="0026612B">
        <w:t xml:space="preserve">d, which holds </w:t>
      </w:r>
      <w:r w:rsidR="00AF6972">
        <w:t>general pipeline information, such as the name and the execution schedule.</w:t>
      </w:r>
      <w:r w:rsidR="00587BD6">
        <w:t xml:space="preserve"> The MLOps pipeline is </w:t>
      </w:r>
      <w:r w:rsidR="00897AC0">
        <w:t xml:space="preserve">run once a day, which is specified in the </w:t>
      </w:r>
      <w:r w:rsidR="00897AC0" w:rsidRPr="003524FA">
        <w:rPr>
          <w:rFonts w:ascii="Courier New" w:hAnsi="Courier New" w:cs="Courier New"/>
        </w:rPr>
        <w:t>schedule_interval</w:t>
      </w:r>
      <w:r w:rsidR="00897AC0">
        <w:t xml:space="preserve"> parameter with </w:t>
      </w:r>
      <w:r w:rsidR="003524FA">
        <w:t>‘@daily’</w:t>
      </w:r>
      <w:r w:rsidR="00F20132">
        <w:rPr>
          <w:rStyle w:val="Funotenzeichen"/>
        </w:rPr>
        <w:footnoteReference w:id="15"/>
      </w:r>
      <w:r w:rsidR="003524FA">
        <w:t>.</w:t>
      </w:r>
      <w:r w:rsidR="00A55C27">
        <w:t xml:space="preserve"> </w:t>
      </w:r>
      <w:r w:rsidR="00496416">
        <w:t xml:space="preserve">For this pipeline, two Airflow operators are used </w:t>
      </w:r>
      <w:r w:rsidR="001B3B54">
        <w:t xml:space="preserve">to wrap </w:t>
      </w:r>
      <w:r w:rsidR="00A3338D">
        <w:t>both pipelines into a task</w:t>
      </w:r>
      <w:r w:rsidR="009B2C5E">
        <w:t xml:space="preserve">: </w:t>
      </w:r>
      <w:r w:rsidR="0091643B">
        <w:t xml:space="preserve">the </w:t>
      </w:r>
      <w:r w:rsidR="00BC24C0" w:rsidRPr="005266D2">
        <w:rPr>
          <w:rFonts w:ascii="Courier New" w:hAnsi="Courier New" w:cs="Courier New"/>
        </w:rPr>
        <w:t>ShortCircuit</w:t>
      </w:r>
      <w:r w:rsidR="006E0631" w:rsidRPr="005266D2">
        <w:rPr>
          <w:rFonts w:ascii="Courier New" w:hAnsi="Courier New" w:cs="Courier New"/>
        </w:rPr>
        <w:t>Operator</w:t>
      </w:r>
      <w:r w:rsidR="0091643B">
        <w:t xml:space="preserve"> and the </w:t>
      </w:r>
      <w:r w:rsidR="00BC24C0" w:rsidRPr="005266D2">
        <w:rPr>
          <w:rFonts w:ascii="Courier New" w:hAnsi="Courier New" w:cs="Courier New"/>
        </w:rPr>
        <w:t>TriggerDag</w:t>
      </w:r>
      <w:r w:rsidR="005266D2" w:rsidRPr="005266D2">
        <w:rPr>
          <w:rFonts w:ascii="Courier New" w:hAnsi="Courier New" w:cs="Courier New"/>
        </w:rPr>
        <w:t>Run</w:t>
      </w:r>
      <w:r w:rsidR="00BC24C0" w:rsidRPr="005266D2">
        <w:rPr>
          <w:rFonts w:ascii="Courier New" w:hAnsi="Courier New" w:cs="Courier New"/>
        </w:rPr>
        <w:t>Operator</w:t>
      </w:r>
      <w:r w:rsidR="005266D2">
        <w:t>.</w:t>
      </w:r>
    </w:p>
    <w:p w14:paraId="62CF8713" w14:textId="51C9F55C" w:rsidR="00A3338D" w:rsidRDefault="00A55C27" w:rsidP="006F7FE4">
      <w:r w:rsidRPr="002E4B6C">
        <w:rPr>
          <w:rFonts w:ascii="Courier New" w:hAnsi="Courier New" w:cs="Courier New"/>
        </w:rPr>
        <w:t>ShortCircuitOperator</w:t>
      </w:r>
      <w:r>
        <w:t xml:space="preserve"> is </w:t>
      </w:r>
      <w:r w:rsidR="003F0559">
        <w:t>used for the CD evaluation pipeline</w:t>
      </w:r>
      <w:r w:rsidR="00651B70">
        <w:t>, which determines whether the</w:t>
      </w:r>
      <w:r w:rsidR="001D3CB8">
        <w:t xml:space="preserve"> following task (i.e. the training pipeline) should be run or skipped</w:t>
      </w:r>
      <w:r w:rsidR="008E6827">
        <w:t>.</w:t>
      </w:r>
      <w:r w:rsidR="00387944">
        <w:t xml:space="preserve"> It takes in the </w:t>
      </w:r>
      <w:r w:rsidR="003B2B7A" w:rsidRPr="007A6019">
        <w:rPr>
          <w:rFonts w:ascii="Courier New" w:hAnsi="Courier New" w:cs="Courier New"/>
        </w:rPr>
        <w:t>evaluate</w:t>
      </w:r>
      <w:r w:rsidR="00A446E7">
        <w:t xml:space="preserve"> fu</w:t>
      </w:r>
      <w:r w:rsidR="00BD238F">
        <w:t xml:space="preserve">nction in </w:t>
      </w:r>
      <w:r w:rsidR="00BD238F" w:rsidRPr="00E13984">
        <w:rPr>
          <w:rFonts w:ascii="Courier New" w:hAnsi="Courier New" w:cs="Courier New"/>
        </w:rPr>
        <w:t>cd_awareness_pipeline.py</w:t>
      </w:r>
      <w:r w:rsidR="00BD238F">
        <w:t>, wh</w:t>
      </w:r>
      <w:r w:rsidR="00B6697A">
        <w:t>ich</w:t>
      </w:r>
      <w:r w:rsidR="006F12F6">
        <w:t xml:space="preserve"> return a Boolean. If True is returned (i.e. if </w:t>
      </w:r>
      <w:r w:rsidR="00422583">
        <w:t xml:space="preserve">CD has been detected), the </w:t>
      </w:r>
      <w:r w:rsidR="002B037C">
        <w:t>re</w:t>
      </w:r>
      <w:r w:rsidR="00422583">
        <w:t>training</w:t>
      </w:r>
      <w:r w:rsidR="002B037C">
        <w:t xml:space="preserve"> task</w:t>
      </w:r>
      <w:r w:rsidR="00422583">
        <w:t xml:space="preserve"> will be executed.</w:t>
      </w:r>
      <w:r w:rsidR="00505CF2">
        <w:t xml:space="preserve"> For this </w:t>
      </w:r>
      <w:r w:rsidR="0060059D" w:rsidRPr="002D5854">
        <w:rPr>
          <w:rFonts w:ascii="Courier New" w:hAnsi="Courier New" w:cs="Courier New"/>
        </w:rPr>
        <w:t>TriggerDagRunOperator</w:t>
      </w:r>
      <w:r w:rsidR="00736D26">
        <w:t xml:space="preserve"> </w:t>
      </w:r>
      <w:r w:rsidR="00505CF2">
        <w:t xml:space="preserve">is used </w:t>
      </w:r>
      <w:r w:rsidR="00736D26">
        <w:t>to run</w:t>
      </w:r>
      <w:r w:rsidR="002D5854">
        <w:t xml:space="preserve"> the TFX DAG outside the MLOps pipeline.</w:t>
      </w:r>
      <w:r w:rsidR="00F9092D">
        <w:t xml:space="preserve"> </w:t>
      </w:r>
      <w:r w:rsidR="00D91745">
        <w:t xml:space="preserve">These tasks are then </w:t>
      </w:r>
      <w:r w:rsidR="00922EBD">
        <w:t>orchestrated using the bit</w:t>
      </w:r>
      <w:r w:rsidR="00EB0C20">
        <w:t>wise python operators at the end of the file</w:t>
      </w:r>
      <w:r w:rsidR="00AF6E2B">
        <w:t xml:space="preserve"> </w:t>
      </w:r>
      <w:r w:rsidR="002407A7">
        <w:t>(</w:t>
      </w:r>
      <w:r w:rsidR="00F6159A">
        <w:fldChar w:fldCharType="begin"/>
      </w:r>
      <w:r w:rsidR="00F6159A">
        <w:instrText xml:space="preserve"> REF _Ref110530671 \h </w:instrText>
      </w:r>
      <w:r w:rsidR="00F6159A">
        <w:fldChar w:fldCharType="separate"/>
      </w:r>
      <w:r w:rsidR="00F6159A">
        <w:t xml:space="preserve">Figure </w:t>
      </w:r>
      <w:r w:rsidR="00F6159A">
        <w:rPr>
          <w:noProof/>
        </w:rPr>
        <w:t>37</w:t>
      </w:r>
      <w:r w:rsidR="00F6159A">
        <w:fldChar w:fldCharType="end"/>
      </w:r>
      <w:r w:rsidR="002407A7">
        <w:t>)</w:t>
      </w:r>
      <w:r w:rsidR="00EB0C20">
        <w:t>.</w:t>
      </w:r>
      <w:r w:rsidR="00922EBD">
        <w:t xml:space="preserve"> </w:t>
      </w:r>
    </w:p>
    <w:p w14:paraId="0C72614A" w14:textId="77777777" w:rsidR="008026DF" w:rsidRDefault="002B51B4" w:rsidP="008026DF">
      <w:pPr>
        <w:keepNext/>
      </w:pPr>
      <w:r w:rsidRPr="00B466DB">
        <w:rPr>
          <w:noProof/>
        </w:rPr>
        <w:drawing>
          <wp:inline distT="0" distB="0" distL="0" distR="0" wp14:anchorId="3A4BE262" wp14:editId="5C7FC5C8">
            <wp:extent cx="5399405" cy="1045845"/>
            <wp:effectExtent l="0" t="0" r="0" b="190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1045845"/>
                    </a:xfrm>
                    <a:prstGeom prst="rect">
                      <a:avLst/>
                    </a:prstGeom>
                  </pic:spPr>
                </pic:pic>
              </a:graphicData>
            </a:graphic>
          </wp:inline>
        </w:drawing>
      </w:r>
    </w:p>
    <w:p w14:paraId="2ECAA6B2" w14:textId="29B569CC" w:rsidR="002B51B4" w:rsidRDefault="008026DF" w:rsidP="008026DF">
      <w:pPr>
        <w:pStyle w:val="Beschriftung"/>
      </w:pPr>
      <w:bookmarkStart w:id="128" w:name="_Ref110530671"/>
      <w:r>
        <w:t xml:space="preserve">Figure </w:t>
      </w:r>
      <w:r>
        <w:fldChar w:fldCharType="begin"/>
      </w:r>
      <w:r>
        <w:instrText xml:space="preserve"> SEQ Figure \* ARABIC </w:instrText>
      </w:r>
      <w:r>
        <w:fldChar w:fldCharType="separate"/>
      </w:r>
      <w:r w:rsidR="007C5A0D">
        <w:rPr>
          <w:noProof/>
        </w:rPr>
        <w:t>37</w:t>
      </w:r>
      <w:r>
        <w:fldChar w:fldCharType="end"/>
      </w:r>
      <w:bookmarkEnd w:id="128"/>
      <w:r>
        <w:t xml:space="preserve">: </w:t>
      </w:r>
      <w:r w:rsidRPr="00F12263">
        <w:t>MLOps pipeline inside Airflow</w:t>
      </w:r>
    </w:p>
    <w:p w14:paraId="7D0D4C9B" w14:textId="6041CBAE" w:rsidR="00296067" w:rsidRDefault="00296067" w:rsidP="00296067">
      <w:pPr>
        <w:pStyle w:val="berschrift1"/>
      </w:pPr>
      <w:bookmarkStart w:id="129" w:name="_Toc110000190"/>
      <w:r>
        <w:lastRenderedPageBreak/>
        <w:t>Evaluation</w:t>
      </w:r>
      <w:bookmarkEnd w:id="129"/>
    </w:p>
    <w:p w14:paraId="572FB9B0" w14:textId="55FF5A87" w:rsidR="008A5CDC" w:rsidRDefault="0032577A" w:rsidP="0032577A">
      <w:pPr>
        <w:pStyle w:val="berschrift2"/>
      </w:pPr>
      <w:r>
        <w:t>Recommender System</w:t>
      </w:r>
    </w:p>
    <w:p w14:paraId="4040DD23" w14:textId="454F36AA"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7B02E8AD"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considered in the context of this resea</w:t>
      </w:r>
      <w:r w:rsidR="006068B1">
        <w:t>r</w:t>
      </w:r>
      <w:r w:rsidR="00D0372A">
        <w:t>ch</w:t>
      </w:r>
      <w:r w:rsidR="006068B1">
        <w:t>.</w:t>
      </w:r>
      <w:r w:rsidR="00EB717B">
        <w:t xml:space="preserve"> </w:t>
      </w:r>
      <w:r w:rsidR="009F5B44">
        <w:t xml:space="preserve">The model architecture </w:t>
      </w:r>
      <w:r w:rsidR="003F1603">
        <w:t xml:space="preserve">consists of 4 layers </w:t>
      </w:r>
      <w:r w:rsidR="00B307FA">
        <w:t xml:space="preserve">in a sequential order. </w:t>
      </w:r>
      <w:r w:rsidR="00397CFE">
        <w:t xml:space="preserve">The small size of the model makes it prone to overfit, which is deliberately used in order to </w:t>
      </w:r>
      <w:r w:rsidR="00CB243D">
        <w:t xml:space="preserve">test the </w:t>
      </w:r>
      <w:r w:rsidR="005661E7">
        <w:t xml:space="preserve">artifact’s </w:t>
      </w:r>
      <w:r w:rsidR="00CB243D">
        <w:t>CD-awareness component.</w:t>
      </w:r>
      <w:r w:rsidR="005661E7">
        <w:t xml:space="preserve"> </w:t>
      </w:r>
      <w:r w:rsidR="00870DD1">
        <w:t xml:space="preserve">Besides the training epoch, which has been set to </w:t>
      </w:r>
      <w:r w:rsidR="00C131A2">
        <w:t>200 to overfit the model, no changes to</w:t>
      </w:r>
      <w:r w:rsidR="008D4774">
        <w:t xml:space="preserve"> the parameters have been </w:t>
      </w:r>
      <w:r w:rsidR="00D224BB">
        <w:t xml:space="preserve">made, compared to the baseline model. </w:t>
      </w:r>
      <w:r w:rsidR="00911356">
        <w:t xml:space="preserve">This RS serves as a PoC </w:t>
      </w:r>
      <w:r w:rsidR="00486A52">
        <w:t>for the novel cross layers</w:t>
      </w:r>
      <w:r w:rsidR="00607CB5">
        <w:t xml:space="preserve"> </w:t>
      </w:r>
      <w:r w:rsidR="003730A4">
        <w:t>available</w:t>
      </w:r>
      <w:r w:rsidR="0083346B">
        <w:t xml:space="preserve"> in TFRS.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A proof of concept </w:t>
      </w:r>
      <w:r w:rsidR="00721B1E">
        <w:t>of the implementation of a cross-network has therefore been established and can be expanded on in future iterations.</w:t>
      </w:r>
      <w:r w:rsidR="00C82317">
        <w:t xml:space="preserve"> Since this artifact </w:t>
      </w:r>
      <w:r w:rsidR="00225D13">
        <w:t xml:space="preserve">only uses one cross-layer in its CN, it </w:t>
      </w:r>
      <w:r w:rsidR="00A14B33">
        <w:t xml:space="preserve">is limited to learn feature interactions of </w:t>
      </w:r>
      <w:r w:rsidR="003614B2">
        <w:t>the first degree.</w:t>
      </w:r>
      <w:r w:rsidR="00982D80">
        <w:t xml:space="preserve"> </w:t>
      </w:r>
      <w:r w:rsidR="003C793A">
        <w:t>This means that this CN has the ability to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236970D5"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0C3FBC">
        <w:t xml:space="preserve">Using the same seed </w:t>
      </w:r>
      <w:r w:rsidR="00571658">
        <w:t xml:space="preserve">ensures that weights are initialized with the same values throughout </w:t>
      </w:r>
      <w:r w:rsidR="005B2F98">
        <w:t xml:space="preserve">all training runs.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w:t>
      </w:r>
      <w:r w:rsidR="003C4566">
        <w:lastRenderedPageBreak/>
        <w:t>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278C0125" w:rsidR="00A601A2" w:rsidRDefault="002B68B9" w:rsidP="00063CBD">
      <w:r>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00721DCD">
        <w:t xml:space="preserve">the intentionally overfit model </w:t>
      </w:r>
      <w:r w:rsidR="00346D58">
        <w:t>(</w:t>
      </w:r>
      <w:r w:rsidR="00D45634">
        <w:fldChar w:fldCharType="begin"/>
      </w:r>
      <w:r w:rsidR="00D45634">
        <w:instrText xml:space="preserve"> REF _Ref110204677 \h </w:instrText>
      </w:r>
      <w:r w:rsidR="00D45634">
        <w:fldChar w:fldCharType="separate"/>
      </w:r>
      <w:r w:rsidR="00D45634">
        <w:t xml:space="preserve">Figure </w:t>
      </w:r>
      <w:r w:rsidR="00D45634">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00416434">
        <w:t>an production environment.</w:t>
      </w:r>
    </w:p>
    <w:p w14:paraId="66A0E440" w14:textId="4929C7F5"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 xml:space="preserve">not have been discovered.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02925">
        <w:t xml:space="preserve">Figure </w:t>
      </w:r>
      <w:r w:rsidR="00E02925">
        <w:rPr>
          <w:noProof/>
        </w:rPr>
        <w:t>35</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visualize 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99405" cy="2398395"/>
                    </a:xfrm>
                    <a:prstGeom prst="rect">
                      <a:avLst/>
                    </a:prstGeom>
                  </pic:spPr>
                </pic:pic>
              </a:graphicData>
            </a:graphic>
          </wp:inline>
        </w:drawing>
      </w:r>
    </w:p>
    <w:p w14:paraId="6EC81808" w14:textId="2955EED6" w:rsidR="006B6B8E" w:rsidRDefault="004D6A50" w:rsidP="004D6A50">
      <w:pPr>
        <w:pStyle w:val="Beschriftung"/>
      </w:pPr>
      <w:bookmarkStart w:id="130" w:name="_Ref110289432"/>
      <w:r>
        <w:t xml:space="preserve">Figure </w:t>
      </w:r>
      <w:r>
        <w:fldChar w:fldCharType="begin"/>
      </w:r>
      <w:r>
        <w:instrText xml:space="preserve"> SEQ Figure \* ARABIC </w:instrText>
      </w:r>
      <w:r>
        <w:fldChar w:fldCharType="separate"/>
      </w:r>
      <w:r w:rsidR="007C5A0D">
        <w:rPr>
          <w:noProof/>
        </w:rPr>
        <w:t>38</w:t>
      </w:r>
      <w:r>
        <w:fldChar w:fldCharType="end"/>
      </w:r>
      <w:bookmarkEnd w:id="130"/>
      <w:r>
        <w:t>: Learned cross-feature interactions for 10 and 200 epochs</w:t>
      </w:r>
    </w:p>
    <w:p w14:paraId="1E88627B" w14:textId="3F4B50E4" w:rsidR="00566E1C" w:rsidRDefault="00814EEB" w:rsidP="00566E1C">
      <w:r>
        <w:lastRenderedPageBreak/>
        <w:t>All three PTAs together</w:t>
      </w:r>
      <w:r w:rsidR="000E5741">
        <w:t xml:space="preserve"> cover</w:t>
      </w:r>
      <w:r>
        <w:t xml:space="preserve"> an entire</w:t>
      </w:r>
      <w:r w:rsidR="000E5741">
        <w:t xml:space="preserve"> </w:t>
      </w:r>
      <w:r w:rsidR="002100E0">
        <w:t xml:space="preserve">model training process, from model configuration </w:t>
      </w:r>
      <w:r w:rsidR="004272E6">
        <w:t xml:space="preserve">(i.e. model architecture) </w:t>
      </w:r>
      <w:r w:rsidR="002100E0">
        <w:t xml:space="preserve">to model training and </w:t>
      </w:r>
      <w:r w:rsidR="005B20AC">
        <w:t>the trained model.</w:t>
      </w:r>
      <w:r w:rsidR="00470256">
        <w:t xml:space="preserve"> These visualization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1E0848">
        <w:t xml:space="preserve">Figure </w:t>
      </w:r>
      <w:r w:rsidR="001E0848">
        <w:rPr>
          <w:noProof/>
        </w:rPr>
        <w:t>36</w:t>
      </w:r>
      <w:r w:rsidR="001E0848">
        <w:fldChar w:fldCharType="end"/>
      </w:r>
      <w:r w:rsidR="001E0848">
        <w:t>.</w:t>
      </w:r>
    </w:p>
    <w:p w14:paraId="7B9EFCBA" w14:textId="77777777" w:rsidR="001E0848" w:rsidRDefault="00C8672B" w:rsidP="001E0848">
      <w:pPr>
        <w:keepNext/>
      </w:pPr>
      <w:r w:rsidRPr="00C8672B">
        <w:rPr>
          <w:noProof/>
        </w:rPr>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99405" cy="2861945"/>
                    </a:xfrm>
                    <a:prstGeom prst="rect">
                      <a:avLst/>
                    </a:prstGeom>
                  </pic:spPr>
                </pic:pic>
              </a:graphicData>
            </a:graphic>
          </wp:inline>
        </w:drawing>
      </w:r>
    </w:p>
    <w:p w14:paraId="614D095B" w14:textId="6D3C0F8B" w:rsidR="00A0253E" w:rsidRDefault="001E0848" w:rsidP="008475B4">
      <w:pPr>
        <w:pStyle w:val="Beschriftung"/>
      </w:pPr>
      <w:bookmarkStart w:id="131" w:name="_Ref110291067"/>
      <w:r>
        <w:t xml:space="preserve">Figure </w:t>
      </w:r>
      <w:r>
        <w:fldChar w:fldCharType="begin"/>
      </w:r>
      <w:r>
        <w:instrText xml:space="preserve"> SEQ Figure \* ARABIC </w:instrText>
      </w:r>
      <w:r>
        <w:fldChar w:fldCharType="separate"/>
      </w:r>
      <w:r w:rsidR="007C5A0D">
        <w:rPr>
          <w:noProof/>
        </w:rPr>
        <w:t>39</w:t>
      </w:r>
      <w:r>
        <w:fldChar w:fldCharType="end"/>
      </w:r>
      <w:bookmarkEnd w:id="131"/>
      <w:r>
        <w:t>: PTA dashboard concept</w:t>
      </w:r>
    </w:p>
    <w:p w14:paraId="1DF14D61" w14:textId="654A3E9D" w:rsidR="0032577A" w:rsidRDefault="001F6EF5" w:rsidP="0032577A">
      <w:pPr>
        <w:pStyle w:val="berschrift2"/>
      </w:pPr>
      <w:r>
        <w:t>Concept Drift</w:t>
      </w:r>
      <w:r w:rsidR="00B66D21">
        <w:t xml:space="preserve"> Awareness</w:t>
      </w:r>
    </w:p>
    <w:p w14:paraId="3F33D8AC" w14:textId="3C922D58" w:rsidR="00DD2FC3" w:rsidRDefault="00AF3B1E" w:rsidP="00185F52">
      <w:r>
        <w:t>CD</w:t>
      </w:r>
      <w:r w:rsidR="007B01A5">
        <w:t xml:space="preserve"> awareness is part of the research requirement of th</w:t>
      </w:r>
      <w:r w:rsidR="007564AE">
        <w:t>is</w:t>
      </w:r>
      <w:r w:rsidR="007B01A5">
        <w:t xml:space="preserve"> project (</w:t>
      </w:r>
      <w:r w:rsidR="007B01A5">
        <w:fldChar w:fldCharType="begin"/>
      </w:r>
      <w:r w:rsidR="007B01A5">
        <w:instrText xml:space="preserve"> REF _Ref109301010 \h </w:instrText>
      </w:r>
      <w:r w:rsidR="007B01A5">
        <w:fldChar w:fldCharType="separate"/>
      </w:r>
      <w:r w:rsidR="007B01A5" w:rsidRPr="002F3BBD">
        <w:t xml:space="preserve">Table </w:t>
      </w:r>
      <w:r w:rsidR="007B01A5">
        <w:rPr>
          <w:noProof/>
        </w:rPr>
        <w:t>1</w:t>
      </w:r>
      <w:r w:rsidR="007B01A5">
        <w:fldChar w:fldCharType="end"/>
      </w:r>
      <w:r w:rsidR="007B01A5">
        <w:t xml:space="preserve">). </w:t>
      </w:r>
      <w:r w:rsidR="007564AE">
        <w:t>As established earlier, CD awareness is composed of three parts, deriv</w:t>
      </w:r>
      <w:r w:rsidR="00D20F21">
        <w:t xml:space="preserve">ed from </w:t>
      </w:r>
      <w:sdt>
        <w:sdtPr>
          <w:alias w:val="To edit, see citavi.com/edit"/>
          <w:tag w:val="CitaviPlaceholder#009fc590-8639-40fc-a664-6a7f82bfb252"/>
          <w:id w:val="-1320260756"/>
          <w:placeholder>
            <w:docPart w:val="DefaultPlaceholder_-1854013440"/>
          </w:placeholder>
        </w:sdtPr>
        <w:sdtEndPr/>
        <w:sdtContent>
          <w:r w:rsidR="004C0AA0">
            <w:fldChar w:fldCharType="begin"/>
          </w:r>
          <w:r w:rsidR="004C0A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ZiZjA2LTdmMTQtNGVlOS1iMTk3LTMwODI4ZmE5ZDA5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wMDlmYzU5MC04NjM5LTQwZmMtYTY2NC02YTdmODJiZmIyNTIiLCJUZXh0IjoiKEx1IGV0IGFsLiwgMjAxOCkiLCJXQUlWZXJzaW9uIjoiNi4xMi4wLjAifQ==}</w:instrText>
          </w:r>
          <w:r w:rsidR="004C0AA0">
            <w:fldChar w:fldCharType="separate"/>
          </w:r>
          <w:r w:rsidR="004C0AA0">
            <w:t>Lu et al. (2018)</w:t>
          </w:r>
          <w:r w:rsidR="004C0AA0">
            <w:fldChar w:fldCharType="end"/>
          </w:r>
        </w:sdtContent>
      </w:sdt>
      <w:r w:rsidR="004C0AA0">
        <w:t>:</w:t>
      </w:r>
      <w:r w:rsidR="004C7B26">
        <w:t xml:space="preserve"> CD detection, CD understanding and CD adaptation. Each of these three components are evaluated individually, in order to make an assessment of the CD awareness implementation </w:t>
      </w:r>
      <w:r w:rsidR="00891A86">
        <w:t>of</w:t>
      </w:r>
      <w:r w:rsidR="004C7B26">
        <w:t xml:space="preserve"> this artifact.</w:t>
      </w:r>
    </w:p>
    <w:p w14:paraId="6AFB36D3" w14:textId="54A6F043" w:rsidR="00483CCC" w:rsidRDefault="00E1304A" w:rsidP="00185F52">
      <w:r>
        <w:t>For CD detection, an error</w:t>
      </w:r>
      <w:r w:rsidR="00CA72B8">
        <w:t xml:space="preserve"> </w:t>
      </w:r>
      <w:r>
        <w:t>rate</w:t>
      </w:r>
      <w:r w:rsidR="00CA72B8">
        <w:t>-</w:t>
      </w:r>
      <w:r w:rsidR="008A7222">
        <w:t>based drift detection method</w:t>
      </w:r>
      <w:r w:rsidR="00CA72B8">
        <w:t xml:space="preserve"> is implemented</w:t>
      </w:r>
      <w:r w:rsidR="001E50F1">
        <w:t xml:space="preserve">, which infers </w:t>
      </w:r>
      <w:r w:rsidR="004B2F76">
        <w:t xml:space="preserve">the presence of CD from the </w:t>
      </w:r>
      <w:r w:rsidR="00301396">
        <w:t xml:space="preserve">performance of the deployed ML model. The </w:t>
      </w:r>
      <w:r w:rsidR="002A691B">
        <w:t>data is grouped by a defined time interval and the RMSE value is calculated for each grouping (i.e. time window)</w:t>
      </w:r>
      <w:r w:rsidR="007F7832">
        <w:t>. During the CD detection run, the program considers the absolute RMSE value and the increase in RMSE from one time window to the next time window.</w:t>
      </w:r>
      <w:r w:rsidR="007477F8">
        <w:t xml:space="preserve"> Are these thresholds surpassed, the program will declare that CD has occurred. In the test-run, the CD detection was </w:t>
      </w:r>
      <w:r w:rsidR="00281D3A">
        <w:t xml:space="preserve">successful and could correctly detect the simulated CD. </w:t>
      </w:r>
      <w:r w:rsidR="00E06097">
        <w:t>The test was done with a grouping by year.</w:t>
      </w:r>
      <w:r w:rsidR="00066E09">
        <w:t xml:space="preserve"> The timeline of the dataset only spans over two years, which means that the aggregate RMSE table the CD detection</w:t>
      </w:r>
      <w:r w:rsidR="00140869">
        <w:t xml:space="preserve"> is run on, only contains </w:t>
      </w:r>
      <w:r w:rsidR="0038428F">
        <w:t>two rows (</w:t>
      </w:r>
      <w:r w:rsidR="0038428F">
        <w:fldChar w:fldCharType="begin"/>
      </w:r>
      <w:r w:rsidR="0038428F">
        <w:instrText xml:space="preserve"> REF _Ref110029040 \h </w:instrText>
      </w:r>
      <w:r w:rsidR="0038428F">
        <w:fldChar w:fldCharType="separate"/>
      </w:r>
      <w:r w:rsidR="0038428F">
        <w:t xml:space="preserve">Figure </w:t>
      </w:r>
      <w:r w:rsidR="0038428F">
        <w:rPr>
          <w:noProof/>
        </w:rPr>
        <w:t>27</w:t>
      </w:r>
      <w:r w:rsidR="0038428F">
        <w:fldChar w:fldCharType="end"/>
      </w:r>
      <w:r w:rsidR="0038428F">
        <w:t>).</w:t>
      </w:r>
      <w:r w:rsidR="00C76517">
        <w:t xml:space="preserve"> An aggregation by month would increase the total amount of time windows</w:t>
      </w:r>
      <w:r w:rsidR="00865717">
        <w:t xml:space="preserve">, but would also make the CD detection more susceptible to noise. In </w:t>
      </w:r>
      <w:r w:rsidR="00865717">
        <w:fldChar w:fldCharType="begin"/>
      </w:r>
      <w:r w:rsidR="00865717">
        <w:instrText xml:space="preserve"> REF _Ref110034506 \h </w:instrText>
      </w:r>
      <w:r w:rsidR="00865717">
        <w:fldChar w:fldCharType="separate"/>
      </w:r>
      <w:r w:rsidR="00865717">
        <w:t xml:space="preserve">Figure </w:t>
      </w:r>
      <w:r w:rsidR="00865717">
        <w:rPr>
          <w:noProof/>
        </w:rPr>
        <w:t>30</w:t>
      </w:r>
      <w:r w:rsidR="00865717">
        <w:fldChar w:fldCharType="end"/>
      </w:r>
      <w:r w:rsidR="00C877F6">
        <w:t xml:space="preserve"> it is seen that the RMSE value can significantly shift on a month by month basis. This implementation doesn’t effectively take noise into account. A more robust method </w:t>
      </w:r>
      <w:r w:rsidR="00A460D5">
        <w:t xml:space="preserve">for noise would be a rolling time window over multiple </w:t>
      </w:r>
      <w:r w:rsidR="00DB5FB7">
        <w:t>intervals.</w:t>
      </w:r>
    </w:p>
    <w:p w14:paraId="235C0CC3" w14:textId="64BB0907" w:rsidR="006F19CE" w:rsidRDefault="006A09D6" w:rsidP="00185F52">
      <w:r>
        <w:lastRenderedPageBreak/>
        <w:t xml:space="preserve">CD understanding </w:t>
      </w:r>
      <w:r w:rsidR="008A3889">
        <w:t xml:space="preserve">is covered by two implementations within the CD-awareness component. The first is a byproduct of the CD detection function, which returns the date of the time window it was detected in. This is the most simple </w:t>
      </w:r>
      <w:r w:rsidR="00FF7598">
        <w:t>implementation of CD understanding. C</w:t>
      </w:r>
      <w:r w:rsidR="005C2065">
        <w:t xml:space="preserve">onsequently, the precision of the timestamp </w:t>
      </w:r>
      <w:r w:rsidR="006E2B93">
        <w:t>is bound by the aggregation level chosen for the RMSE dataset. Therefore choosing a grouping by year entails that the time of CD occurrence can only be pointed to the year it happened.</w:t>
      </w:r>
      <w:r w:rsidR="001E3D22">
        <w:t xml:space="preserve"> The second implementation should give a more detailed insight </w:t>
      </w:r>
      <w:r w:rsidR="00F852B2">
        <w:t xml:space="preserve">into the CD at hand. A </w:t>
      </w:r>
      <w:r w:rsidR="009F4662">
        <w:t xml:space="preserve">line chart </w:t>
      </w:r>
      <w:r w:rsidR="00F852B2">
        <w:t xml:space="preserve">of the RMSE values </w:t>
      </w:r>
      <w:r w:rsidR="009F4662">
        <w:t xml:space="preserve">over time </w:t>
      </w:r>
      <w:r w:rsidR="00F852B2">
        <w:t>is used</w:t>
      </w:r>
      <w:r w:rsidR="00CA6233">
        <w:t>. For better</w:t>
      </w:r>
      <w:r w:rsidR="004207C6">
        <w:t xml:space="preserve"> visualization</w:t>
      </w:r>
      <w:r w:rsidR="00CA6233">
        <w:t>,</w:t>
      </w:r>
      <w:r w:rsidR="004207C6">
        <w:t xml:space="preserve"> a more granular aggregation is chosen.</w:t>
      </w:r>
      <w:r w:rsidR="00332C7E">
        <w:t xml:space="preserve"> This artifact uses a grouping by month for this </w:t>
      </w:r>
      <w:r w:rsidR="009F4662">
        <w:t>chart</w:t>
      </w:r>
      <w:r w:rsidR="00332C7E">
        <w:t>.</w:t>
      </w:r>
      <w:r w:rsidR="009F4662">
        <w:t xml:space="preserve"> Plots can reveal </w:t>
      </w:r>
      <w:r w:rsidR="00FE4560">
        <w:t>the behavior of CD in the data, which would otherwise be missing from a simple timestamp.</w:t>
      </w:r>
      <w:r w:rsidR="00517E74">
        <w:t xml:space="preserve"> For instance, it can be seen in </w:t>
      </w:r>
      <w:r w:rsidR="00517E74">
        <w:fldChar w:fldCharType="begin"/>
      </w:r>
      <w:r w:rsidR="00517E74">
        <w:instrText xml:space="preserve"> REF _Ref110034506 \h </w:instrText>
      </w:r>
      <w:r w:rsidR="00517E74">
        <w:fldChar w:fldCharType="separate"/>
      </w:r>
      <w:r w:rsidR="00517E74">
        <w:t xml:space="preserve">Figure </w:t>
      </w:r>
      <w:r w:rsidR="00517E74">
        <w:rPr>
          <w:noProof/>
        </w:rPr>
        <w:t>30</w:t>
      </w:r>
      <w:r w:rsidR="00517E74">
        <w:fldChar w:fldCharType="end"/>
      </w:r>
      <w:r w:rsidR="00CB5CF6">
        <w:t xml:space="preserve"> that the error rate seems to follow a linear increase </w:t>
      </w:r>
      <w:r w:rsidR="004B4E63">
        <w:t xml:space="preserve">over time. Depending </w:t>
      </w:r>
      <w:r w:rsidR="00CA7C09">
        <w:t xml:space="preserve">on how long the data is tracked, it could be observed which type of CD is present in the data. If the RMSE follows a repeating pattern for example, it could </w:t>
      </w:r>
      <w:r w:rsidR="009406C6">
        <w:t>indicate a reoccurring concept. Based on this knowledge, more sophisticated CD com</w:t>
      </w:r>
      <w:r w:rsidR="00802663">
        <w:t>pensation measures could be incorporated into the MLOps pipeline.</w:t>
      </w:r>
    </w:p>
    <w:p w14:paraId="7656365B" w14:textId="4D509693" w:rsidR="005A098F" w:rsidRDefault="00C47CC7" w:rsidP="00185F52">
      <w:r>
        <w:t xml:space="preserve">The </w:t>
      </w:r>
      <w:r w:rsidR="005A098F">
        <w:t xml:space="preserve">CD adaptation </w:t>
      </w:r>
      <w:r>
        <w:t xml:space="preserve">requirement </w:t>
      </w:r>
      <w:r w:rsidR="005A098F">
        <w:t>is realized</w:t>
      </w:r>
      <w:r w:rsidR="00F46C62">
        <w:t xml:space="preserve"> within the MLOps pipeline evaluated in the next chapter.</w:t>
      </w:r>
    </w:p>
    <w:p w14:paraId="2B812BE5" w14:textId="5AE8292A" w:rsidR="00112412" w:rsidRDefault="0030383B" w:rsidP="0030383B">
      <w:pPr>
        <w:pStyle w:val="berschrift2"/>
      </w:pPr>
      <w:r>
        <w:t>Pipeline</w:t>
      </w:r>
    </w:p>
    <w:p w14:paraId="178026DF" w14:textId="36BD681A" w:rsidR="007F00CE" w:rsidRDefault="007F00CE" w:rsidP="007F00CE">
      <w:r>
        <w:t xml:space="preserve">In order to evaluate the </w:t>
      </w:r>
      <w:r w:rsidR="00980F2E">
        <w:t>pipelines, a system test is conducted. This system test simulates a scenario, wherein CD is detected in the production environment</w:t>
      </w:r>
      <w:r w:rsidR="00A1588C">
        <w:t xml:space="preserve">, which triggers the TFX pipeline to train and deploy a new model. This concludes the first pipeline run. A second run is then initialized using the new model. This time, </w:t>
      </w:r>
      <w:r w:rsidR="00087FB5">
        <w:t>no CD should be detected. During th</w:t>
      </w:r>
      <w:r w:rsidR="00CA52E4">
        <w:t>is</w:t>
      </w:r>
      <w:r w:rsidR="00087FB5">
        <w:t xml:space="preserve"> test, continuous training, CD adaptation and the </w:t>
      </w:r>
      <w:r w:rsidR="007810A8">
        <w:t>training</w:t>
      </w:r>
      <w:r w:rsidR="00087FB5">
        <w:t xml:space="preserve"> pipeline </w:t>
      </w:r>
      <w:r w:rsidR="00115D62">
        <w:t>are covered, which includes all components for the pipeline evaluation.</w:t>
      </w:r>
    </w:p>
    <w:p w14:paraId="770DFFB3" w14:textId="2F073882" w:rsidR="00FE66EB" w:rsidRDefault="00A24812" w:rsidP="007F00CE">
      <w:r>
        <w:t xml:space="preserve">For this system test, the </w:t>
      </w:r>
      <w:r w:rsidR="00CD0028">
        <w:t>starting</w:t>
      </w:r>
      <w:r w:rsidR="005640CD">
        <w:t xml:space="preserve"> RS model has only been </w:t>
      </w:r>
      <w:r w:rsidR="0076002F">
        <w:t xml:space="preserve">trained on the first half of the dataset (i.e. the older half </w:t>
      </w:r>
      <w:r w:rsidR="003C141A">
        <w:t>of the dataset)</w:t>
      </w:r>
      <w:r w:rsidR="0076002F">
        <w:t>.</w:t>
      </w:r>
      <w:r w:rsidR="006C6E4F">
        <w:t xml:space="preserve"> Furthermore</w:t>
      </w:r>
      <w:r w:rsidR="00942FB7">
        <w:t>,</w:t>
      </w:r>
      <w:r w:rsidR="006C6E4F">
        <w:t xml:space="preserve"> it has been purposely overfit on this data.</w:t>
      </w:r>
      <w:r w:rsidR="00FF3BBA">
        <w:t xml:space="preserve"> The prediction service however is conducted with </w:t>
      </w:r>
      <w:r w:rsidR="00873D66">
        <w:t xml:space="preserve">the complete dataset. This is done to artificially induce </w:t>
      </w:r>
      <w:r w:rsidR="00E46730">
        <w:t>CD</w:t>
      </w:r>
      <w:r w:rsidR="00CD0AED">
        <w:t xml:space="preserve"> detection</w:t>
      </w:r>
      <w:r w:rsidR="00E46730">
        <w:t>. The hypothesis behind this procedure is</w:t>
      </w:r>
      <w:r w:rsidR="00CD0AED">
        <w:t>,</w:t>
      </w:r>
      <w:r w:rsidR="00E46730">
        <w:t xml:space="preserve"> that the model performs better on the first half of the dataset than on the second half, because the new data is unknown to the model. This anticipated drop in prediction quality </w:t>
      </w:r>
      <w:r w:rsidR="005527FD">
        <w:t>is</w:t>
      </w:r>
      <w:r w:rsidR="00E46730">
        <w:t xml:space="preserve"> then used to simulate the performance drop due to CD.</w:t>
      </w:r>
      <w:r w:rsidR="008D070F">
        <w:t xml:space="preserve"> The second model is then trained with the </w:t>
      </w:r>
      <w:r w:rsidR="00950282">
        <w:t>complete dataset</w:t>
      </w:r>
      <w:r w:rsidR="00A50C82">
        <w:t>. Since the complete production dataset is now known</w:t>
      </w:r>
      <w:r w:rsidR="00AA1BCD">
        <w:t xml:space="preserve"> to the model</w:t>
      </w:r>
      <w:r w:rsidR="00A50C82">
        <w:t>,</w:t>
      </w:r>
      <w:r w:rsidR="00AA1BCD">
        <w:t xml:space="preserve"> there shouldn’t be a spike in the RMSE</w:t>
      </w:r>
      <w:r w:rsidR="00A50C82">
        <w:t xml:space="preserve"> </w:t>
      </w:r>
      <w:r w:rsidR="00AA1BCD">
        <w:t>anymore</w:t>
      </w:r>
      <w:r w:rsidR="009137FF">
        <w:t>.</w:t>
      </w:r>
      <w:r w:rsidR="004B4575">
        <w:t xml:space="preserve"> This should prevent the CD detection function </w:t>
      </w:r>
      <w:r w:rsidR="002A4C0B">
        <w:t>to classify CD.</w:t>
      </w:r>
    </w:p>
    <w:p w14:paraId="430F90D1" w14:textId="63F08D1A" w:rsidR="002A4C0B" w:rsidRDefault="002A4C0B" w:rsidP="007F00CE">
      <w:r>
        <w:t xml:space="preserve">In </w:t>
      </w:r>
      <w:r>
        <w:fldChar w:fldCharType="begin"/>
      </w:r>
      <w:r>
        <w:instrText xml:space="preserve"> REF _Ref110549280 \h </w:instrText>
      </w:r>
      <w:r>
        <w:fldChar w:fldCharType="separate"/>
      </w:r>
      <w:r>
        <w:t xml:space="preserve">Table </w:t>
      </w:r>
      <w:r>
        <w:rPr>
          <w:noProof/>
        </w:rPr>
        <w:t>4</w:t>
      </w:r>
      <w:r>
        <w:fldChar w:fldCharType="end"/>
      </w:r>
      <w:r>
        <w:t xml:space="preserve"> the results </w:t>
      </w:r>
      <w:r w:rsidR="00CB4548">
        <w:t xml:space="preserve">of the system test can be seen. </w:t>
      </w:r>
      <w:r w:rsidR="00EC42A7">
        <w:t>In the first pipeline run</w:t>
      </w:r>
      <w:r w:rsidR="00BB7A17">
        <w:t xml:space="preserve"> (old model)</w:t>
      </w:r>
      <w:r w:rsidR="005E156B">
        <w:t xml:space="preserve"> </w:t>
      </w:r>
      <w:r w:rsidR="004C5357">
        <w:t xml:space="preserve">it is visible that the </w:t>
      </w:r>
      <w:r w:rsidR="005E2052">
        <w:t xml:space="preserve">average </w:t>
      </w:r>
      <w:r w:rsidR="004C5357">
        <w:t xml:space="preserve">error rate </w:t>
      </w:r>
      <w:r w:rsidR="005E2052">
        <w:t xml:space="preserve">for the </w:t>
      </w:r>
      <w:r w:rsidR="00DF2541">
        <w:t>year 1997</w:t>
      </w:r>
      <w:r w:rsidR="007538F5">
        <w:t xml:space="preserve"> is lower than the</w:t>
      </w:r>
      <w:r w:rsidR="00DF2541">
        <w:t xml:space="preserve"> error rate of 1998</w:t>
      </w:r>
      <w:r w:rsidR="007538F5">
        <w:t xml:space="preserve">. This </w:t>
      </w:r>
      <w:r w:rsidR="001E19B8">
        <w:t xml:space="preserve">RMSE difference </w:t>
      </w:r>
      <w:r w:rsidR="00FE2D92">
        <w:t>superseded the defined threshold in the CD detection function</w:t>
      </w:r>
      <w:r w:rsidR="002E1184">
        <w:t xml:space="preserve">, which is interpreted as </w:t>
      </w:r>
      <w:r w:rsidR="00764202">
        <w:t xml:space="preserve">CD. The timestamp </w:t>
      </w:r>
      <w:r w:rsidR="001A16A1">
        <w:t xml:space="preserve">for CD detection was set to </w:t>
      </w:r>
      <w:r w:rsidR="00E30997">
        <w:t xml:space="preserve">the last day of 1998. This is because </w:t>
      </w:r>
      <w:r w:rsidR="00C57EB6">
        <w:t xml:space="preserve">the CD detection function aggregates the dataset by </w:t>
      </w:r>
      <w:r w:rsidR="00C57EB6">
        <w:lastRenderedPageBreak/>
        <w:t>year</w:t>
      </w:r>
      <w:r w:rsidR="00A13677">
        <w:t>. The d</w:t>
      </w:r>
      <w:r w:rsidR="007B707D">
        <w:t>elta date</w:t>
      </w:r>
      <w:r w:rsidR="00A13677">
        <w:t xml:space="preserve"> in the </w:t>
      </w:r>
      <w:r w:rsidR="007B707D" w:rsidRPr="007B707D">
        <w:rPr>
          <w:rFonts w:ascii="Courier New" w:hAnsi="Courier New" w:cs="Courier New"/>
        </w:rPr>
        <w:t>CD_DETECTED.txt</w:t>
      </w:r>
      <w:r w:rsidR="007B707D">
        <w:t xml:space="preserve"> file</w:t>
      </w:r>
      <w:r w:rsidR="00A13677">
        <w:t xml:space="preserve"> </w:t>
      </w:r>
      <w:r w:rsidR="007B707D">
        <w:t xml:space="preserve">therefore means that </w:t>
      </w:r>
      <w:r w:rsidR="007F7C3B">
        <w:t>CD has occurred in the year 1998.</w:t>
      </w:r>
      <w:r w:rsidR="00E00446">
        <w:t xml:space="preserve"> </w:t>
      </w:r>
      <w:r w:rsidR="00DD4DB3">
        <w:t xml:space="preserve">Now that CD has been detected, the </w:t>
      </w:r>
      <w:r w:rsidR="00E3179B">
        <w:t>TFX pipeline is triggered to train the new model.</w:t>
      </w:r>
      <w:r w:rsidR="004A0D6C">
        <w:t xml:space="preserve"> </w:t>
      </w:r>
      <w:r w:rsidR="00947A52">
        <w:t>Running the MLOps pipeline once more with the monitoring data of the new mo</w:t>
      </w:r>
      <w:r w:rsidR="005E2E6F">
        <w:t>del shows that this time</w:t>
      </w:r>
      <w:r w:rsidR="005236CD">
        <w:t>,</w:t>
      </w:r>
      <w:r w:rsidR="005E2E6F">
        <w:t xml:space="preserve"> no CD has been</w:t>
      </w:r>
      <w:r w:rsidR="00CF28ED">
        <w:t xml:space="preserve"> found</w:t>
      </w:r>
      <w:r w:rsidR="005E2E6F">
        <w:t>.</w:t>
      </w:r>
      <w:r w:rsidR="00CF28ED">
        <w:t xml:space="preserve"> </w:t>
      </w:r>
      <w:r w:rsidR="00BD41DE">
        <w:t xml:space="preserve">No CD means that the training pipeline will be skipped, </w:t>
      </w:r>
      <w:r w:rsidR="002C6C8F">
        <w:t>visualized in Airflow</w:t>
      </w:r>
      <w:r w:rsidR="00BD41DE">
        <w:t xml:space="preserve"> by the </w:t>
      </w:r>
      <w:r w:rsidR="00D1161C">
        <w:t>pink-outlined task (</w:t>
      </w:r>
      <w:r w:rsidR="00F005A2">
        <w:fldChar w:fldCharType="begin"/>
      </w:r>
      <w:r w:rsidR="00F005A2">
        <w:instrText xml:space="preserve"> REF _Ref110549280 \h </w:instrText>
      </w:r>
      <w:r w:rsidR="00F005A2">
        <w:fldChar w:fldCharType="separate"/>
      </w:r>
      <w:r w:rsidR="00F005A2">
        <w:t xml:space="preserve">Table </w:t>
      </w:r>
      <w:r w:rsidR="00F005A2">
        <w:rPr>
          <w:noProof/>
        </w:rPr>
        <w:t>4</w:t>
      </w:r>
      <w:r w:rsidR="00F005A2">
        <w:fldChar w:fldCharType="end"/>
      </w:r>
      <w:r w:rsidR="00D1161C">
        <w:t>).</w:t>
      </w:r>
    </w:p>
    <w:p w14:paraId="3984531D" w14:textId="579C84D3" w:rsidR="006F2F63" w:rsidRDefault="006F2F63" w:rsidP="006F2F63">
      <w:pPr>
        <w:pStyle w:val="Tabellenberschrift"/>
      </w:pPr>
      <w:bookmarkStart w:id="132" w:name="_Ref110549280"/>
      <w:bookmarkStart w:id="133" w:name="_Ref110549274"/>
      <w:r>
        <w:t xml:space="preserve">Table </w:t>
      </w:r>
      <w:r>
        <w:fldChar w:fldCharType="begin"/>
      </w:r>
      <w:r>
        <w:instrText xml:space="preserve"> SEQ Table \* ARABIC </w:instrText>
      </w:r>
      <w:r>
        <w:fldChar w:fldCharType="separate"/>
      </w:r>
      <w:r>
        <w:rPr>
          <w:noProof/>
        </w:rPr>
        <w:t>4</w:t>
      </w:r>
      <w:r>
        <w:fldChar w:fldCharType="end"/>
      </w:r>
      <w:bookmarkEnd w:id="132"/>
      <w:r>
        <w:t>: Results of the system test</w:t>
      </w:r>
      <w:bookmarkEnd w:id="133"/>
    </w:p>
    <w:p w14:paraId="718F145D" w14:textId="7318ABB3" w:rsidR="007C5A0D" w:rsidRDefault="00CC3437" w:rsidP="007C5A0D">
      <w:pPr>
        <w:keepNext/>
      </w:pPr>
      <w:r w:rsidRPr="00CC3437">
        <w:rPr>
          <w:noProof/>
        </w:rPr>
        <w:drawing>
          <wp:inline distT="0" distB="0" distL="0" distR="0" wp14:anchorId="7865C563" wp14:editId="385AC96A">
            <wp:extent cx="5399405" cy="246126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399405" cy="2461260"/>
                    </a:xfrm>
                    <a:prstGeom prst="rect">
                      <a:avLst/>
                    </a:prstGeom>
                  </pic:spPr>
                </pic:pic>
              </a:graphicData>
            </a:graphic>
          </wp:inline>
        </w:drawing>
      </w:r>
    </w:p>
    <w:p w14:paraId="13375C4B" w14:textId="0E3E51B8" w:rsidR="00DF4BAB" w:rsidRDefault="00DB6FD7" w:rsidP="007C5A0D">
      <w:pPr>
        <w:keepNext/>
      </w:pPr>
      <w:r>
        <w:t>In this system test</w:t>
      </w:r>
      <w:r w:rsidR="005E3A2F">
        <w:t>,</w:t>
      </w:r>
      <w:r>
        <w:t xml:space="preserve"> the pipeline successfully executed the continuous training process and reacted as </w:t>
      </w:r>
      <w:r w:rsidR="009677CE">
        <w:t>expected to the simulated CD.</w:t>
      </w:r>
      <w:r w:rsidR="00AA3B8A">
        <w:t xml:space="preserve"> </w:t>
      </w:r>
      <w:r w:rsidR="00E77A28">
        <w:t>Upon</w:t>
      </w:r>
      <w:r w:rsidR="00233C95">
        <w:t xml:space="preserve"> execution,</w:t>
      </w:r>
      <w:r w:rsidR="00E77A28">
        <w:t xml:space="preserve"> the pipeline could complete all tasks in one go. This means that </w:t>
      </w:r>
      <w:r w:rsidR="002B3E3F">
        <w:t xml:space="preserve">the set requirement “integrated pipeline” is satisfied. </w:t>
      </w:r>
      <w:r w:rsidR="00350E6B">
        <w:t>The “CD adaptation” requirement is met as well</w:t>
      </w:r>
      <w:r w:rsidR="00482AB2">
        <w:t xml:space="preserve">, as it successfully initiates model retraining and </w:t>
      </w:r>
      <w:r w:rsidR="005E3A2F">
        <w:t>was</w:t>
      </w:r>
      <w:r w:rsidR="00482AB2">
        <w:t xml:space="preserve"> able to output an</w:t>
      </w:r>
      <w:r w:rsidR="00504F18">
        <w:t xml:space="preserve"> adjusted</w:t>
      </w:r>
      <w:r w:rsidR="00482AB2">
        <w:t xml:space="preserve"> model</w:t>
      </w:r>
      <w:r w:rsidR="0077013B">
        <w:t>.</w:t>
      </w:r>
      <w:r w:rsidR="00557B99">
        <w:t xml:space="preserve"> </w:t>
      </w:r>
      <w:r w:rsidR="002B3E3F">
        <w:t>While the MLOps</w:t>
      </w:r>
      <w:r w:rsidR="00387C77">
        <w:t xml:space="preserve"> pipeline is configured to run without human intervention, the data ingested by the TFX pipeline isn’t automatically updated</w:t>
      </w:r>
      <w:r w:rsidR="009B331B">
        <w:t xml:space="preserve"> with new training data. Consequently, the model gets trained</w:t>
      </w:r>
      <w:r w:rsidR="006B63BE">
        <w:t xml:space="preserve"> on the same data as the old model, as long as the training data isn’t manually swapped. </w:t>
      </w:r>
      <w:r w:rsidR="000077CF">
        <w:t>Without human intervention the model can therefore not be adapted to the new concepts occurring in the production environment.</w:t>
      </w:r>
      <w:r w:rsidR="00D01CCA">
        <w:t xml:space="preserve"> For this reason, the requirement of “automated pipeline” isn’t</w:t>
      </w:r>
      <w:r w:rsidR="00DB5E3D">
        <w:t xml:space="preserve"> achieved</w:t>
      </w:r>
      <w:r w:rsidR="00F07970">
        <w:t xml:space="preserve"> </w:t>
      </w:r>
      <w:r w:rsidR="0076005F">
        <w:t>with</w:t>
      </w:r>
      <w:r w:rsidR="00D01CCA">
        <w:t xml:space="preserve"> this artifact.</w:t>
      </w:r>
    </w:p>
    <w:p w14:paraId="44C18B57" w14:textId="6AC38EBB" w:rsidR="0023373D" w:rsidRDefault="00C804EA" w:rsidP="007C5A0D">
      <w:pPr>
        <w:keepNext/>
      </w:pPr>
      <w:r>
        <w:t>The training pipeline employs</w:t>
      </w:r>
      <w:r w:rsidR="004110E0">
        <w:t xml:space="preserve"> 6 out of the 10 standard components offered by the TFX framework. The baseline components that are necessary to realize a training pipeline are</w:t>
      </w:r>
      <w:r w:rsidR="00DB47C0">
        <w:t xml:space="preserve"> CsvExampleGen, Trainer and Pusher. These are used in this artifact, such that the base requirement </w:t>
      </w:r>
      <w:r w:rsidR="00DB5E3D">
        <w:t>“base pipeline” is</w:t>
      </w:r>
      <w:r w:rsidR="001F2E14">
        <w:t xml:space="preserve"> fulfilled</w:t>
      </w:r>
      <w:r w:rsidR="00BE0ACB">
        <w:t>.</w:t>
      </w:r>
      <w:r w:rsidR="001F2E14">
        <w:t xml:space="preserve"> Furthermore, the following data analysis components are employed: StatisticsGen, </w:t>
      </w:r>
      <w:r w:rsidR="00CB1564">
        <w:t>SchemaGen and ExampleValidator. These make use of external TensorFlow libraries to run various data checks, without extensive configuration. These components provide additional information</w:t>
      </w:r>
      <w:r w:rsidR="00DB5C23">
        <w:t xml:space="preserve"> of the data and act as an additional safety mechanism in the process. This pipeline lacks </w:t>
      </w:r>
      <w:r w:rsidR="007F6AC2">
        <w:t>a sophisticated deployment procedure, meaning that every model that gets trained</w:t>
      </w:r>
      <w:r w:rsidR="00C217FE">
        <w:t>,</w:t>
      </w:r>
      <w:r w:rsidR="007F6AC2">
        <w:t xml:space="preserve"> </w:t>
      </w:r>
      <w:r w:rsidR="00F13B89">
        <w:t>is pushed to production</w:t>
      </w:r>
      <w:r w:rsidR="00FF56D0">
        <w:t xml:space="preserve"> without further evaluation. This entails</w:t>
      </w:r>
      <w:r w:rsidR="001E0002">
        <w:t xml:space="preserve"> the danger that inferior models can </w:t>
      </w:r>
      <w:r w:rsidR="00C217FE">
        <w:t>be</w:t>
      </w:r>
      <w:r w:rsidR="001E0002">
        <w:t xml:space="preserve"> deployed</w:t>
      </w:r>
      <w:r w:rsidR="000D1A7B">
        <w:t xml:space="preserve"> and worsen the performance of the prediction service. </w:t>
      </w:r>
      <w:r w:rsidR="00432500">
        <w:t xml:space="preserve">Model quality prior </w:t>
      </w:r>
      <w:r w:rsidR="00432500">
        <w:lastRenderedPageBreak/>
        <w:t>to deployment</w:t>
      </w:r>
      <w:r w:rsidR="00BE0ACB">
        <w:t xml:space="preserve"> </w:t>
      </w:r>
      <w:r w:rsidR="00781025">
        <w:t>could be ensured with the Evaluator and InfraValidator components. Data preprocessing is done</w:t>
      </w:r>
      <w:r w:rsidR="00A72F23">
        <w:t xml:space="preserve"> inside the model file (i.e. feature embedding) </w:t>
      </w:r>
      <w:r w:rsidR="00A76DE1">
        <w:t>and outside of the TFX pipeline</w:t>
      </w:r>
      <w:r w:rsidR="00DD0D19">
        <w:t xml:space="preserve"> (</w:t>
      </w:r>
      <w:r w:rsidR="00C0756F">
        <w:t xml:space="preserve">chapter </w:t>
      </w:r>
      <w:r w:rsidR="00C0756F">
        <w:fldChar w:fldCharType="begin"/>
      </w:r>
      <w:r w:rsidR="00C0756F">
        <w:instrText xml:space="preserve"> REF _Ref109857216 \r \h </w:instrText>
      </w:r>
      <w:r w:rsidR="00C0756F">
        <w:fldChar w:fldCharType="separate"/>
      </w:r>
      <w:r w:rsidR="00C0756F">
        <w:t>4.2.3</w:t>
      </w:r>
      <w:r w:rsidR="00C0756F">
        <w:fldChar w:fldCharType="end"/>
      </w:r>
      <w:r w:rsidR="00DD0D19">
        <w:t>)</w:t>
      </w:r>
      <w:r w:rsidR="00A76DE1">
        <w:t>. Ideally, th</w:t>
      </w:r>
      <w:r w:rsidR="004C79B7">
        <w:t>ese operations should be</w:t>
      </w:r>
      <w:r w:rsidR="00FF45FB">
        <w:t xml:space="preserve"> centralized inside</w:t>
      </w:r>
      <w:r w:rsidR="004C79B7">
        <w:t xml:space="preserve"> the Transform component</w:t>
      </w:r>
      <w:r w:rsidR="008B57C0">
        <w:t>. Lasty, model optimization is not present in this artifact, as model performance isn’t</w:t>
      </w:r>
      <w:r w:rsidR="00BC1894">
        <w:t xml:space="preserve"> considered</w:t>
      </w:r>
      <w:r w:rsidR="00811F13">
        <w:t xml:space="preserve"> for this research</w:t>
      </w:r>
      <w:r w:rsidR="008B57C0">
        <w:t>.</w:t>
      </w:r>
    </w:p>
    <w:p w14:paraId="6D58386A" w14:textId="2DFAC65E" w:rsidR="00E503A0" w:rsidRDefault="00504F18" w:rsidP="007C5A0D">
      <w:pPr>
        <w:keepNext/>
      </w:pPr>
      <w:r>
        <w:t xml:space="preserve">The developed artifact can be classified as </w:t>
      </w:r>
      <w:r w:rsidR="00294FB7">
        <w:t>a level 1 maturity pipeline</w:t>
      </w:r>
      <w:r w:rsidR="00B424CC">
        <w:t>, according to Google’s proposed MLOps matur</w:t>
      </w:r>
      <w:r w:rsidR="00B564DE">
        <w:t xml:space="preserve">ity model. The central practice of this level is continuous training, which </w:t>
      </w:r>
      <w:r w:rsidR="003B12B2">
        <w:t xml:space="preserve">is the main </w:t>
      </w:r>
      <w:r w:rsidR="00A719BE">
        <w:t xml:space="preserve">implementation of this research project. </w:t>
      </w:r>
      <w:r w:rsidR="00A87BF1">
        <w:t>Other characteristics of level 1 maturity are monitoring of the prediction service</w:t>
      </w:r>
      <w:r w:rsidR="001F5926">
        <w:t xml:space="preserve"> and modular components. Monitoring is realized with </w:t>
      </w:r>
      <w:r w:rsidR="0085255C">
        <w:t xml:space="preserve">the CD awareness component of this artifact. </w:t>
      </w:r>
      <w:r w:rsidR="00620F6D">
        <w:t>Modularity is the core concept behind TFX and its components</w:t>
      </w:r>
      <w:r w:rsidR="00B7621E">
        <w:t>, but it</w:t>
      </w:r>
      <w:r w:rsidR="00620F6D">
        <w:t xml:space="preserve"> is also employed outside the TFX pipeline. For instance, the strict separation of production and training pip</w:t>
      </w:r>
      <w:r w:rsidR="0033110E">
        <w:t>e</w:t>
      </w:r>
      <w:r w:rsidR="00620F6D">
        <w:t xml:space="preserve">line ensures that both </w:t>
      </w:r>
      <w:r w:rsidR="0033110E">
        <w:t>components can be developed isolated from each other.</w:t>
      </w:r>
      <w:r w:rsidR="00D14940">
        <w:t xml:space="preserve"> </w:t>
      </w:r>
      <w:r w:rsidR="007B2A97">
        <w:t>L</w:t>
      </w:r>
      <w:r w:rsidR="00D14940">
        <w:t>evel 1 maturity</w:t>
      </w:r>
      <w:r w:rsidR="007B2A97">
        <w:t xml:space="preserve"> isn’t</w:t>
      </w:r>
      <w:r w:rsidR="004917E0">
        <w:t xml:space="preserve"> met </w:t>
      </w:r>
      <w:r w:rsidR="00F51917">
        <w:t xml:space="preserve">throughout the whole </w:t>
      </w:r>
      <w:r w:rsidR="004917E0">
        <w:t>MLOps system</w:t>
      </w:r>
      <w:r w:rsidR="00E503A0">
        <w:t xml:space="preserve"> however. The aforementioned manual updating of training data and the lack of modularization of the data transformation process</w:t>
      </w:r>
      <w:r w:rsidR="00A751FF">
        <w:t xml:space="preserve"> would be isolated</w:t>
      </w:r>
      <w:r w:rsidR="009C7F4F">
        <w:t xml:space="preserve"> instances</w:t>
      </w:r>
      <w:r w:rsidR="00A751FF">
        <w:t xml:space="preserve"> of that.</w:t>
      </w:r>
    </w:p>
    <w:p w14:paraId="7128DE15" w14:textId="4CA40F84" w:rsidR="00296067" w:rsidRDefault="00296067" w:rsidP="00296067">
      <w:pPr>
        <w:pStyle w:val="berschrift1"/>
      </w:pPr>
      <w:bookmarkStart w:id="134" w:name="_Toc110000191"/>
      <w:r>
        <w:lastRenderedPageBreak/>
        <w:t>Conclusion</w:t>
      </w:r>
      <w:bookmarkEnd w:id="134"/>
    </w:p>
    <w:p w14:paraId="592B53F5" w14:textId="77777777" w:rsidR="00E63F2D" w:rsidRDefault="00B0032A" w:rsidP="00A726BB">
      <w:r>
        <w:t xml:space="preserve">This research concludes with an artifact that meets all but one of the specified requirements. </w:t>
      </w:r>
      <w:r w:rsidR="009B6F21">
        <w:t xml:space="preserve">The result is a CT pipeline that automatically detects and reacts to CD. </w:t>
      </w:r>
      <w:r w:rsidR="00B65436">
        <w:t xml:space="preserve">This artifact serves as a demonstration of the benefits of MLOps. One goal of MLOps is to separate the development and experimentation </w:t>
      </w:r>
      <w:r w:rsidR="00E87F6C">
        <w:t>process from the production process (i.e. model monitoring and model adaptation)</w:t>
      </w:r>
      <w:r w:rsidR="003B3931">
        <w:t xml:space="preserve">. With a CT pipeline, the lifecycle of a model can now be decoupled </w:t>
      </w:r>
      <w:r w:rsidR="00D04078">
        <w:t>from the model development process. In the context of this artifact it means, that once a model file is integrated into the TFX pipeline, it will</w:t>
      </w:r>
      <w:r w:rsidR="00563B5E">
        <w:t xml:space="preserve"> continuously and automatically ada</w:t>
      </w:r>
      <w:r w:rsidR="006E02AF">
        <w:t xml:space="preserve">pt to changes in the data. The model training, as well as the decision </w:t>
      </w:r>
      <w:r w:rsidR="0006087A">
        <w:t xml:space="preserve">of </w:t>
      </w:r>
      <w:r w:rsidR="006E02AF">
        <w:t xml:space="preserve">when to train a model, </w:t>
      </w:r>
      <w:r w:rsidR="0006087A">
        <w:t>is therefore delegated to the pipeline and doesn’t require any further attention</w:t>
      </w:r>
      <w:r w:rsidR="00344C88">
        <w:t xml:space="preserve"> from the ML engineer.</w:t>
      </w:r>
      <w:r w:rsidR="0047477C">
        <w:t xml:space="preserve"> </w:t>
      </w:r>
    </w:p>
    <w:p w14:paraId="6D2AC062" w14:textId="1D7F4631" w:rsidR="0078414F" w:rsidRDefault="00EA623F" w:rsidP="00A726BB">
      <w:r>
        <w:t>The information con</w:t>
      </w:r>
      <w:r w:rsidR="001F4F46">
        <w:t xml:space="preserve">tent is enriched through collection and storage of a variety of metadata, including PTAs. This creates transparency </w:t>
      </w:r>
      <w:r w:rsidR="00F005EB">
        <w:t>in the ML</w:t>
      </w:r>
      <w:r w:rsidR="006B402B">
        <w:t xml:space="preserve"> lifecycle</w:t>
      </w:r>
      <w:r w:rsidR="00F005EB">
        <w:t xml:space="preserve"> and prov</w:t>
      </w:r>
      <w:r w:rsidR="00A140B5">
        <w:t>i</w:t>
      </w:r>
      <w:r w:rsidR="00F005EB">
        <w:t>d</w:t>
      </w:r>
      <w:r w:rsidR="00A140B5">
        <w:t>es</w:t>
      </w:r>
      <w:r w:rsidR="00F005EB">
        <w:t xml:space="preserve"> ML engineers with the necessary information in order to better understand the</w:t>
      </w:r>
      <w:r w:rsidR="00731680">
        <w:t xml:space="preserve"> model, the data, or the ML</w:t>
      </w:r>
      <w:r w:rsidR="00AC2966">
        <w:t xml:space="preserve"> system</w:t>
      </w:r>
      <w:r w:rsidR="00731680">
        <w:t xml:space="preserve"> at hand. These insights</w:t>
      </w:r>
      <w:r w:rsidR="006F4879">
        <w:t xml:space="preserve"> can </w:t>
      </w:r>
      <w:r w:rsidR="009D5738">
        <w:t xml:space="preserve">then </w:t>
      </w:r>
      <w:r w:rsidR="006F4879">
        <w:t>be incorporated</w:t>
      </w:r>
      <w:r w:rsidR="00731680">
        <w:t xml:space="preserve"> in</w:t>
      </w:r>
      <w:r w:rsidR="009D5738">
        <w:t>to</w:t>
      </w:r>
      <w:r w:rsidR="00731680">
        <w:t xml:space="preserve"> the development process, where </w:t>
      </w:r>
      <w:r w:rsidR="006F4879">
        <w:t xml:space="preserve">improvements </w:t>
      </w:r>
      <w:r w:rsidR="00731680">
        <w:t>to said components can be made.</w:t>
      </w:r>
      <w:r w:rsidR="00F3050E">
        <w:t xml:space="preserve"> </w:t>
      </w:r>
    </w:p>
    <w:p w14:paraId="2CD8B9F3" w14:textId="5F9C4EEC" w:rsidR="00C92CCA" w:rsidRDefault="00D04F4B" w:rsidP="00A726BB">
      <w:r>
        <w:t xml:space="preserve">Furthermore, the </w:t>
      </w:r>
      <w:r w:rsidR="00C92CCA">
        <w:t>modular structure of this artifact</w:t>
      </w:r>
      <w:r w:rsidR="008821DE">
        <w:t xml:space="preserve"> serve</w:t>
      </w:r>
      <w:r w:rsidR="007F7EB2">
        <w:t>s</w:t>
      </w:r>
      <w:r w:rsidR="008821DE">
        <w:t xml:space="preserve"> as an aid during development</w:t>
      </w:r>
      <w:r w:rsidR="001F5A1B">
        <w:t xml:space="preserve"> as well</w:t>
      </w:r>
      <w:r w:rsidR="00C92CCA">
        <w:t>.</w:t>
      </w:r>
      <w:r w:rsidR="00D0325A">
        <w:t xml:space="preserve"> Components c</w:t>
      </w:r>
      <w:r w:rsidR="00231722">
        <w:t>an</w:t>
      </w:r>
      <w:r w:rsidR="00D0325A">
        <w:t xml:space="preserve"> be </w:t>
      </w:r>
      <w:r w:rsidR="00BA75B3">
        <w:t xml:space="preserve">developed independently from each other and later on </w:t>
      </w:r>
      <w:r w:rsidR="00BF5953">
        <w:t xml:space="preserve">be </w:t>
      </w:r>
      <w:r w:rsidR="00BA75B3">
        <w:t>integrated into the pipeline.</w:t>
      </w:r>
      <w:r w:rsidR="0051526B">
        <w:t xml:space="preserve"> In combination with Airflow</w:t>
      </w:r>
      <w:r w:rsidR="00FB28AE">
        <w:t xml:space="preserve">, pipeline </w:t>
      </w:r>
      <w:r w:rsidR="00CB2B64">
        <w:t xml:space="preserve">errors </w:t>
      </w:r>
      <w:r w:rsidR="00F92C0B">
        <w:t>are</w:t>
      </w:r>
      <w:r w:rsidR="00FB28AE">
        <w:t xml:space="preserve"> visualized </w:t>
      </w:r>
      <w:r w:rsidR="000048CC">
        <w:t>in</w:t>
      </w:r>
      <w:r w:rsidR="00A14E1C">
        <w:t>side</w:t>
      </w:r>
      <w:r w:rsidR="000048CC">
        <w:t xml:space="preserve"> the Web-UI</w:t>
      </w:r>
      <w:r w:rsidR="00D14EAE">
        <w:t>, where they</w:t>
      </w:r>
      <w:r w:rsidR="000048CC">
        <w:t xml:space="preserve"> c</w:t>
      </w:r>
      <w:r w:rsidR="00F83199">
        <w:t>an</w:t>
      </w:r>
      <w:r w:rsidR="000048CC">
        <w:t xml:space="preserve"> be traced back to</w:t>
      </w:r>
      <w:r w:rsidR="003B035C">
        <w:t xml:space="preserve"> the</w:t>
      </w:r>
      <w:r w:rsidR="00A14E1C">
        <w:t>ir</w:t>
      </w:r>
      <w:r w:rsidR="003B035C">
        <w:t xml:space="preserve"> </w:t>
      </w:r>
      <w:r w:rsidR="00A14E1C">
        <w:t xml:space="preserve">respective </w:t>
      </w:r>
      <w:r w:rsidR="003B035C">
        <w:t>task</w:t>
      </w:r>
      <w:r w:rsidR="00A14E1C">
        <w:t xml:space="preserve">. </w:t>
      </w:r>
      <w:r w:rsidR="001D14BB">
        <w:t>The log</w:t>
      </w:r>
      <w:r w:rsidR="00AA553E">
        <w:t xml:space="preserve"> </w:t>
      </w:r>
      <w:r w:rsidR="001D14BB">
        <w:t>file</w:t>
      </w:r>
      <w:r w:rsidR="00E35BAA">
        <w:t xml:space="preserve">s </w:t>
      </w:r>
      <w:r w:rsidR="00F83199">
        <w:t>can</w:t>
      </w:r>
      <w:r w:rsidR="00BF44C4">
        <w:t xml:space="preserve"> </w:t>
      </w:r>
      <w:r w:rsidR="00E35BAA">
        <w:t>then</w:t>
      </w:r>
      <w:r w:rsidR="00415174">
        <w:t xml:space="preserve"> </w:t>
      </w:r>
      <w:r w:rsidR="00F83199">
        <w:t xml:space="preserve">be </w:t>
      </w:r>
      <w:r w:rsidR="00415174">
        <w:t>used</w:t>
      </w:r>
      <w:r w:rsidR="001D14BB">
        <w:t xml:space="preserve"> </w:t>
      </w:r>
      <w:r w:rsidR="00BF44C4">
        <w:t>for</w:t>
      </w:r>
      <w:r w:rsidR="001D14BB">
        <w:t xml:space="preserve"> </w:t>
      </w:r>
      <w:r w:rsidR="002B6705">
        <w:t>further</w:t>
      </w:r>
      <w:r w:rsidR="006D7B1B">
        <w:t xml:space="preserve"> error</w:t>
      </w:r>
      <w:r w:rsidR="00BF44C4">
        <w:t>-understanding</w:t>
      </w:r>
      <w:r w:rsidR="00A2495A">
        <w:t xml:space="preserve">. </w:t>
      </w:r>
      <w:r w:rsidR="00283BA5">
        <w:t xml:space="preserve">Modularization has the benefit that problems </w:t>
      </w:r>
      <w:r w:rsidR="00F83199">
        <w:t xml:space="preserve">can </w:t>
      </w:r>
      <w:r w:rsidR="00201057">
        <w:t xml:space="preserve">be </w:t>
      </w:r>
      <w:r w:rsidR="00BC63F1">
        <w:t xml:space="preserve">attributed </w:t>
      </w:r>
      <w:r w:rsidR="00283BA5">
        <w:t>to</w:t>
      </w:r>
      <w:r w:rsidR="00A045A6">
        <w:t xml:space="preserve"> specific component</w:t>
      </w:r>
      <w:r w:rsidR="0011732E">
        <w:t>s</w:t>
      </w:r>
      <w:r w:rsidR="00283BA5">
        <w:t>.</w:t>
      </w:r>
      <w:r w:rsidR="00283BA5">
        <w:t xml:space="preserve"> </w:t>
      </w:r>
      <w:r w:rsidR="00A2495A">
        <w:t>This simplifie</w:t>
      </w:r>
      <w:r w:rsidR="00006AD2">
        <w:t>s</w:t>
      </w:r>
      <w:r w:rsidR="00A2495A">
        <w:t xml:space="preserve"> the debugging process during development</w:t>
      </w:r>
      <w:r w:rsidR="000C2DE5">
        <w:t>.</w:t>
      </w:r>
    </w:p>
    <w:p w14:paraId="5C2181DF" w14:textId="77777777" w:rsidR="003B5449" w:rsidRDefault="007528DC" w:rsidP="00056589">
      <w:r>
        <w:t>Moreover, a modular structure allows for rapid</w:t>
      </w:r>
      <w:r w:rsidR="00842E8F">
        <w:t xml:space="preserve"> iterations of the ML system, which is another goal set out by MLOps. The result of this </w:t>
      </w:r>
      <w:r w:rsidR="00AF6B21">
        <w:t>research project can be seen as a baseline</w:t>
      </w:r>
      <w:r w:rsidR="00FB3263">
        <w:t>, which can be expanded on in future development</w:t>
      </w:r>
      <w:r w:rsidR="000E43E8">
        <w:t>.</w:t>
      </w:r>
      <w:r w:rsidR="00E21947">
        <w:t xml:space="preserve"> In order </w:t>
      </w:r>
      <w:r w:rsidR="00E91DF4">
        <w:t>to satisfy the remaining requirement</w:t>
      </w:r>
      <w:r w:rsidR="004001E0">
        <w:t>,</w:t>
      </w:r>
      <w:r w:rsidR="00E91DF4">
        <w:t xml:space="preserve"> </w:t>
      </w:r>
      <w:r w:rsidR="001C0C9B">
        <w:t xml:space="preserve">a third pipeline would be implemented, which would </w:t>
      </w:r>
      <w:r w:rsidR="004001E0">
        <w:t xml:space="preserve">automatically </w:t>
      </w:r>
      <w:r w:rsidR="00CC635A">
        <w:t>update the training data</w:t>
      </w:r>
      <w:r w:rsidR="00AF6126">
        <w:t xml:space="preserve"> for the TFX pipeline</w:t>
      </w:r>
      <w:r w:rsidR="00CC635A">
        <w:t>.</w:t>
      </w:r>
      <w:r w:rsidR="00AF6126">
        <w:t xml:space="preserve"> </w:t>
      </w:r>
      <w:r w:rsidR="006B1C45">
        <w:t>At the same time</w:t>
      </w:r>
      <w:r w:rsidR="00685375">
        <w:t>,</w:t>
      </w:r>
      <w:r w:rsidR="006B1C45">
        <w:t xml:space="preserve"> </w:t>
      </w:r>
      <w:r w:rsidR="00D26E99">
        <w:t>data preparation</w:t>
      </w:r>
      <w:r w:rsidR="006203BE">
        <w:t xml:space="preserve"> should be </w:t>
      </w:r>
      <w:r w:rsidR="004A12C1">
        <w:t>merged into one component and</w:t>
      </w:r>
      <w:r w:rsidR="00886806">
        <w:t xml:space="preserve"> the components for</w:t>
      </w:r>
      <w:r w:rsidR="004A12C1">
        <w:t xml:space="preserve"> </w:t>
      </w:r>
      <w:r w:rsidR="00835118">
        <w:t>model quality checks should be implemented</w:t>
      </w:r>
      <w:r w:rsidR="0019280D">
        <w:t>.</w:t>
      </w:r>
      <w:r w:rsidR="00C37E29">
        <w:t xml:space="preserve"> </w:t>
      </w:r>
    </w:p>
    <w:p w14:paraId="7D8D2784" w14:textId="37629601" w:rsidR="00056589" w:rsidRDefault="00056589" w:rsidP="00056589">
      <w:r>
        <w:t xml:space="preserve">In retrospective, the pipeline evaluation approach used in this research is deemed suboptimal and should be revised in future work. It serves as a demonstration for the capabilities of the pipeline, but in doing so it violates established ML conventions in order to simulate a CD scenario. These </w:t>
      </w:r>
      <w:r w:rsidR="00873491">
        <w:t xml:space="preserve">violated </w:t>
      </w:r>
      <w:r>
        <w:t>conventions are the use of training data in the test environment, as well as the intentional overfit of the RS. A more elegant solution would have been to use a dedicated CD dataset or generate artificial CD examples from the MovieLens dataset.</w:t>
      </w:r>
    </w:p>
    <w:p w14:paraId="21E2F658" w14:textId="77777777" w:rsidR="00056589" w:rsidRDefault="00056589" w:rsidP="00A726BB"/>
    <w:p w14:paraId="5236F2B1" w14:textId="4E1591CF" w:rsidR="0091617C" w:rsidRDefault="00E32381" w:rsidP="0091617C">
      <w:r>
        <w:lastRenderedPageBreak/>
        <w:t>The next</w:t>
      </w:r>
      <w:r w:rsidR="00497CCC">
        <w:t xml:space="preserve"> evolution</w:t>
      </w:r>
      <w:r>
        <w:t xml:space="preserve"> </w:t>
      </w:r>
      <w:r w:rsidR="003B5449">
        <w:t>of this</w:t>
      </w:r>
      <w:r>
        <w:t xml:space="preserve"> </w:t>
      </w:r>
      <w:r w:rsidR="00497CCC">
        <w:t xml:space="preserve">artifact </w:t>
      </w:r>
      <w:r>
        <w:t xml:space="preserve">would be </w:t>
      </w:r>
      <w:r w:rsidR="00CF27F8">
        <w:t xml:space="preserve">the </w:t>
      </w:r>
      <w:r w:rsidR="006917C0">
        <w:t xml:space="preserve">transfer </w:t>
      </w:r>
      <w:r w:rsidR="00585C89">
        <w:t xml:space="preserve">from </w:t>
      </w:r>
      <w:r w:rsidR="00CF27F8">
        <w:t xml:space="preserve">a </w:t>
      </w:r>
      <w:r w:rsidR="00630A67">
        <w:t>ML</w:t>
      </w:r>
      <w:r w:rsidR="00585C89">
        <w:t xml:space="preserve"> pipeline </w:t>
      </w:r>
      <w:r w:rsidR="00630A67">
        <w:t xml:space="preserve">automation </w:t>
      </w:r>
      <w:r w:rsidR="00585C89">
        <w:t xml:space="preserve">(i.e. </w:t>
      </w:r>
      <w:r w:rsidR="00247A46">
        <w:t>l</w:t>
      </w:r>
      <w:r w:rsidR="00585C89">
        <w:t>evel 1 maturity) to a</w:t>
      </w:r>
      <w:r w:rsidR="00DA1372">
        <w:t xml:space="preserve"> CI/CD </w:t>
      </w:r>
      <w:r w:rsidR="00630A67">
        <w:t xml:space="preserve">pipeline </w:t>
      </w:r>
      <w:r w:rsidR="00DA1372">
        <w:t>automat</w:t>
      </w:r>
      <w:r w:rsidR="00630A67">
        <w:t>ion</w:t>
      </w:r>
      <w:r w:rsidR="00872CD8">
        <w:t xml:space="preserve"> (</w:t>
      </w:r>
      <w:r w:rsidR="00247A46">
        <w:t>i.e. level 2 maturity)</w:t>
      </w:r>
      <w:r w:rsidR="00630A67">
        <w:t xml:space="preserve">. </w:t>
      </w:r>
      <w:r w:rsidR="00872CD8">
        <w:t>Level 2 maturity</w:t>
      </w:r>
      <w:r w:rsidR="00247A46">
        <w:t xml:space="preserve"> </w:t>
      </w:r>
      <w:r w:rsidR="001A2C1B">
        <w:t xml:space="preserve">envisions </w:t>
      </w:r>
      <w:r w:rsidR="004004E4">
        <w:t xml:space="preserve">the </w:t>
      </w:r>
      <w:r w:rsidR="00D26A67">
        <w:t xml:space="preserve">operationalization of the complete </w:t>
      </w:r>
      <w:r w:rsidR="008570F4">
        <w:t>end-to-end ML</w:t>
      </w:r>
      <w:r w:rsidR="00310B3F">
        <w:t xml:space="preserve"> lifecycle, from </w:t>
      </w:r>
      <w:r w:rsidR="004342AF">
        <w:t xml:space="preserve">pipeline </w:t>
      </w:r>
      <w:r w:rsidR="00310B3F">
        <w:t xml:space="preserve">experimentation, to </w:t>
      </w:r>
      <w:r w:rsidR="004342AF">
        <w:t xml:space="preserve">pipeline </w:t>
      </w:r>
      <w:r w:rsidR="00310B3F">
        <w:t xml:space="preserve">development and monitoring. </w:t>
      </w:r>
      <w:r w:rsidR="0019024C">
        <w:t>This</w:t>
      </w:r>
      <w:r w:rsidR="00CF27F8">
        <w:t xml:space="preserve"> </w:t>
      </w:r>
      <w:r w:rsidR="005E2530">
        <w:t>requires</w:t>
      </w:r>
      <w:r w:rsidR="00967D1A">
        <w:t>, among other things,</w:t>
      </w:r>
      <w:r w:rsidR="0019024C">
        <w:t xml:space="preserve"> </w:t>
      </w:r>
      <w:r w:rsidR="00BC5361">
        <w:t>a completely automated test regiment</w:t>
      </w:r>
      <w:r w:rsidR="00DA5DB2">
        <w:t xml:space="preserve"> for pipeline deployment</w:t>
      </w:r>
      <w:r w:rsidR="00AC479F">
        <w:t>, which is lacking in the current iteration of this MLOps pipeline.</w:t>
      </w:r>
    </w:p>
    <w:p w14:paraId="719CEFA8" w14:textId="5B50563A" w:rsidR="00CD7F9B" w:rsidRDefault="001A5EEA" w:rsidP="00CF1E74">
      <w:r>
        <w:t xml:space="preserve">MLOps is a novel field that still lacks </w:t>
      </w:r>
      <w:r w:rsidR="000641A6">
        <w:t>a universally agreed upon definition and understanding. While the necessity for MLOps is generally acknowledged</w:t>
      </w:r>
      <w:r w:rsidR="00CA65F4">
        <w:t xml:space="preserve"> by the parties involved in the world of ML, </w:t>
      </w:r>
      <w:r w:rsidR="004A2EDF">
        <w:t xml:space="preserve">there are differing ideas of what actually constitutes MLOps and </w:t>
      </w:r>
      <w:r w:rsidR="00AE6964">
        <w:t>how MLOps is most effectively implemented.</w:t>
      </w:r>
      <w:r w:rsidR="001767C8">
        <w:t xml:space="preserve"> This leads to a vast landscape of different proposals and software solutions.</w:t>
      </w:r>
      <w:r w:rsidR="007B6C85">
        <w:t xml:space="preserve"> </w:t>
      </w:r>
      <w:r w:rsidR="009F379E">
        <w:t xml:space="preserve">As seen with this artifact, </w:t>
      </w:r>
      <w:r w:rsidR="00F233F9">
        <w:t xml:space="preserve">a complete MLOps pipeline is hardly covered by </w:t>
      </w:r>
      <w:r w:rsidR="00FB4E5C">
        <w:t>one software solution alone.</w:t>
      </w:r>
      <w:r w:rsidR="00711EFE">
        <w:t xml:space="preserve"> This is, among other things, </w:t>
      </w:r>
      <w:r w:rsidR="00E80D21">
        <w:t>due to the wide</w:t>
      </w:r>
      <w:r w:rsidR="008F79D0">
        <w:t xml:space="preserve"> range</w:t>
      </w:r>
      <w:r w:rsidR="00E80D21">
        <w:t xml:space="preserve"> of </w:t>
      </w:r>
      <w:r w:rsidR="008F79D0">
        <w:t xml:space="preserve">unique </w:t>
      </w:r>
      <w:r w:rsidR="00E80D21">
        <w:t>ML problems</w:t>
      </w:r>
      <w:r w:rsidR="00F112C7">
        <w:t xml:space="preserve">, which </w:t>
      </w:r>
      <w:r w:rsidR="00485E96">
        <w:t>is an obstacle that</w:t>
      </w:r>
      <w:r w:rsidR="00F112C7">
        <w:t xml:space="preserve"> all-in-one </w:t>
      </w:r>
      <w:r w:rsidR="00485E96">
        <w:t xml:space="preserve">ML </w:t>
      </w:r>
      <w:r w:rsidR="00F112C7">
        <w:t>solutions</w:t>
      </w:r>
      <w:r w:rsidR="00485E96">
        <w:t xml:space="preserve"> face</w:t>
      </w:r>
      <w:r w:rsidR="00303042">
        <w:t xml:space="preserve">. For this reason </w:t>
      </w:r>
      <w:r w:rsidR="007650A5">
        <w:t xml:space="preserve">platforms like KubeFlow </w:t>
      </w:r>
      <w:r w:rsidR="00A74F41">
        <w:t>are</w:t>
      </w:r>
      <w:r w:rsidR="000B41FB">
        <w:t xml:space="preserve"> growing in</w:t>
      </w:r>
      <w:r w:rsidR="00A74F41">
        <w:t xml:space="preserve"> popular</w:t>
      </w:r>
      <w:r w:rsidR="00BC1F64">
        <w:t>ity</w:t>
      </w:r>
      <w:r w:rsidR="000B41FB">
        <w:t xml:space="preserve">. Instead of </w:t>
      </w:r>
      <w:r w:rsidR="00642554">
        <w:t>offering one software solution</w:t>
      </w:r>
      <w:r w:rsidR="00652A94">
        <w:t xml:space="preserve"> alone</w:t>
      </w:r>
      <w:r w:rsidR="00642554">
        <w:t xml:space="preserve">, </w:t>
      </w:r>
      <w:r w:rsidR="00652A94">
        <w:t>it</w:t>
      </w:r>
      <w:r w:rsidR="00642554">
        <w:t xml:space="preserve"> provide</w:t>
      </w:r>
      <w:r w:rsidR="00652A94">
        <w:t>s</w:t>
      </w:r>
      <w:r w:rsidR="00642554">
        <w:t xml:space="preserve"> a </w:t>
      </w:r>
      <w:r w:rsidR="00793B53">
        <w:t>centralized environment</w:t>
      </w:r>
      <w:r w:rsidR="00F7376A">
        <w:t xml:space="preserve"> </w:t>
      </w:r>
      <w:r w:rsidR="002250EB">
        <w:t>with</w:t>
      </w:r>
      <w:r w:rsidR="00211683">
        <w:t xml:space="preserve"> a plethora of </w:t>
      </w:r>
      <w:r w:rsidR="002766E8">
        <w:t>open-source software</w:t>
      </w:r>
      <w:r w:rsidR="003A024F">
        <w:t xml:space="preserve"> to conduct</w:t>
      </w:r>
      <w:r w:rsidR="00C0593B">
        <w:t xml:space="preserve"> large-scale</w:t>
      </w:r>
      <w:r w:rsidR="003A024F">
        <w:t xml:space="preserve"> MLOps on.</w:t>
      </w:r>
    </w:p>
    <w:p w14:paraId="3408E3E2" w14:textId="5588F9C5" w:rsidR="006F482D" w:rsidRDefault="004B65B5" w:rsidP="00CF1E74">
      <w:r>
        <w:t>The software landscape seems to</w:t>
      </w:r>
      <w:r w:rsidR="00ED2B9E">
        <w:t xml:space="preserve"> adjust itself to complement each</w:t>
      </w:r>
      <w:r w:rsidR="00287A8E">
        <w:t xml:space="preserve"> other</w:t>
      </w:r>
      <w:r w:rsidR="00AA6F67">
        <w:t xml:space="preserve">, </w:t>
      </w:r>
      <w:r w:rsidR="00287A8E">
        <w:t xml:space="preserve">which is why </w:t>
      </w:r>
      <w:r w:rsidR="00C8689E">
        <w:t xml:space="preserve">many ML tools offer compatibility layers and integration for other </w:t>
      </w:r>
      <w:r w:rsidR="00F85DFF">
        <w:t xml:space="preserve">software in the ML sphere. An example would be </w:t>
      </w:r>
      <w:r w:rsidR="00E31935">
        <w:t xml:space="preserve">the joint usage of </w:t>
      </w:r>
      <w:r w:rsidR="00F85DFF">
        <w:t xml:space="preserve">TFX and Airflow </w:t>
      </w:r>
      <w:r w:rsidR="000E3503">
        <w:t>throughout</w:t>
      </w:r>
      <w:r w:rsidR="00F85DFF">
        <w:t xml:space="preserve"> this research project</w:t>
      </w:r>
      <w:r w:rsidR="00490FBF">
        <w:t>.</w:t>
      </w:r>
    </w:p>
    <w:p w14:paraId="66CA522A" w14:textId="1055CB49" w:rsidR="00BD42C5" w:rsidRDefault="00865422" w:rsidP="00CF1E74">
      <w:r>
        <w:t xml:space="preserve">It remains to be seen </w:t>
      </w:r>
      <w:r w:rsidR="0047422A">
        <w:t>in which direction</w:t>
      </w:r>
      <w:r w:rsidR="00B51829">
        <w:t xml:space="preserve"> </w:t>
      </w:r>
      <w:r>
        <w:t xml:space="preserve">MLOps </w:t>
      </w:r>
      <w:r w:rsidR="00B51829">
        <w:t>will develop over the</w:t>
      </w:r>
      <w:r w:rsidR="00541ADD">
        <w:t xml:space="preserve"> </w:t>
      </w:r>
      <w:r w:rsidR="00BD7365">
        <w:t xml:space="preserve">next </w:t>
      </w:r>
      <w:r w:rsidR="00541ADD">
        <w:t>years, but with</w:t>
      </w:r>
      <w:r w:rsidR="0046438D">
        <w:t xml:space="preserve"> </w:t>
      </w:r>
      <w:r w:rsidR="0031010E">
        <w:t xml:space="preserve">continuing </w:t>
      </w:r>
      <w:r w:rsidR="0008661E">
        <w:t>increase in ML adoption in the industry</w:t>
      </w:r>
      <w:r w:rsidR="00694BCA">
        <w:t xml:space="preserve"> sector, it is destined </w:t>
      </w:r>
      <w:r w:rsidR="00FA65C8">
        <w:t>to grow in relevancy.</w:t>
      </w:r>
      <w:r w:rsidR="0076276E">
        <w:t xml:space="preserve"> </w:t>
      </w:r>
      <w:r w:rsidR="007F64E0">
        <w:t>F</w:t>
      </w:r>
      <w:r w:rsidR="00561B02">
        <w:t xml:space="preserve">ree </w:t>
      </w:r>
      <w:r w:rsidR="0076276E">
        <w:t>open-source software</w:t>
      </w:r>
      <w:r w:rsidR="00561B02">
        <w:t xml:space="preserve"> like TFX and Airflow </w:t>
      </w:r>
      <w:r w:rsidR="00BF2886">
        <w:t xml:space="preserve">have the potential to </w:t>
      </w:r>
      <w:r w:rsidR="00BD42C5">
        <w:t xml:space="preserve">introduce MLOps </w:t>
      </w:r>
      <w:r w:rsidR="006E3384">
        <w:t>to small businesses and pr</w:t>
      </w:r>
      <w:r w:rsidR="001C4433">
        <w:t>opel</w:t>
      </w:r>
      <w:r w:rsidR="006E3384">
        <w:t xml:space="preserve"> ML adoption in </w:t>
      </w:r>
      <w:r w:rsidR="00112112">
        <w:t>these sectors.</w:t>
      </w:r>
    </w:p>
    <w:p w14:paraId="4AEB0C10" w14:textId="77453B3D" w:rsidR="00284FA6" w:rsidRPr="00721A18" w:rsidRDefault="00383AD9">
      <w:pPr>
        <w:pStyle w:val="berschrift1"/>
        <w:numPr>
          <w:ilvl w:val="0"/>
          <w:numId w:val="0"/>
        </w:numPr>
      </w:pPr>
      <w:bookmarkStart w:id="135" w:name="_Toc110000195"/>
      <w:r>
        <w:lastRenderedPageBreak/>
        <w:t>Appendix</w:t>
      </w:r>
      <w:r w:rsidR="00C34D77">
        <w:t>:</w:t>
      </w:r>
      <w:bookmarkEnd w:id="135"/>
    </w:p>
    <w:p w14:paraId="4AEB0C12" w14:textId="515EA2E9" w:rsidR="00284FA6" w:rsidRDefault="00284FA6">
      <w:pPr>
        <w:pStyle w:val="berschrift2"/>
        <w:numPr>
          <w:ilvl w:val="0"/>
          <w:numId w:val="0"/>
        </w:numPr>
      </w:pPr>
      <w:bookmarkStart w:id="136" w:name="_Toc110000196"/>
      <w:r w:rsidRPr="00721A18">
        <w:t xml:space="preserve">A.1 </w:t>
      </w:r>
      <w:r w:rsidR="00BF40F4">
        <w:t>Figures</w:t>
      </w:r>
      <w:bookmarkEnd w:id="136"/>
    </w:p>
    <w:p w14:paraId="66263427" w14:textId="77777777" w:rsidR="00EB04DF" w:rsidRDefault="00BF40F4" w:rsidP="00EB04DF">
      <w:pPr>
        <w:keepNext/>
      </w:pPr>
      <w:r w:rsidRPr="00C34D77">
        <w:rPr>
          <w:noProof/>
        </w:rPr>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399405" cy="739775"/>
                    </a:xfrm>
                    <a:prstGeom prst="rect">
                      <a:avLst/>
                    </a:prstGeom>
                  </pic:spPr>
                </pic:pic>
              </a:graphicData>
            </a:graphic>
          </wp:inline>
        </w:drawing>
      </w:r>
    </w:p>
    <w:p w14:paraId="4E4DF315" w14:textId="771B7F5E" w:rsidR="00BF40F4" w:rsidRDefault="00EB04DF" w:rsidP="00EB04DF">
      <w:pPr>
        <w:pStyle w:val="Beschriftung"/>
      </w:pPr>
      <w:r>
        <w:t xml:space="preserve">Figure </w:t>
      </w:r>
      <w:r>
        <w:fldChar w:fldCharType="begin"/>
      </w:r>
      <w:r>
        <w:instrText xml:space="preserve"> SEQ Figure \* ARABIC </w:instrText>
      </w:r>
      <w:r>
        <w:fldChar w:fldCharType="separate"/>
      </w:r>
      <w:r w:rsidR="007C5A0D">
        <w:rPr>
          <w:noProof/>
        </w:rPr>
        <w:t>41</w:t>
      </w:r>
      <w:r>
        <w:fldChar w:fldCharType="end"/>
      </w:r>
      <w:r>
        <w:t xml:space="preserve">: Code </w:t>
      </w:r>
      <w:r w:rsidR="005F775F">
        <w:t>for</w:t>
      </w:r>
      <w:r>
        <w:t xml:space="preserve"> model visualization</w:t>
      </w:r>
      <w:r w:rsidR="005F775F">
        <w:t xml:space="preserve"> PTA</w:t>
      </w:r>
    </w:p>
    <w:p w14:paraId="59EBA231" w14:textId="7DAC46E4" w:rsidR="004C6350" w:rsidRPr="004C6350" w:rsidRDefault="004C6350" w:rsidP="004C6350">
      <w:r w:rsidRPr="004C6350">
        <w:rPr>
          <w:noProof/>
        </w:rPr>
        <w:lastRenderedPageBreak/>
        <w:drawing>
          <wp:inline distT="0" distB="0" distL="0" distR="0" wp14:anchorId="5528A35F" wp14:editId="0D4B0F67">
            <wp:extent cx="8539267" cy="3892532"/>
            <wp:effectExtent l="0" t="635"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rot="16200000">
                      <a:off x="0" y="0"/>
                      <a:ext cx="8556410" cy="3900346"/>
                    </a:xfrm>
                    <a:prstGeom prst="rect">
                      <a:avLst/>
                    </a:prstGeom>
                  </pic:spPr>
                </pic:pic>
              </a:graphicData>
            </a:graphic>
          </wp:inline>
        </w:drawing>
      </w:r>
    </w:p>
    <w:p w14:paraId="4AEB0C1A" w14:textId="085650EC" w:rsidR="00284FA6" w:rsidRPr="00721A18" w:rsidRDefault="00284FA6">
      <w:pPr>
        <w:pStyle w:val="berschrift2"/>
        <w:numPr>
          <w:ilvl w:val="0"/>
          <w:numId w:val="0"/>
        </w:numPr>
      </w:pPr>
      <w:bookmarkStart w:id="137" w:name="_Toc110000197"/>
      <w:r w:rsidRPr="00721A18">
        <w:lastRenderedPageBreak/>
        <w:t xml:space="preserve">A.2 </w:t>
      </w:r>
      <w:r w:rsidR="001601F0">
        <w:t>Source Code</w:t>
      </w:r>
      <w:bookmarkEnd w:id="137"/>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51" w:history="1">
        <w:r w:rsidR="003E4893" w:rsidRPr="00AB7603">
          <w:rPr>
            <w:rStyle w:val="Hyperlink"/>
          </w:rPr>
          <w:t>https://github.com/MyPetOctocat/bachelor_2022</w:t>
        </w:r>
      </w:hyperlink>
      <w:r w:rsidR="003E4893">
        <w:t xml:space="preserve"> (commit: ).</w:t>
      </w:r>
    </w:p>
    <w:p w14:paraId="4AEB0C7B" w14:textId="0A7E2369" w:rsidR="00284FA6" w:rsidRPr="00721A18" w:rsidRDefault="005C7085">
      <w:pPr>
        <w:pStyle w:val="berschrift1"/>
        <w:numPr>
          <w:ilvl w:val="0"/>
          <w:numId w:val="0"/>
        </w:numPr>
      </w:pPr>
      <w:bookmarkStart w:id="138" w:name="_Toc110000198"/>
      <w:r w:rsidRPr="00721A18">
        <w:lastRenderedPageBreak/>
        <w:t>Index</w:t>
      </w:r>
      <w:bookmarkEnd w:id="138"/>
    </w:p>
    <w:p w14:paraId="4AEB0C7C" w14:textId="77777777" w:rsidR="00824316" w:rsidRPr="00721A18" w:rsidRDefault="00284FA6">
      <w:pPr>
        <w:rPr>
          <w:noProof/>
        </w:rPr>
        <w:sectPr w:rsidR="00824316" w:rsidRPr="00721A18" w:rsidSect="001B402A">
          <w:headerReference w:type="default" r:id="rId52"/>
          <w:type w:val="continuous"/>
          <w:pgSz w:w="11906" w:h="16838" w:code="9"/>
          <w:pgMar w:top="1418" w:right="1418" w:bottom="1134" w:left="1985" w:header="720" w:footer="720" w:gutter="0"/>
          <w:cols w:space="720"/>
          <w:titlePg/>
          <w:docGrid w:linePitch="299"/>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585654AA" w14:textId="77777777" w:rsidR="004C0AA0" w:rsidRDefault="00B32AE3" w:rsidP="004C0AA0">
          <w:pPr>
            <w:pStyle w:val="CitaviBibliographyHeading"/>
          </w:pPr>
          <w:r>
            <w:fldChar w:fldCharType="begin"/>
          </w:r>
          <w:r>
            <w:instrText>ADDIN CitaviBibliography</w:instrText>
          </w:r>
          <w:r>
            <w:fldChar w:fldCharType="separate"/>
          </w:r>
          <w:r w:rsidR="004C0AA0">
            <w:t>References</w:t>
          </w:r>
        </w:p>
        <w:p w14:paraId="53A9C4D3" w14:textId="77777777" w:rsidR="004C0AA0" w:rsidRDefault="004C0AA0" w:rsidP="004C0AA0">
          <w:pPr>
            <w:pStyle w:val="CitaviBibliographyEntry"/>
          </w:pPr>
          <w:bookmarkStart w:id="139" w:name="_CTVL001bf7be05068d34d3d83f8ebfe6e564de7"/>
          <w:r>
            <w:t>Aggarwal, C. C. (2016).</w:t>
          </w:r>
          <w:bookmarkEnd w:id="139"/>
          <w:r>
            <w:t xml:space="preserve"> </w:t>
          </w:r>
          <w:r w:rsidRPr="004C0AA0">
            <w:rPr>
              <w:i/>
            </w:rPr>
            <w:t>Recommender Systems: The Textbook</w:t>
          </w:r>
          <w:r w:rsidRPr="004C0AA0">
            <w:t xml:space="preserve">. Cham: Springer International Publishing. </w:t>
          </w:r>
        </w:p>
        <w:p w14:paraId="6360F4B6" w14:textId="77777777" w:rsidR="004C0AA0" w:rsidRDefault="004C0AA0" w:rsidP="004C0AA0">
          <w:pPr>
            <w:pStyle w:val="CitaviBibliographyEntry"/>
          </w:pPr>
          <w:bookmarkStart w:id="140" w:name="_CTVL001ef9eb371e62945e8834e93cbf9af643e"/>
          <w:r>
            <w:t>Algorithmia.</w:t>
          </w:r>
          <w:bookmarkEnd w:id="140"/>
          <w:r>
            <w:t xml:space="preserve"> </w:t>
          </w:r>
          <w:r w:rsidRPr="004C0AA0">
            <w:rPr>
              <w:i/>
            </w:rPr>
            <w:t>2020 state of enterprise machine learning</w:t>
          </w:r>
          <w:r w:rsidRPr="004C0AA0">
            <w:t xml:space="preserve">. Retrieved from https://info.algorithmia.com/hubfs/2019/Whitepapers/The-State-of-Enterprise-ML-2020/Algorithmia_2020_State_of_Enterprise_ML.pdf </w:t>
          </w:r>
        </w:p>
        <w:p w14:paraId="1EEA8FB2" w14:textId="77777777" w:rsidR="004C0AA0" w:rsidRDefault="004C0AA0" w:rsidP="004C0AA0">
          <w:pPr>
            <w:pStyle w:val="CitaviBibliographyEntry"/>
          </w:pPr>
          <w:bookmarkStart w:id="141" w:name="_CTVL001919eee7a1c16499caea3e4511e683d97"/>
          <w:r>
            <w:t>Alla, S., &amp; Adari, S. K. (2021).</w:t>
          </w:r>
          <w:bookmarkEnd w:id="141"/>
          <w:r>
            <w:t xml:space="preserve"> </w:t>
          </w:r>
          <w:r w:rsidRPr="004C0AA0">
            <w:rPr>
              <w:i/>
            </w:rPr>
            <w:t>Beginning MLOps with MLFlow</w:t>
          </w:r>
          <w:r w:rsidRPr="004C0AA0">
            <w:t xml:space="preserve">. Springer. </w:t>
          </w:r>
        </w:p>
        <w:p w14:paraId="119DC1C4" w14:textId="77777777" w:rsidR="004C0AA0" w:rsidRDefault="004C0AA0" w:rsidP="004C0AA0">
          <w:pPr>
            <w:pStyle w:val="CitaviBibliographyEntry"/>
          </w:pPr>
          <w:bookmarkStart w:id="142" w:name="_CTVL001fd07bc3413044e978717eaf0067c54c7"/>
          <w:r>
            <w:t>Alyari, F., &amp; Jafari Navimipour, N. (2018). Recommender systems.</w:t>
          </w:r>
          <w:bookmarkEnd w:id="142"/>
          <w:r>
            <w:t xml:space="preserve"> </w:t>
          </w:r>
          <w:r w:rsidRPr="004C0AA0">
            <w:rPr>
              <w:i/>
            </w:rPr>
            <w:t>Kybernetes</w:t>
          </w:r>
          <w:r w:rsidRPr="004C0AA0">
            <w:t xml:space="preserve">, </w:t>
          </w:r>
          <w:r w:rsidRPr="004C0AA0">
            <w:rPr>
              <w:i/>
            </w:rPr>
            <w:t>47</w:t>
          </w:r>
          <w:r w:rsidRPr="004C0AA0">
            <w:t>(5), 985–1017. https://doi.org/10.1108/K-06-2017-0196</w:t>
          </w:r>
        </w:p>
        <w:p w14:paraId="5D07D912" w14:textId="77777777" w:rsidR="004C0AA0" w:rsidRDefault="004C0AA0" w:rsidP="004C0AA0">
          <w:pPr>
            <w:pStyle w:val="CitaviBibliographyEntry"/>
          </w:pPr>
          <w:bookmarkStart w:id="143" w:name="_CTVL001c80a14e85177455ba24180869b32b913"/>
          <w:r>
            <w:t>Apache Software Foundation (n.d.). Airflow. Retrieved from https://airflow.apache.org/</w:t>
          </w:r>
        </w:p>
        <w:p w14:paraId="28D37A25" w14:textId="77777777" w:rsidR="004C0AA0" w:rsidRDefault="004C0AA0" w:rsidP="004C0AA0">
          <w:pPr>
            <w:pStyle w:val="CitaviBibliographyEntry"/>
          </w:pPr>
          <w:bookmarkStart w:id="144" w:name="_CTVL001fd47c7fdc1ee495ab5f08ee97bc58ac8"/>
          <w:bookmarkEnd w:id="143"/>
          <w:r>
            <w:t>Arrikto (n.d.). Arrikto Enterprise Kubeflow Documentation. Retrieved from https://docs.arrikto.com/</w:t>
          </w:r>
        </w:p>
        <w:p w14:paraId="0E5E8057" w14:textId="77777777" w:rsidR="004C0AA0" w:rsidRDefault="004C0AA0" w:rsidP="004C0AA0">
          <w:pPr>
            <w:pStyle w:val="CitaviBibliographyEntry"/>
          </w:pPr>
          <w:bookmarkStart w:id="145" w:name="_CTVL001158273169e054b2daed4a28cb665123f"/>
          <w:bookmarkEnd w:id="144"/>
          <w:r>
            <w:t>Baena-Garcıa, M., Del Campo-Ávila, J., Fidalgo, R., Bifet, A., Gavalda, R., &amp; Morales-Bueno, R. (2006). Early drift detection method. In</w:t>
          </w:r>
          <w:bookmarkEnd w:id="145"/>
          <w:r>
            <w:t xml:space="preserve"> </w:t>
          </w:r>
          <w:r w:rsidRPr="004C0AA0">
            <w:rPr>
              <w:i/>
            </w:rPr>
            <w:t>Fourth international workshop on knowledge discovery from data streams</w:t>
          </w:r>
          <w:r w:rsidRPr="004C0AA0">
            <w:t>.</w:t>
          </w:r>
        </w:p>
        <w:p w14:paraId="763B98D9" w14:textId="77777777" w:rsidR="004C0AA0" w:rsidRDefault="004C0AA0" w:rsidP="004C0AA0">
          <w:pPr>
            <w:pStyle w:val="CitaviBibliographyEntry"/>
          </w:pPr>
          <w:bookmarkStart w:id="146" w:name="_CTVL001b684d2f5565d4f0aaf008928c14fa66d"/>
          <w:r>
            <w:t>Baker, T. (2019).</w:t>
          </w:r>
          <w:bookmarkEnd w:id="146"/>
          <w:r>
            <w:t xml:space="preserve"> </w:t>
          </w:r>
          <w:r w:rsidRPr="004C0AA0">
            <w:rPr>
              <w:i/>
            </w:rPr>
            <w:t>Smarter Humans. Smarter Machines.</w:t>
          </w:r>
          <w:r w:rsidRPr="004C0AA0">
            <w:t xml:space="preserve"> Retrieved from Refinitiv website: https://www.refinitiv.com/en/resources/special-report/refinitiv-2019-artificial-intelligence-machine-learning-global-study </w:t>
          </w:r>
        </w:p>
        <w:p w14:paraId="05E1018B" w14:textId="77777777" w:rsidR="004C0AA0" w:rsidRDefault="004C0AA0" w:rsidP="004C0AA0">
          <w:pPr>
            <w:pStyle w:val="CitaviBibliographyEntry"/>
          </w:pPr>
          <w:bookmarkStart w:id="147"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47"/>
          <w:r>
            <w:t xml:space="preserve"> </w:t>
          </w:r>
          <w:r w:rsidRPr="004C0AA0">
            <w:rPr>
              <w:i/>
            </w:rPr>
            <w:t xml:space="preserve">Proceedings of the 23rd ACM SIGKDD International Conference on Knowledge Discovery and Data Mining </w:t>
          </w:r>
          <w:r w:rsidRPr="004C0AA0">
            <w:t>(pp. 1387–1395). New York, NY, USA: ACM. https://doi.org/10.1145/3097983.3098021</w:t>
          </w:r>
        </w:p>
        <w:p w14:paraId="6C47084C" w14:textId="77777777" w:rsidR="004C0AA0" w:rsidRDefault="004C0AA0" w:rsidP="004C0AA0">
          <w:pPr>
            <w:pStyle w:val="CitaviBibliographyEntry"/>
          </w:pPr>
          <w:bookmarkStart w:id="148" w:name="_CTVL001c1e2e2b70b224eeea8b4f4e4a16d5d0e"/>
          <w:r>
            <w:t>Blondel, M., Fujino, A., Ueda, N., &amp; Ishihata, M. (2016, July 25).</w:t>
          </w:r>
          <w:bookmarkEnd w:id="148"/>
          <w:r>
            <w:t xml:space="preserve"> </w:t>
          </w:r>
          <w:r w:rsidRPr="004C0AA0">
            <w:rPr>
              <w:i/>
            </w:rPr>
            <w:t>Higher-Order Factorization Machines</w:t>
          </w:r>
          <w:r w:rsidRPr="004C0AA0">
            <w:t xml:space="preserve">. Retrieved from http://arxiv.org/pdf/1607.07195v2 </w:t>
          </w:r>
        </w:p>
        <w:p w14:paraId="6DE20AD1" w14:textId="77777777" w:rsidR="004C0AA0" w:rsidRDefault="004C0AA0" w:rsidP="004C0AA0">
          <w:pPr>
            <w:pStyle w:val="CitaviBibliographyEntry"/>
          </w:pPr>
          <w:bookmarkStart w:id="149" w:name="_CTVL001a9002594473d43069e6dda4150413420"/>
          <w:r>
            <w:t>Blondel, M., Ishihata, M., Fujino, A., &amp; Ueda, N. (2016, July 29).</w:t>
          </w:r>
          <w:bookmarkEnd w:id="149"/>
          <w:r>
            <w:t xml:space="preserve"> </w:t>
          </w:r>
          <w:r w:rsidRPr="004C0AA0">
            <w:rPr>
              <w:i/>
            </w:rPr>
            <w:t>Polynomial Networks and Factorization Machines: New Insights and Efficient Training Algorithms</w:t>
          </w:r>
          <w:r w:rsidRPr="004C0AA0">
            <w:t xml:space="preserve">. Retrieved from http://arxiv.org/pdf/1607.08810v1 </w:t>
          </w:r>
        </w:p>
        <w:p w14:paraId="2853DFEB" w14:textId="77777777" w:rsidR="004C0AA0" w:rsidRDefault="004C0AA0" w:rsidP="004C0AA0">
          <w:pPr>
            <w:pStyle w:val="CitaviBibliographyEntry"/>
          </w:pPr>
          <w:bookmarkStart w:id="150" w:name="_CTVL001fbc9ffd86716462b83884eb5f60782e7"/>
          <w:r>
            <w:t>Cai, L., &amp; Zhu, Y. (2015). The Challenges of Data Quality and Data Quality Assessment in the Big Data Era.</w:t>
          </w:r>
          <w:bookmarkEnd w:id="150"/>
          <w:r>
            <w:t xml:space="preserve"> </w:t>
          </w:r>
          <w:r w:rsidRPr="004C0AA0">
            <w:rPr>
              <w:i/>
            </w:rPr>
            <w:t>Data Science Journal</w:t>
          </w:r>
          <w:r w:rsidRPr="004C0AA0">
            <w:t xml:space="preserve">, </w:t>
          </w:r>
          <w:r w:rsidRPr="004C0AA0">
            <w:rPr>
              <w:i/>
            </w:rPr>
            <w:t>14</w:t>
          </w:r>
          <w:r w:rsidRPr="004C0AA0">
            <w:t>(0), 2. https://doi.org/10.5334/dsj-2015-002</w:t>
          </w:r>
        </w:p>
        <w:p w14:paraId="0043D455" w14:textId="77777777" w:rsidR="004C0AA0" w:rsidRDefault="004C0AA0" w:rsidP="004C0AA0">
          <w:pPr>
            <w:pStyle w:val="CitaviBibliographyEntry"/>
          </w:pPr>
          <w:bookmarkStart w:id="151" w:name="_CTVL0012e1b3234f86f45b88caca3262c856813"/>
          <w:r>
            <w:t>Charniak, E. (2019).</w:t>
          </w:r>
          <w:bookmarkEnd w:id="151"/>
          <w:r>
            <w:t xml:space="preserve"> </w:t>
          </w:r>
          <w:r w:rsidRPr="004C0AA0">
            <w:rPr>
              <w:i/>
            </w:rPr>
            <w:t>Introduction to Deep Learning</w:t>
          </w:r>
          <w:r w:rsidRPr="004C0AA0">
            <w:t xml:space="preserve">. The MIT Press. </w:t>
          </w:r>
        </w:p>
        <w:p w14:paraId="22B275A2" w14:textId="77777777" w:rsidR="004C0AA0" w:rsidRDefault="004C0AA0" w:rsidP="004C0AA0">
          <w:pPr>
            <w:pStyle w:val="CitaviBibliographyEntry"/>
          </w:pPr>
          <w:bookmarkStart w:id="152" w:name="_CTVL0019744b604bd6f4aab8cfb22955c063b01"/>
          <w:r>
            <w:t>Choy, G., Khalilzadeh, O., Michalski, M., Do, S., Samir, A. E., Pianykh, O. S., . . . Dreyer, K. J. (2018). Current Applications and Future Impact of Machine Learning in Radiology.</w:t>
          </w:r>
          <w:bookmarkEnd w:id="152"/>
          <w:r>
            <w:t xml:space="preserve"> </w:t>
          </w:r>
          <w:r w:rsidRPr="004C0AA0">
            <w:rPr>
              <w:i/>
            </w:rPr>
            <w:t>Radiology</w:t>
          </w:r>
          <w:r w:rsidRPr="004C0AA0">
            <w:t xml:space="preserve">, </w:t>
          </w:r>
          <w:r w:rsidRPr="004C0AA0">
            <w:rPr>
              <w:i/>
            </w:rPr>
            <w:t>288</w:t>
          </w:r>
          <w:r w:rsidRPr="004C0AA0">
            <w:t>(2), 318–328. https://doi.org/10.1148/radiol.2018171820</w:t>
          </w:r>
        </w:p>
        <w:p w14:paraId="41A14868" w14:textId="77777777" w:rsidR="004C0AA0" w:rsidRDefault="004C0AA0" w:rsidP="004C0AA0">
          <w:pPr>
            <w:pStyle w:val="CitaviBibliographyEntry"/>
          </w:pPr>
          <w:bookmarkStart w:id="153" w:name="_CTVL00197902646bc564eaaa19ebaba329abb2e"/>
          <w:r>
            <w:t>Chui, M., Hall, B., Singla, A., &amp; Sukharevsky, A. (2021, December 8).</w:t>
          </w:r>
          <w:bookmarkEnd w:id="153"/>
          <w:r>
            <w:t xml:space="preserve"> </w:t>
          </w:r>
          <w:r w:rsidRPr="004C0AA0">
            <w:rPr>
              <w:i/>
            </w:rPr>
            <w:t>The state of AI in 2021</w:t>
          </w:r>
          <w:r w:rsidRPr="004C0AA0">
            <w:t xml:space="preserve">. Retrieved from McKinsey website: https://www.mckinsey.com/business-functions/quantumblack/our-insights/global-survey-the-state-of-ai-in-2021 </w:t>
          </w:r>
        </w:p>
        <w:p w14:paraId="6EE20C0D" w14:textId="77777777" w:rsidR="004C0AA0" w:rsidRDefault="004C0AA0" w:rsidP="004C0AA0">
          <w:pPr>
            <w:pStyle w:val="CitaviBibliographyEntry"/>
          </w:pPr>
          <w:bookmarkStart w:id="154" w:name="_CTVL00149778e4f4dd14bdcaf583e52ef68d592"/>
          <w:r>
            <w:lastRenderedPageBreak/>
            <w:t>Columbus, L. (2017, July 9). McKinsey's State Of Machine Learning And AI, 2017.</w:t>
          </w:r>
          <w:bookmarkEnd w:id="154"/>
          <w:r>
            <w:t xml:space="preserve"> </w:t>
          </w:r>
          <w:r w:rsidRPr="004C0AA0">
            <w:rPr>
              <w:i/>
            </w:rPr>
            <w:t>Forbes</w:t>
          </w:r>
          <w:r w:rsidRPr="004C0AA0">
            <w:t>. Retrieved from https://www.forbes.com/sites/louiscolumbus/2017/07/09/mckinseys-state-of-machine-learning-and-ai-2017/?sh=63414b1b75b6</w:t>
          </w:r>
        </w:p>
        <w:p w14:paraId="7239B261" w14:textId="77777777" w:rsidR="004C0AA0" w:rsidRDefault="004C0AA0" w:rsidP="004C0AA0">
          <w:pPr>
            <w:pStyle w:val="CitaviBibliographyEntry"/>
          </w:pPr>
          <w:bookmarkStart w:id="155" w:name="_CTVL001c55ccbf27da94b1286e464e0afcaef5b"/>
          <w:r>
            <w:t>Covington, P., Adams, J., &amp; Sargin, E. (2016). Deep Neural Networks for YouTube Recommendations. In S. Sen, W. Geyer, J. Freyne, &amp; P. Castells (Eds.),</w:t>
          </w:r>
          <w:bookmarkEnd w:id="155"/>
          <w:r>
            <w:t xml:space="preserve"> </w:t>
          </w:r>
          <w:r w:rsidRPr="004C0AA0">
            <w:rPr>
              <w:i/>
            </w:rPr>
            <w:t xml:space="preserve">Proceedings of the 10th ACM Conference on Recommender Systems </w:t>
          </w:r>
          <w:r w:rsidRPr="004C0AA0">
            <w:t>(pp. 191–198). New York, NY, USA: ACM. https://doi.org/10.1145/2959100.2959190</w:t>
          </w:r>
        </w:p>
        <w:p w14:paraId="1C8F8A5D" w14:textId="77777777" w:rsidR="004C0AA0" w:rsidRDefault="004C0AA0" w:rsidP="004C0AA0">
          <w:pPr>
            <w:pStyle w:val="CitaviBibliographyEntry"/>
          </w:pPr>
          <w:bookmarkStart w:id="156" w:name="_CTVL00150b0f86621224fbdba5efdb4653f2f67"/>
          <w:r>
            <w:t>Crowe, R. (2019). Why do I need metadata? (TensorFlow Extended). Retrieved from https://www.youtube.com/watch?v=cc1-eocgm1E</w:t>
          </w:r>
        </w:p>
        <w:p w14:paraId="6CA6B6D8" w14:textId="77777777" w:rsidR="004C0AA0" w:rsidRDefault="004C0AA0" w:rsidP="004C0AA0">
          <w:pPr>
            <w:pStyle w:val="CitaviBibliographyEntry"/>
          </w:pPr>
          <w:bookmarkStart w:id="157" w:name="_CTVL001fb97b694f03d42c9a36caf595751ceb9"/>
          <w:bookmarkEnd w:id="156"/>
          <w:r>
            <w:t>Cunningham, W. (1993). The WyCash portfolio management system.</w:t>
          </w:r>
          <w:bookmarkEnd w:id="157"/>
          <w:r>
            <w:t xml:space="preserve"> </w:t>
          </w:r>
          <w:r w:rsidRPr="004C0AA0">
            <w:rPr>
              <w:i/>
            </w:rPr>
            <w:t>ACM SIGPLAN OOPS Messenger</w:t>
          </w:r>
          <w:r w:rsidRPr="004C0AA0">
            <w:t xml:space="preserve">, </w:t>
          </w:r>
          <w:r w:rsidRPr="004C0AA0">
            <w:rPr>
              <w:i/>
            </w:rPr>
            <w:t>4</w:t>
          </w:r>
          <w:r w:rsidRPr="004C0AA0">
            <w:t>(2), 29–30. https://doi.org/10.1145/157710.157715</w:t>
          </w:r>
        </w:p>
        <w:p w14:paraId="3BA6915D" w14:textId="77777777" w:rsidR="004C0AA0" w:rsidRDefault="004C0AA0" w:rsidP="004C0AA0">
          <w:pPr>
            <w:pStyle w:val="CitaviBibliographyEntry"/>
          </w:pPr>
          <w:bookmarkStart w:id="158" w:name="_CTVL001710c1204a13d463e8e62fbb832370a37"/>
          <w:r>
            <w:t>Dacrema, M. F., Boglio, S., Cremonesi, P., &amp; Jannach, D. (2021). A Troubling Analysis of Reproducibility and Progress in Recommender Systems Research.</w:t>
          </w:r>
          <w:bookmarkEnd w:id="158"/>
          <w:r>
            <w:t xml:space="preserve"> </w:t>
          </w:r>
          <w:r w:rsidRPr="004C0AA0">
            <w:rPr>
              <w:i/>
            </w:rPr>
            <w:t>ACM Transactions on Information Systems</w:t>
          </w:r>
          <w:r w:rsidRPr="004C0AA0">
            <w:t xml:space="preserve">, </w:t>
          </w:r>
          <w:r w:rsidRPr="004C0AA0">
            <w:rPr>
              <w:i/>
            </w:rPr>
            <w:t>39</w:t>
          </w:r>
          <w:r w:rsidRPr="004C0AA0">
            <w:t>(2), 1–49. https://doi.org/10.1145/3434185</w:t>
          </w:r>
        </w:p>
        <w:p w14:paraId="45ACD2D8" w14:textId="77777777" w:rsidR="004C0AA0" w:rsidRDefault="004C0AA0" w:rsidP="004C0AA0">
          <w:pPr>
            <w:pStyle w:val="CitaviBibliographyEntry"/>
          </w:pPr>
          <w:bookmarkStart w:id="159" w:name="_CTVL001830c1a9ca9254f63871238fb355a70ed"/>
          <w:r>
            <w:t>Databricks (2018). MLflow Documentation. Retrieved from https://mlflow.org/docs/latest/index.html</w:t>
          </w:r>
        </w:p>
        <w:p w14:paraId="3C297935" w14:textId="77777777" w:rsidR="004C0AA0" w:rsidRDefault="004C0AA0" w:rsidP="004C0AA0">
          <w:pPr>
            <w:pStyle w:val="CitaviBibliographyEntry"/>
          </w:pPr>
          <w:bookmarkStart w:id="160" w:name="_CTVL00179925f646bbf4c4bba88881ae61c4bc5"/>
          <w:bookmarkEnd w:id="159"/>
          <w:r>
            <w:t>Denis Baylor, Kevin Haas, Konstantinos Katsiapis, Sammy Leong, Rose Liu, Clemens Menwald, . . . Martin Zinkevich (2019). Continuous Training for Production ML in the TensorFlow Extended (TFX) Platform. In</w:t>
          </w:r>
          <w:bookmarkEnd w:id="160"/>
          <w:r>
            <w:t xml:space="preserve"> </w:t>
          </w:r>
          <w:r w:rsidRPr="004C0AA0">
            <w:rPr>
              <w:i/>
            </w:rPr>
            <w:t xml:space="preserve">2019 USENIX Conference on Operational Machine Learning (OpML 19) </w:t>
          </w:r>
          <w:r w:rsidRPr="004C0AA0">
            <w:t>(pp. 51–53). Santa Clara, CA: USENIX Association. Retrieved from https://www.usenix.org/conference/opml19/presentation/baylor</w:t>
          </w:r>
        </w:p>
        <w:p w14:paraId="2DB2498F" w14:textId="77777777" w:rsidR="004C0AA0" w:rsidRDefault="004C0AA0" w:rsidP="004C0AA0">
          <w:pPr>
            <w:pStyle w:val="CitaviBibliographyEntry"/>
          </w:pPr>
          <w:bookmarkStart w:id="161" w:name="_CTVL00178bde63258fc4478a84dc315104cb344"/>
          <w:r>
            <w:t>Deo, N. (2019).</w:t>
          </w:r>
          <w:bookmarkEnd w:id="161"/>
          <w:r>
            <w:t xml:space="preserve"> </w:t>
          </w:r>
          <w:r w:rsidRPr="004C0AA0">
            <w:rPr>
              <w:i/>
            </w:rPr>
            <w:t>Graph theory: With applications to engineering &amp; computer science</w:t>
          </w:r>
          <w:r w:rsidRPr="004C0AA0">
            <w:t xml:space="preserve">. </w:t>
          </w:r>
          <w:r w:rsidRPr="004C0AA0">
            <w:rPr>
              <w:i/>
            </w:rPr>
            <w:t>Dover books on mathematics</w:t>
          </w:r>
          <w:r w:rsidRPr="004C0AA0">
            <w:t xml:space="preserve">. Mineola, NY: Dover Publications. </w:t>
          </w:r>
        </w:p>
        <w:p w14:paraId="7343888A" w14:textId="77777777" w:rsidR="004C0AA0" w:rsidRDefault="004C0AA0" w:rsidP="004C0AA0">
          <w:pPr>
            <w:pStyle w:val="CitaviBibliographyEntry"/>
          </w:pPr>
          <w:bookmarkStart w:id="162" w:name="_CTVL001e10d663035094d0dabe93aea4a76aa1d"/>
          <w:r>
            <w:t>Feng Gu, Zhang, G., Jie Lu, &amp; Chin-Teng Lin (2016). Concept drift detection based on equal density estimation. In</w:t>
          </w:r>
          <w:bookmarkEnd w:id="162"/>
          <w:r>
            <w:t xml:space="preserve"> </w:t>
          </w:r>
          <w:r w:rsidRPr="004C0AA0">
            <w:rPr>
              <w:i/>
            </w:rPr>
            <w:t>2016 International Joint Conference on Neural Networks (IJCNN)</w:t>
          </w:r>
          <w:r w:rsidRPr="004C0AA0">
            <w:t>.</w:t>
          </w:r>
        </w:p>
        <w:p w14:paraId="4F0A1942" w14:textId="77777777" w:rsidR="004C0AA0" w:rsidRDefault="004C0AA0" w:rsidP="004C0AA0">
          <w:pPr>
            <w:pStyle w:val="CitaviBibliographyEntry"/>
          </w:pPr>
          <w:bookmarkStart w:id="163" w:name="_CTVL0018cc7b0b1d1c040be8955aa26dfb58238"/>
          <w:r>
            <w:t>Fernández-Tobias, I., Cantador, I., Kaminskas, M., &amp; Ricci, F. (2012). Cross-domain recommender systems: A survey of the state of the art. In</w:t>
          </w:r>
          <w:bookmarkEnd w:id="163"/>
          <w:r>
            <w:t xml:space="preserve"> </w:t>
          </w:r>
          <w:r w:rsidRPr="004C0AA0">
            <w:rPr>
              <w:i/>
            </w:rPr>
            <w:t xml:space="preserve">Spanish conference on information retrieval. </w:t>
          </w:r>
          <w:r w:rsidRPr="004C0AA0">
            <w:t>Symposium conducted at the meeting of sn.</w:t>
          </w:r>
        </w:p>
        <w:p w14:paraId="377273AA" w14:textId="77777777" w:rsidR="004C0AA0" w:rsidRDefault="004C0AA0" w:rsidP="004C0AA0">
          <w:pPr>
            <w:pStyle w:val="CitaviBibliographyEntry"/>
          </w:pPr>
          <w:bookmarkStart w:id="164" w:name="_CTVL00178465058005b469e9e9c92c9b56f4926"/>
          <w:r>
            <w:t>Fleder, D. M., &amp; Hosanagar, K. (2007). Recommender systems and their impact on sales diversity. In J. MacKie-Mason, D. Parkes, &amp; P. Resnick (Eds.),</w:t>
          </w:r>
          <w:bookmarkEnd w:id="164"/>
          <w:r>
            <w:t xml:space="preserve"> </w:t>
          </w:r>
          <w:r w:rsidRPr="004C0AA0">
            <w:rPr>
              <w:i/>
            </w:rPr>
            <w:t xml:space="preserve">Proceedings of the 8th ACM conference on Electronic commerce - EC '07 </w:t>
          </w:r>
          <w:r w:rsidRPr="004C0AA0">
            <w:t>(p. 192). New York, New York, USA: ACM Press. https://doi.org/10.1145/1250910.1250939</w:t>
          </w:r>
        </w:p>
        <w:p w14:paraId="00F6C2F0" w14:textId="77777777" w:rsidR="004C0AA0" w:rsidRDefault="004C0AA0" w:rsidP="004C0AA0">
          <w:pPr>
            <w:pStyle w:val="CitaviBibliographyEntry"/>
          </w:pPr>
          <w:bookmarkStart w:id="165" w:name="_CTVL001763ac34e606e4d8c8770aa0a38822775"/>
          <w:r>
            <w:t>Fowler, M. (2019).</w:t>
          </w:r>
          <w:bookmarkEnd w:id="165"/>
          <w:r>
            <w:t xml:space="preserve"> </w:t>
          </w:r>
          <w:r w:rsidRPr="004C0AA0">
            <w:rPr>
              <w:i/>
            </w:rPr>
            <w:t xml:space="preserve">Refactoring: Improving the design of existing code </w:t>
          </w:r>
          <w:r w:rsidRPr="004C0AA0">
            <w:t xml:space="preserve">(Second edition). </w:t>
          </w:r>
          <w:r w:rsidRPr="004C0AA0">
            <w:rPr>
              <w:i/>
            </w:rPr>
            <w:t>Addison-Wesley signature series</w:t>
          </w:r>
          <w:r w:rsidRPr="004C0AA0">
            <w:t xml:space="preserve">. Boston: Addison-Wesley. </w:t>
          </w:r>
        </w:p>
        <w:p w14:paraId="79EAF795" w14:textId="77777777" w:rsidR="004C0AA0" w:rsidRDefault="004C0AA0" w:rsidP="004C0AA0">
          <w:pPr>
            <w:pStyle w:val="CitaviBibliographyEntry"/>
          </w:pPr>
          <w:bookmarkStart w:id="166" w:name="_CTVL001b0fb2471a881445c8dc036c62001ecb9"/>
          <w:r>
            <w:t>Gama, J. [João], Medas, P., Castillo, G., &amp; Rodrigues, P. (2004). Learning with Drift Detection. In D. Hutchison, T. Kanade, J. Kittler, J. M. Kleinberg, F. Mattern, J. C. Mitchell, . . . S. Labidi (Eds.),</w:t>
          </w:r>
          <w:bookmarkEnd w:id="166"/>
          <w:r>
            <w:t xml:space="preserve"> </w:t>
          </w:r>
          <w:r w:rsidRPr="004C0AA0">
            <w:rPr>
              <w:i/>
            </w:rPr>
            <w:t>Lecture Notes in Computer Science. Advances in Arti</w:t>
          </w:r>
          <w:r w:rsidRPr="004C0AA0">
            <w:rPr>
              <w:i/>
            </w:rPr>
            <w:lastRenderedPageBreak/>
            <w:t xml:space="preserve">ficial Intelligence – SBIA 2004 </w:t>
          </w:r>
          <w:r w:rsidRPr="004C0AA0">
            <w:t>(Vol. 3171, pp. 286–295). Berlin, Heidelberg: Springer Berlin Heidelberg. https://doi.org/10.1007/978-3-540-28645-5_29</w:t>
          </w:r>
        </w:p>
        <w:p w14:paraId="7A4D6ACB" w14:textId="77777777" w:rsidR="004C0AA0" w:rsidRDefault="004C0AA0" w:rsidP="004C0AA0">
          <w:pPr>
            <w:pStyle w:val="CitaviBibliographyEntry"/>
          </w:pPr>
          <w:bookmarkStart w:id="167" w:name="_CTVL001d690626a0d1d4171a217966ba82f96eb"/>
          <w:r>
            <w:t>Gama, J. [João], Žliobaitė, I., Bifet, A., Pechenizkiy, M., &amp; Bouchachia, A. (2014). A survey on concept drift adaptation.</w:t>
          </w:r>
          <w:bookmarkEnd w:id="167"/>
          <w:r>
            <w:t xml:space="preserve"> </w:t>
          </w:r>
          <w:r w:rsidRPr="004C0AA0">
            <w:rPr>
              <w:i/>
            </w:rPr>
            <w:t>ACM Computing Surveys</w:t>
          </w:r>
          <w:r w:rsidRPr="004C0AA0">
            <w:t xml:space="preserve">, </w:t>
          </w:r>
          <w:r w:rsidRPr="004C0AA0">
            <w:rPr>
              <w:i/>
            </w:rPr>
            <w:t>46</w:t>
          </w:r>
          <w:r w:rsidRPr="004C0AA0">
            <w:t>(4), 1–37. https://doi.org/10.1145/2523813</w:t>
          </w:r>
        </w:p>
        <w:p w14:paraId="439D910A" w14:textId="77777777" w:rsidR="004C0AA0" w:rsidRDefault="004C0AA0" w:rsidP="004C0AA0">
          <w:pPr>
            <w:pStyle w:val="CitaviBibliographyEntry"/>
          </w:pPr>
          <w:bookmarkStart w:id="168" w:name="_CTVL001c3b9079eba754490bd2aaf2143422945"/>
          <w:r>
            <w:t>Garousi, V., Petersen, K., &amp; Ozkan, B. (2016). Challenges and best practices in industry-academia collaborations in software engineering: A systematic literature review.</w:t>
          </w:r>
          <w:bookmarkEnd w:id="168"/>
          <w:r>
            <w:t xml:space="preserve"> </w:t>
          </w:r>
          <w:r w:rsidRPr="004C0AA0">
            <w:rPr>
              <w:i/>
            </w:rPr>
            <w:t>Information and Software Technology</w:t>
          </w:r>
          <w:r w:rsidRPr="004C0AA0">
            <w:t xml:space="preserve">, </w:t>
          </w:r>
          <w:r w:rsidRPr="004C0AA0">
            <w:rPr>
              <w:i/>
            </w:rPr>
            <w:t>79</w:t>
          </w:r>
          <w:r w:rsidRPr="004C0AA0">
            <w:t>, 106–127. https://doi.org/10.1016/j.infsof.2016.07.006</w:t>
          </w:r>
        </w:p>
        <w:p w14:paraId="07372E2C" w14:textId="77777777" w:rsidR="004C0AA0" w:rsidRDefault="004C0AA0" w:rsidP="004C0AA0">
          <w:pPr>
            <w:pStyle w:val="CitaviBibliographyEntry"/>
          </w:pPr>
          <w:bookmarkStart w:id="169" w:name="_CTVL0018d4fed8a98654daeb3548ca922cf243c"/>
          <w:r>
            <w:t>GOODFELLOW, I., BENGIO, Y., &amp; COURVILLE, A. (2016).</w:t>
          </w:r>
          <w:bookmarkEnd w:id="169"/>
          <w:r>
            <w:t xml:space="preserve"> </w:t>
          </w:r>
          <w:r w:rsidRPr="004C0AA0">
            <w:rPr>
              <w:i/>
            </w:rPr>
            <w:t>Deep learning</w:t>
          </w:r>
          <w:r w:rsidRPr="004C0AA0">
            <w:t xml:space="preserve">. </w:t>
          </w:r>
          <w:r w:rsidRPr="004C0AA0">
            <w:rPr>
              <w:i/>
            </w:rPr>
            <w:t>Adaptive computation and machine learning series</w:t>
          </w:r>
          <w:r w:rsidRPr="004C0AA0">
            <w:t xml:space="preserve">. Cambridge, Massachusetts, London: MIT Press. </w:t>
          </w:r>
        </w:p>
        <w:p w14:paraId="6859D54D" w14:textId="77777777" w:rsidR="004C0AA0" w:rsidRDefault="004C0AA0" w:rsidP="004C0AA0">
          <w:pPr>
            <w:pStyle w:val="CitaviBibliographyEntry"/>
          </w:pPr>
          <w:bookmarkStart w:id="170" w:name="_CTVL0011990eb52702640a18329744adeb86831"/>
          <w:r>
            <w:t>Google LLC. TFRS Releases. Retrieved from https://github.com/tensorflow/recommenders/releases?page=2</w:t>
          </w:r>
        </w:p>
        <w:p w14:paraId="39BEC5EC" w14:textId="77777777" w:rsidR="004C0AA0" w:rsidRDefault="004C0AA0" w:rsidP="004C0AA0">
          <w:pPr>
            <w:pStyle w:val="CitaviBibliographyEntry"/>
          </w:pPr>
          <w:bookmarkStart w:id="171" w:name="_CTVL001a3fedc94349543e1aabaee1c8b8fb527"/>
          <w:bookmarkEnd w:id="170"/>
          <w:r>
            <w:t>Google LLC. TFX Releases. Retrieved from https://github.com/tensorflow/tfx/releases?page=8</w:t>
          </w:r>
        </w:p>
        <w:p w14:paraId="62071AEB" w14:textId="77777777" w:rsidR="004C0AA0" w:rsidRDefault="004C0AA0" w:rsidP="004C0AA0">
          <w:pPr>
            <w:pStyle w:val="CitaviBibliographyEntry"/>
          </w:pPr>
          <w:bookmarkStart w:id="172" w:name="_CTVL00153595849bbbb4ea78a8943ce924df1e3"/>
          <w:bookmarkEnd w:id="171"/>
          <w:r>
            <w:t>Google LLC (2019a). TFX: TensorFlow Extended (TFX) is an end-to-end platform for deploying production ML pipelines. Retrieved from https://www.tensorflow.org/tfx</w:t>
          </w:r>
        </w:p>
        <w:p w14:paraId="57650D5A" w14:textId="77777777" w:rsidR="004C0AA0" w:rsidRDefault="004C0AA0" w:rsidP="004C0AA0">
          <w:pPr>
            <w:pStyle w:val="CitaviBibliographyEntry"/>
          </w:pPr>
          <w:bookmarkStart w:id="173" w:name="_CTVL001d3cdcd950e2a49329c21cbd53479d962"/>
          <w:bookmarkEnd w:id="172"/>
          <w:r>
            <w:t>Google LLC (2019b). The TFX User Guide. Retrieved from https://www.tensorflow.org/tfx/guide</w:t>
          </w:r>
        </w:p>
        <w:p w14:paraId="51FED8C9" w14:textId="77777777" w:rsidR="004C0AA0" w:rsidRDefault="004C0AA0" w:rsidP="004C0AA0">
          <w:pPr>
            <w:pStyle w:val="CitaviBibliographyEntry"/>
          </w:pPr>
          <w:bookmarkStart w:id="174" w:name="_CTVL001d2f8e608cbb643dd8ea8382e0466bfcb"/>
          <w:bookmarkEnd w:id="173"/>
          <w:r>
            <w:t>Google LLC (2020a). MLOps: Continuous delivery and automation pipelines in machine learning.</w:t>
          </w:r>
        </w:p>
        <w:p w14:paraId="16CD3E4A" w14:textId="77777777" w:rsidR="004C0AA0" w:rsidRDefault="004C0AA0" w:rsidP="004C0AA0">
          <w:pPr>
            <w:pStyle w:val="CitaviBibliographyEntry"/>
          </w:pPr>
          <w:bookmarkStart w:id="175" w:name="_CTVL0010c5fefc6e3a049d0a273fe3903075504"/>
          <w:bookmarkEnd w:id="174"/>
          <w:r>
            <w:t>Google LLC (2020b). Retrieval. Retrieved from https://developers.google.com/machine-learning/recommendation/dnn/retrieval</w:t>
          </w:r>
        </w:p>
        <w:p w14:paraId="03B5F770" w14:textId="77777777" w:rsidR="004C0AA0" w:rsidRDefault="004C0AA0" w:rsidP="004C0AA0">
          <w:pPr>
            <w:pStyle w:val="CitaviBibliographyEntry"/>
          </w:pPr>
          <w:bookmarkStart w:id="176" w:name="_CTVL001694dd77899d64e07981f6b154f32e0a2"/>
          <w:bookmarkEnd w:id="175"/>
          <w:r>
            <w:t>Google LLC (2020c, February 11). Scoring. Retrieved from https://developers.google.com/machine-learning/recommendation/dnn/scoring</w:t>
          </w:r>
        </w:p>
        <w:p w14:paraId="1EF96970" w14:textId="77777777" w:rsidR="004C0AA0" w:rsidRDefault="004C0AA0" w:rsidP="004C0AA0">
          <w:pPr>
            <w:pStyle w:val="CitaviBibliographyEntry"/>
          </w:pPr>
          <w:bookmarkStart w:id="177" w:name="_CTVL001881c7646beae441ba2aedcf0fc087258"/>
          <w:bookmarkEnd w:id="176"/>
          <w:r>
            <w:t>Google LLC (2021a). Collaborative Filtering. Retrieved from https://developers.google.com/machine-learning/recommendation/collaborative/basics</w:t>
          </w:r>
        </w:p>
        <w:p w14:paraId="04D2B839" w14:textId="77777777" w:rsidR="004C0AA0" w:rsidRDefault="004C0AA0" w:rsidP="004C0AA0">
          <w:pPr>
            <w:pStyle w:val="CitaviBibliographyEntry"/>
          </w:pPr>
          <w:bookmarkStart w:id="178" w:name="_CTVL001739d10d4d9634d0c83c716e12df1b15d"/>
          <w:bookmarkEnd w:id="177"/>
          <w:r>
            <w:t>Google LLC (2021b). ExampleValidator. Retrieved from https://www.tensorflow.org/tfx/guide/exampleval</w:t>
          </w:r>
        </w:p>
        <w:p w14:paraId="70BE1A85" w14:textId="77777777" w:rsidR="004C0AA0" w:rsidRDefault="004C0AA0" w:rsidP="004C0AA0">
          <w:pPr>
            <w:pStyle w:val="CitaviBibliographyEntry"/>
          </w:pPr>
          <w:bookmarkStart w:id="179" w:name="_CTVL00166b3fcf554834f10a86ad93e3792bcdc"/>
          <w:bookmarkEnd w:id="178"/>
          <w:r>
            <w:t>Google LLC (2022). Using TensorFlow Recommenders with TFX. Retrieved from https://www.tensorflow.org/recommenders/examples/ranking_tfx</w:t>
          </w:r>
        </w:p>
        <w:p w14:paraId="49315FFD" w14:textId="77777777" w:rsidR="004C0AA0" w:rsidRDefault="004C0AA0" w:rsidP="004C0AA0">
          <w:pPr>
            <w:pStyle w:val="CitaviBibliographyEntry"/>
          </w:pPr>
          <w:bookmarkStart w:id="180" w:name="_CTVL001ee58a99f79544237b9479ca65c2aa2ea"/>
          <w:bookmarkEnd w:id="179"/>
          <w:r>
            <w:t>Greenberg, D., Taylor, C., Ivchenko, D., Liu, X., &amp; Sudarshan, A. (2022). Introducing TorchRec, a library for modern production recommendation systems. Retrieved from https://pytorch.org/blog/introducing-torchrec/</w:t>
          </w:r>
        </w:p>
        <w:p w14:paraId="5E181D18" w14:textId="77777777" w:rsidR="004C0AA0" w:rsidRDefault="004C0AA0" w:rsidP="004C0AA0">
          <w:pPr>
            <w:pStyle w:val="CitaviBibliographyEntry"/>
          </w:pPr>
          <w:bookmarkStart w:id="181" w:name="_CTVL001f2155f36e9a14ae9b7128f794429b9c9"/>
          <w:bookmarkEnd w:id="180"/>
          <w:r>
            <w:t>GroupLens (n.d.). Index of /datasets/movielens. Retrieved from https://files.grouplens.org/datasets/movielens/</w:t>
          </w:r>
        </w:p>
        <w:p w14:paraId="757DEB28" w14:textId="77777777" w:rsidR="004C0AA0" w:rsidRDefault="004C0AA0" w:rsidP="004C0AA0">
          <w:pPr>
            <w:pStyle w:val="CitaviBibliographyEntry"/>
          </w:pPr>
          <w:bookmarkStart w:id="182" w:name="_CTVL001f1232ab5da244beab53e817bc0746eef"/>
          <w:bookmarkEnd w:id="181"/>
          <w:r>
            <w:lastRenderedPageBreak/>
            <w:t>Gurney, K. (2014).</w:t>
          </w:r>
          <w:bookmarkEnd w:id="182"/>
          <w:r>
            <w:t xml:space="preserve"> </w:t>
          </w:r>
          <w:r w:rsidRPr="004C0AA0">
            <w:rPr>
              <w:i/>
            </w:rPr>
            <w:t>An Introduction to Neural Networks</w:t>
          </w:r>
          <w:r w:rsidRPr="004C0AA0">
            <w:t xml:space="preserve">. Hoboken: CRC Press. </w:t>
          </w:r>
        </w:p>
        <w:p w14:paraId="79475538" w14:textId="77777777" w:rsidR="004C0AA0" w:rsidRDefault="004C0AA0" w:rsidP="004C0AA0">
          <w:pPr>
            <w:pStyle w:val="CitaviBibliographyEntry"/>
          </w:pPr>
          <w:bookmarkStart w:id="183" w:name="_CTVL0010b9917081b69417498147edab6f32c00"/>
          <w:r>
            <w:t>Hanin, B. (2019). Universal Function Approximation by Deep Neural Nets with Bounded Width and ReLU Activations.</w:t>
          </w:r>
          <w:bookmarkEnd w:id="183"/>
          <w:r>
            <w:t xml:space="preserve"> </w:t>
          </w:r>
          <w:r w:rsidRPr="004C0AA0">
            <w:rPr>
              <w:i/>
            </w:rPr>
            <w:t>Mathematics</w:t>
          </w:r>
          <w:r w:rsidRPr="004C0AA0">
            <w:t xml:space="preserve">, </w:t>
          </w:r>
          <w:r w:rsidRPr="004C0AA0">
            <w:rPr>
              <w:i/>
            </w:rPr>
            <w:t>7</w:t>
          </w:r>
          <w:r w:rsidRPr="004C0AA0">
            <w:t>(10), 992. https://doi.org/10.3390/math7100992</w:t>
          </w:r>
        </w:p>
        <w:p w14:paraId="7D5B547B" w14:textId="77777777" w:rsidR="004C0AA0" w:rsidRDefault="004C0AA0" w:rsidP="004C0AA0">
          <w:pPr>
            <w:pStyle w:val="CitaviBibliographyEntry"/>
          </w:pPr>
          <w:bookmarkStart w:id="184" w:name="_CTVL001634d98acf50144469825ebc062ca962b"/>
          <w:r>
            <w:t>Harenslak, B., &amp; Ruiter, J. de (2021).</w:t>
          </w:r>
          <w:bookmarkEnd w:id="184"/>
          <w:r>
            <w:t xml:space="preserve"> </w:t>
          </w:r>
          <w:r w:rsidRPr="004C0AA0">
            <w:rPr>
              <w:i/>
            </w:rPr>
            <w:t>Data Pipelines with Apache Airflow</w:t>
          </w:r>
          <w:r w:rsidRPr="004C0AA0">
            <w:t xml:space="preserve"> (1st edition). Manning Publications. </w:t>
          </w:r>
        </w:p>
        <w:p w14:paraId="2598B2C1" w14:textId="77777777" w:rsidR="004C0AA0" w:rsidRDefault="004C0AA0" w:rsidP="004C0AA0">
          <w:pPr>
            <w:pStyle w:val="CitaviBibliographyEntry"/>
          </w:pPr>
          <w:bookmarkStart w:id="185" w:name="_CTVL00136b8502ded834304baa155db44b47126"/>
          <w:r>
            <w:t>Harper, F. M., &amp; Konstan, J. A. (2016). The MovieLens Datasets.</w:t>
          </w:r>
          <w:bookmarkEnd w:id="185"/>
          <w:r>
            <w:t xml:space="preserve"> </w:t>
          </w:r>
          <w:r w:rsidRPr="004C0AA0">
            <w:rPr>
              <w:i/>
            </w:rPr>
            <w:t>ACM Transactions on Interactive Intelligent Systems</w:t>
          </w:r>
          <w:r w:rsidRPr="004C0AA0">
            <w:t xml:space="preserve">, </w:t>
          </w:r>
          <w:r w:rsidRPr="004C0AA0">
            <w:rPr>
              <w:i/>
            </w:rPr>
            <w:t>5</w:t>
          </w:r>
          <w:r w:rsidRPr="004C0AA0">
            <w:t>(4), 1–19. https://doi.org/10.1145/2827872</w:t>
          </w:r>
        </w:p>
        <w:p w14:paraId="01424DD8" w14:textId="77777777" w:rsidR="004C0AA0" w:rsidRDefault="004C0AA0" w:rsidP="004C0AA0">
          <w:pPr>
            <w:pStyle w:val="CitaviBibliographyEntry"/>
          </w:pPr>
          <w:bookmarkStart w:id="186" w:name="_CTVL001cbf109a3b5f343beb3a89a206939a584"/>
          <w:r>
            <w:t>Heaton, J. (2012).</w:t>
          </w:r>
          <w:bookmarkEnd w:id="186"/>
          <w:r>
            <w:t xml:space="preserve"> </w:t>
          </w:r>
          <w:r w:rsidRPr="004C0AA0">
            <w:rPr>
              <w:i/>
            </w:rPr>
            <w:t>Introduction to the Math of Neural Networks</w:t>
          </w:r>
          <w:r w:rsidRPr="004C0AA0">
            <w:t xml:space="preserve">. Heaton Research. </w:t>
          </w:r>
        </w:p>
        <w:p w14:paraId="4065B026" w14:textId="77777777" w:rsidR="004C0AA0" w:rsidRDefault="004C0AA0" w:rsidP="004C0AA0">
          <w:pPr>
            <w:pStyle w:val="CitaviBibliographyEntry"/>
          </w:pPr>
          <w:bookmarkStart w:id="187" w:name="_CTVL00116f72f7f5a45430ba4f2c0e106b99ae4"/>
          <w:r>
            <w:t>Heemstra, F. J. (1992). Software cost estimation.</w:t>
          </w:r>
          <w:bookmarkEnd w:id="187"/>
          <w:r>
            <w:t xml:space="preserve"> </w:t>
          </w:r>
          <w:r w:rsidRPr="004C0AA0">
            <w:rPr>
              <w:i/>
            </w:rPr>
            <w:t>Information and Software Technology</w:t>
          </w:r>
          <w:r w:rsidRPr="004C0AA0">
            <w:t xml:space="preserve">, </w:t>
          </w:r>
          <w:r w:rsidRPr="004C0AA0">
            <w:rPr>
              <w:i/>
            </w:rPr>
            <w:t>34</w:t>
          </w:r>
          <w:r w:rsidRPr="004C0AA0">
            <w:t>(10), 627–639. https://doi.org/10.1016/0950-5849(92)90068-Z</w:t>
          </w:r>
        </w:p>
        <w:p w14:paraId="63B6BCF7" w14:textId="77777777" w:rsidR="004C0AA0" w:rsidRDefault="004C0AA0" w:rsidP="004C0AA0">
          <w:pPr>
            <w:pStyle w:val="CitaviBibliographyEntry"/>
          </w:pPr>
          <w:bookmarkStart w:id="188" w:name="_CTVL0010daafa33d72a4042bead89db40d7ec70"/>
          <w:r>
            <w:t>Hevner, March, Park, &amp; Ram (2004). Design Science in Information Systems Research.</w:t>
          </w:r>
          <w:bookmarkEnd w:id="188"/>
          <w:r>
            <w:t xml:space="preserve"> </w:t>
          </w:r>
          <w:r w:rsidRPr="004C0AA0">
            <w:rPr>
              <w:i/>
            </w:rPr>
            <w:t>MIS Quarterly</w:t>
          </w:r>
          <w:r w:rsidRPr="004C0AA0">
            <w:t xml:space="preserve">, </w:t>
          </w:r>
          <w:r w:rsidRPr="004C0AA0">
            <w:rPr>
              <w:i/>
            </w:rPr>
            <w:t>28</w:t>
          </w:r>
          <w:r w:rsidRPr="004C0AA0">
            <w:t>(1), 75. https://doi.org/10.2307/25148625</w:t>
          </w:r>
        </w:p>
        <w:p w14:paraId="1E3490E0" w14:textId="77777777" w:rsidR="004C0AA0" w:rsidRDefault="004C0AA0" w:rsidP="004C0AA0">
          <w:pPr>
            <w:pStyle w:val="CitaviBibliographyEntry"/>
          </w:pPr>
          <w:bookmarkStart w:id="189" w:name="_CTVL0017cad381a320f42cba9baf9c17761c6c5"/>
          <w:r>
            <w:t>Hevner, A. (2007). A Three Cycle View of Design Science Research.</w:t>
          </w:r>
          <w:bookmarkEnd w:id="189"/>
          <w:r>
            <w:t xml:space="preserve"> </w:t>
          </w:r>
          <w:r w:rsidRPr="004C0AA0">
            <w:rPr>
              <w:i/>
            </w:rPr>
            <w:t>Scandinavian Journal of Information Systems</w:t>
          </w:r>
          <w:r w:rsidRPr="004C0AA0">
            <w:t xml:space="preserve">, </w:t>
          </w:r>
          <w:r w:rsidRPr="004C0AA0">
            <w:rPr>
              <w:i/>
            </w:rPr>
            <w:t>19</w:t>
          </w:r>
          <w:r w:rsidRPr="004C0AA0">
            <w:t>.</w:t>
          </w:r>
        </w:p>
        <w:p w14:paraId="7B0943CA" w14:textId="77777777" w:rsidR="004C0AA0" w:rsidRDefault="004C0AA0" w:rsidP="004C0AA0">
          <w:pPr>
            <w:pStyle w:val="CitaviBibliographyEntry"/>
          </w:pPr>
          <w:bookmarkStart w:id="190" w:name="_CTVL00110b37f8f93e242b18b6a9f2679d528d6"/>
          <w:r>
            <w:t>Hevner, A., &amp; Chatterjee, S. (Eds.) (2010).</w:t>
          </w:r>
          <w:bookmarkEnd w:id="190"/>
          <w:r>
            <w:t xml:space="preserve"> </w:t>
          </w:r>
          <w:r w:rsidRPr="004C0AA0">
            <w:rPr>
              <w:i/>
            </w:rPr>
            <w:t>Integrated Series in Information Systems</w:t>
          </w:r>
          <w:r w:rsidRPr="004C0AA0">
            <w:t xml:space="preserve">. </w:t>
          </w:r>
          <w:r w:rsidRPr="004C0AA0">
            <w:rPr>
              <w:i/>
            </w:rPr>
            <w:t>Design Research in Information Systems</w:t>
          </w:r>
          <w:r w:rsidRPr="004C0AA0">
            <w:t>. Boston, MA: Springer US. https://doi.org/10.1007/978-1-4419-5653-8</w:t>
          </w:r>
        </w:p>
        <w:p w14:paraId="28EBDA97" w14:textId="77777777" w:rsidR="004C0AA0" w:rsidRDefault="004C0AA0" w:rsidP="004C0AA0">
          <w:pPr>
            <w:pStyle w:val="CitaviBibliographyEntry"/>
          </w:pPr>
          <w:bookmarkStart w:id="191" w:name="_CTVL0010e9ec149535d4289a0b8d4561bb086da"/>
          <w:r>
            <w:t>Hinton, G. E., Srivastava, N., Krizhevsky, A., Sutskever, I., &amp; Salakhutdinov, R. R. (2012, July 3).</w:t>
          </w:r>
          <w:bookmarkEnd w:id="191"/>
          <w:r>
            <w:t xml:space="preserve"> </w:t>
          </w:r>
          <w:r w:rsidRPr="004C0AA0">
            <w:rPr>
              <w:i/>
            </w:rPr>
            <w:t>Improving neural networks by preventing co-adaptation of feature detectors</w:t>
          </w:r>
          <w:r w:rsidRPr="004C0AA0">
            <w:t xml:space="preserve">. Retrieved from http://arxiv.org/pdf/1207.0580v1 </w:t>
          </w:r>
        </w:p>
        <w:p w14:paraId="640E42C3" w14:textId="77777777" w:rsidR="004C0AA0" w:rsidRDefault="004C0AA0" w:rsidP="004C0AA0">
          <w:pPr>
            <w:pStyle w:val="CitaviBibliographyEntry"/>
          </w:pPr>
          <w:bookmarkStart w:id="192" w:name="_CTVL00193be1fd5b33945d7a9e331c0c218d643"/>
          <w:r>
            <w:t>Huang, T., She, Q., Wang, Z., &amp; Zhang, J. [Junlin] (2020, July 6).</w:t>
          </w:r>
          <w:bookmarkEnd w:id="192"/>
          <w:r>
            <w:t xml:space="preserve"> </w:t>
          </w:r>
          <w:r w:rsidRPr="004C0AA0">
            <w:rPr>
              <w:i/>
            </w:rPr>
            <w:t>GateNet: Gating-Enhanced Deep Network for Click-Through Rate Prediction</w:t>
          </w:r>
          <w:r w:rsidRPr="004C0AA0">
            <w:t xml:space="preserve">. Retrieved from http://arxiv.org/pdf/2007.03519v1 </w:t>
          </w:r>
        </w:p>
        <w:p w14:paraId="4B35980A" w14:textId="77777777" w:rsidR="004C0AA0" w:rsidRDefault="004C0AA0" w:rsidP="004C0AA0">
          <w:pPr>
            <w:pStyle w:val="CitaviBibliographyEntry"/>
          </w:pPr>
          <w:bookmarkStart w:id="193" w:name="_CTVL001af5f1d1095fe4d8e88f2cd6d9ba53c75"/>
          <w:r>
            <w:t>Hutter, F., Kotthoff, L., &amp; Vanschoren, J. (2019).</w:t>
          </w:r>
          <w:bookmarkEnd w:id="193"/>
          <w:r>
            <w:t xml:space="preserve"> </w:t>
          </w:r>
          <w:r w:rsidRPr="004C0AA0">
            <w:rPr>
              <w:i/>
            </w:rPr>
            <w:t>Automated Machine Learning</w:t>
          </w:r>
          <w:r w:rsidRPr="004C0AA0">
            <w:t xml:space="preserve">. Springer Nature. Retrieved from https://doi.org/10.1007/978-3-030-05318-5 </w:t>
          </w:r>
        </w:p>
        <w:p w14:paraId="62E9DC26" w14:textId="77777777" w:rsidR="004C0AA0" w:rsidRDefault="004C0AA0" w:rsidP="004C0AA0">
          <w:pPr>
            <w:pStyle w:val="CitaviBibliographyEntry"/>
          </w:pPr>
          <w:bookmarkStart w:id="194" w:name="_CTVL00176a6665db2704d7b9b5282a79f014646"/>
          <w:r>
            <w:t>IMDb (2022). IMDb frontpage.</w:t>
          </w:r>
        </w:p>
        <w:p w14:paraId="1A7807A6" w14:textId="77777777" w:rsidR="004C0AA0" w:rsidRDefault="004C0AA0" w:rsidP="004C0AA0">
          <w:pPr>
            <w:pStyle w:val="CitaviBibliographyEntry"/>
          </w:pPr>
          <w:bookmarkStart w:id="195" w:name="_CTVL001886f89abbbba4a8289f0aec45fbb70ac"/>
          <w:bookmarkEnd w:id="194"/>
          <w:r>
            <w:t>International Air Transport Association (2022).</w:t>
          </w:r>
          <w:bookmarkEnd w:id="195"/>
          <w:r>
            <w:t xml:space="preserve"> </w:t>
          </w:r>
          <w:r w:rsidRPr="004C0AA0">
            <w:rPr>
              <w:i/>
            </w:rPr>
            <w:t>The impact of the war in Ukraine on the aviation industry</w:t>
          </w:r>
          <w:r w:rsidRPr="004C0AA0">
            <w:t xml:space="preserve">. Retrieved from https://www.iata.org/en/iata-repository/publications/economic-reports/the-impact-of-the-conflict-between-russia-and-ukraine-on-aviation/ </w:t>
          </w:r>
        </w:p>
        <w:p w14:paraId="1C9096F7" w14:textId="77777777" w:rsidR="004C0AA0" w:rsidRDefault="004C0AA0" w:rsidP="004C0AA0">
          <w:pPr>
            <w:pStyle w:val="CitaviBibliographyEntry"/>
          </w:pPr>
          <w:bookmarkStart w:id="196" w:name="_CTVL0015edca3f99dda4512955009b73aef6eca"/>
          <w:r>
            <w:t>Jannach, D., &amp; Zanker, M. (2022). Value and Impact of Recommender Systems. In F. Ricci, L. Rokach, &amp; B. Shapira (Eds.),</w:t>
          </w:r>
          <w:bookmarkEnd w:id="196"/>
          <w:r>
            <w:t xml:space="preserve"> </w:t>
          </w:r>
          <w:r w:rsidRPr="004C0AA0">
            <w:rPr>
              <w:i/>
            </w:rPr>
            <w:t xml:space="preserve">Recommender Systems Handbook </w:t>
          </w:r>
          <w:r w:rsidRPr="004C0AA0">
            <w:t>(pp. 519–546). New York, NY: Springer US. https://doi.org/10.1007/978-1-0716-2197-4_14</w:t>
          </w:r>
        </w:p>
        <w:p w14:paraId="075FFB1F" w14:textId="77777777" w:rsidR="004C0AA0" w:rsidRDefault="004C0AA0" w:rsidP="004C0AA0">
          <w:pPr>
            <w:pStyle w:val="CitaviBibliographyEntry"/>
          </w:pPr>
          <w:bookmarkStart w:id="197" w:name="_CTVL0010b83f2565e124d86b611987ebec659a4"/>
          <w:r>
            <w:t>Jordan, M. I., &amp; Mitchell, T. M. (2015). Machine learning: Trends, perspectives, and prospects.</w:t>
          </w:r>
          <w:bookmarkEnd w:id="197"/>
          <w:r>
            <w:t xml:space="preserve"> </w:t>
          </w:r>
          <w:r w:rsidRPr="004C0AA0">
            <w:rPr>
              <w:i/>
            </w:rPr>
            <w:t>Science (New York, N.Y.)</w:t>
          </w:r>
          <w:r w:rsidRPr="004C0AA0">
            <w:t xml:space="preserve">, </w:t>
          </w:r>
          <w:r w:rsidRPr="004C0AA0">
            <w:rPr>
              <w:i/>
            </w:rPr>
            <w:t>349</w:t>
          </w:r>
          <w:r w:rsidRPr="004C0AA0">
            <w:t>(6245), 255–260. https://doi.org/10.1126/science.aaa8415</w:t>
          </w:r>
        </w:p>
        <w:p w14:paraId="76563B33" w14:textId="77777777" w:rsidR="004C0AA0" w:rsidRDefault="004C0AA0" w:rsidP="004C0AA0">
          <w:pPr>
            <w:pStyle w:val="CitaviBibliographyEntry"/>
          </w:pPr>
          <w:bookmarkStart w:id="198" w:name="_CTVL001d5515f9eb5e948bdbbf60d88c456d0f7"/>
          <w:r>
            <w:lastRenderedPageBreak/>
            <w:t>Kakantousis, T., Kouzoupis, A., Buso, F., Berthou, G., Dowling, J., &amp; Haridi, S. (2019). Horizontally scalable ml pipelines with a feature store. In</w:t>
          </w:r>
          <w:bookmarkEnd w:id="198"/>
          <w:r>
            <w:t xml:space="preserve"> </w:t>
          </w:r>
          <w:r w:rsidRPr="004C0AA0">
            <w:rPr>
              <w:i/>
            </w:rPr>
            <w:t>Proceedings of the 2nd SysML Conference, Palo Alto, CA, USA</w:t>
          </w:r>
          <w:r w:rsidRPr="004C0AA0">
            <w:t>.</w:t>
          </w:r>
        </w:p>
        <w:p w14:paraId="03CA8A87" w14:textId="77777777" w:rsidR="004C0AA0" w:rsidRDefault="004C0AA0" w:rsidP="004C0AA0">
          <w:pPr>
            <w:pStyle w:val="CitaviBibliographyEntry"/>
          </w:pPr>
          <w:bookmarkStart w:id="199" w:name="_CTVL001eca74e8050e745bc970d19974d4fd76e"/>
          <w:r>
            <w:t>Karmaker, S. K., Hassan, M. M., Smith, M. J., Xu, L., Zhai, C., &amp; Veeramachaneni, K. (2022). AutoML to Date and Beyond: Challenges and Opportunities.</w:t>
          </w:r>
          <w:bookmarkEnd w:id="199"/>
          <w:r>
            <w:t xml:space="preserve"> </w:t>
          </w:r>
          <w:r w:rsidRPr="004C0AA0">
            <w:rPr>
              <w:i/>
            </w:rPr>
            <w:t>ACM Computing Surveys</w:t>
          </w:r>
          <w:r w:rsidRPr="004C0AA0">
            <w:t xml:space="preserve">, </w:t>
          </w:r>
          <w:r w:rsidRPr="004C0AA0">
            <w:rPr>
              <w:i/>
            </w:rPr>
            <w:t>54</w:t>
          </w:r>
          <w:r w:rsidRPr="004C0AA0">
            <w:t>(8), 1–36. https://doi.org/10.1145/3470918</w:t>
          </w:r>
        </w:p>
        <w:p w14:paraId="6D23321B" w14:textId="77777777" w:rsidR="004C0AA0" w:rsidRDefault="004C0AA0" w:rsidP="004C0AA0">
          <w:pPr>
            <w:pStyle w:val="CitaviBibliographyEntry"/>
          </w:pPr>
          <w:bookmarkStart w:id="200" w:name="_CTVL00148ad357a9ebf4a0ca672c995fb3f24c0"/>
          <w:r>
            <w:t>Khusro, S., Ali, Z., &amp; Ullah, I. (2016). Recommender Systems: Issues, Challenges, and Research Opportunities. In K. J. Kim &amp; N. Joukov (Eds.),</w:t>
          </w:r>
          <w:bookmarkEnd w:id="200"/>
          <w:r>
            <w:t xml:space="preserve"> </w:t>
          </w:r>
          <w:r w:rsidRPr="004C0AA0">
            <w:rPr>
              <w:i/>
            </w:rPr>
            <w:t xml:space="preserve">Lecture Notes in Electrical Engineering. Information Science and Applications (ICISA) 2016 </w:t>
          </w:r>
          <w:r w:rsidRPr="004C0AA0">
            <w:t>(Vol. 376, pp. 1179–1189). Singapore: Springer Singapore. https://doi.org/10.1007/978-981-10-0557-2_112</w:t>
          </w:r>
        </w:p>
        <w:p w14:paraId="13D8DC03" w14:textId="77777777" w:rsidR="004C0AA0" w:rsidRDefault="004C0AA0" w:rsidP="004C0AA0">
          <w:pPr>
            <w:pStyle w:val="CitaviBibliographyEntry"/>
          </w:pPr>
          <w:bookmarkStart w:id="201" w:name="_CTVL0014c55dd7351cd4cd59e8dc46a52a0850c"/>
          <w:r>
            <w:t>Knotek, J., &amp; Pereira, W. (2011). Survey on Concept Drift. Retrieved from https://is.muni.cz/el/1433/podzim2011/PA164/um/drift_detection_methods.pdf</w:t>
          </w:r>
        </w:p>
        <w:p w14:paraId="2FE8081F" w14:textId="77777777" w:rsidR="004C0AA0" w:rsidRDefault="004C0AA0" w:rsidP="004C0AA0">
          <w:pPr>
            <w:pStyle w:val="CitaviBibliographyEntry"/>
          </w:pPr>
          <w:bookmarkStart w:id="202" w:name="_CTVL001e09816deb52c493f9f6555c38fa8d5d7"/>
          <w:bookmarkEnd w:id="201"/>
          <w:r>
            <w:t>Koren, Y. (2009a). The bellkor solution to the netflix grand prize.</w:t>
          </w:r>
          <w:bookmarkEnd w:id="202"/>
          <w:r>
            <w:t xml:space="preserve"> </w:t>
          </w:r>
          <w:r w:rsidRPr="004C0AA0">
            <w:rPr>
              <w:i/>
            </w:rPr>
            <w:t>Netflix Prize Documentation</w:t>
          </w:r>
          <w:r w:rsidRPr="004C0AA0">
            <w:t xml:space="preserve">, </w:t>
          </w:r>
          <w:r w:rsidRPr="004C0AA0">
            <w:rPr>
              <w:i/>
            </w:rPr>
            <w:t>81</w:t>
          </w:r>
          <w:r w:rsidRPr="004C0AA0">
            <w:t>(2009), 1–10.</w:t>
          </w:r>
        </w:p>
        <w:p w14:paraId="202479B1" w14:textId="77777777" w:rsidR="004C0AA0" w:rsidRDefault="004C0AA0" w:rsidP="004C0AA0">
          <w:pPr>
            <w:pStyle w:val="CitaviBibliographyEntry"/>
          </w:pPr>
          <w:bookmarkStart w:id="203" w:name="_CTVL001a20676b54b8a43989152965decf346ee"/>
          <w:r>
            <w:t>Koren, Y. (2009b). Collaborative Filtering with Temporal Dynamics. In</w:t>
          </w:r>
          <w:bookmarkEnd w:id="203"/>
          <w:r>
            <w:t xml:space="preserve"> </w:t>
          </w:r>
          <w:r w:rsidRPr="004C0AA0">
            <w:rPr>
              <w:i/>
            </w:rPr>
            <w:t xml:space="preserve">KDD ’09, Proceedings of the 15th ACM SIGKDD International Conference on Knowledge Discovery and Data Mining </w:t>
          </w:r>
          <w:r w:rsidRPr="004C0AA0">
            <w:t>(pp. 447–456). New York, NY, USA: Association for Computing Machinery. https://doi.org/10.1145/1557019.1557072</w:t>
          </w:r>
        </w:p>
        <w:p w14:paraId="0D2CBAF4" w14:textId="77777777" w:rsidR="004C0AA0" w:rsidRDefault="004C0AA0" w:rsidP="004C0AA0">
          <w:pPr>
            <w:pStyle w:val="CitaviBibliographyEntry"/>
          </w:pPr>
          <w:bookmarkStart w:id="204" w:name="_CTVL0013acab353f995448f9001a34f1b7997fa"/>
          <w:r>
            <w:t>Koren, Y., Bell, R., &amp; Volinsky, C. (2009). Matrix factorization techniques for recommender systems.</w:t>
          </w:r>
          <w:bookmarkEnd w:id="204"/>
          <w:r>
            <w:t xml:space="preserve"> </w:t>
          </w:r>
          <w:r w:rsidRPr="004C0AA0">
            <w:rPr>
              <w:i/>
            </w:rPr>
            <w:t>Computer</w:t>
          </w:r>
          <w:r w:rsidRPr="004C0AA0">
            <w:t xml:space="preserve">, </w:t>
          </w:r>
          <w:r w:rsidRPr="004C0AA0">
            <w:rPr>
              <w:i/>
            </w:rPr>
            <w:t>42</w:t>
          </w:r>
          <w:r w:rsidRPr="004C0AA0">
            <w:t>(8), 30–37.</w:t>
          </w:r>
        </w:p>
        <w:p w14:paraId="66F7DF31" w14:textId="77777777" w:rsidR="004C0AA0" w:rsidRDefault="004C0AA0" w:rsidP="004C0AA0">
          <w:pPr>
            <w:pStyle w:val="CitaviBibliographyEntry"/>
          </w:pPr>
          <w:bookmarkStart w:id="205" w:name="_CTVL0013f7e71e6872e4a60a11e19422ebe11a3"/>
          <w:r>
            <w:t>Koren, Yehuda and Rendle, Steffen and Bell, Robert (2022). Advances in Collaborative Filtering. In Ricci, Francesco and Rokach, Lior and Shapira, Bracha (Ed.),</w:t>
          </w:r>
          <w:bookmarkEnd w:id="205"/>
          <w:r>
            <w:t xml:space="preserve"> </w:t>
          </w:r>
          <w:r w:rsidRPr="004C0AA0">
            <w:rPr>
              <w:i/>
            </w:rPr>
            <w:t xml:space="preserve">Recommender Systems Handbook </w:t>
          </w:r>
          <w:r w:rsidRPr="004C0AA0">
            <w:t>(pp. 91–142). New York, NY: Springer US. https://doi.org/10.1007/978-1-0716-2197-4_3</w:t>
          </w:r>
        </w:p>
        <w:p w14:paraId="1E258DE0" w14:textId="77777777" w:rsidR="004C0AA0" w:rsidRDefault="004C0AA0" w:rsidP="004C0AA0">
          <w:pPr>
            <w:pStyle w:val="CitaviBibliographyEntry"/>
          </w:pPr>
          <w:bookmarkStart w:id="206" w:name="_CTVL0016de0e24082b54dcdbcf79d569c74b13d"/>
          <w:r>
            <w:t>Koychev, I. (2004). Gradual Forgetting for Adaptation to Concept Drift.</w:t>
          </w:r>
          <w:bookmarkEnd w:id="206"/>
          <w:r>
            <w:t xml:space="preserve"> </w:t>
          </w:r>
          <w:r w:rsidRPr="004C0AA0">
            <w:rPr>
              <w:i/>
            </w:rPr>
            <w:t>ECAI</w:t>
          </w:r>
          <w:r w:rsidRPr="004C0AA0">
            <w:t>.</w:t>
          </w:r>
        </w:p>
        <w:p w14:paraId="3CC029DF" w14:textId="77777777" w:rsidR="004C0AA0" w:rsidRDefault="004C0AA0" w:rsidP="004C0AA0">
          <w:pPr>
            <w:pStyle w:val="CitaviBibliographyEntry"/>
          </w:pPr>
          <w:bookmarkStart w:id="207" w:name="_CTVL001fc1c46eadf0f4264a6d46a3f6ad7ea9f"/>
          <w:r>
            <w:t>Kreuzberger, D., Kühl, N., &amp; Hirschl, S. (2022, May 4).</w:t>
          </w:r>
          <w:bookmarkEnd w:id="207"/>
          <w:r>
            <w:t xml:space="preserve"> </w:t>
          </w:r>
          <w:r w:rsidRPr="004C0AA0">
            <w:rPr>
              <w:i/>
            </w:rPr>
            <w:t>Machine Learning Operations (MLOps): Overview, Definition, and Architecture</w:t>
          </w:r>
          <w:r w:rsidRPr="004C0AA0">
            <w:t xml:space="preserve">. Retrieved from http://arxiv.org/pdf/2205.02302v3 </w:t>
          </w:r>
        </w:p>
        <w:p w14:paraId="4F0E795E" w14:textId="77777777" w:rsidR="004C0AA0" w:rsidRDefault="004C0AA0" w:rsidP="004C0AA0">
          <w:pPr>
            <w:pStyle w:val="CitaviBibliographyEntry"/>
          </w:pPr>
          <w:bookmarkStart w:id="208" w:name="_CTVL001429dcecf1b54405497e02fd6d6d23945"/>
          <w:r>
            <w:t>Kubeflow (n.d.). Kubeflow. Retrieved from https://www.kubeflow.org/</w:t>
          </w:r>
        </w:p>
        <w:p w14:paraId="1D635375" w14:textId="77777777" w:rsidR="004C0AA0" w:rsidRDefault="004C0AA0" w:rsidP="004C0AA0">
          <w:pPr>
            <w:pStyle w:val="CitaviBibliographyEntry"/>
          </w:pPr>
          <w:bookmarkStart w:id="209" w:name="_CTVL00187cf55c5ac384f3fb06d168d5d1a6e17"/>
          <w:bookmarkEnd w:id="208"/>
          <w:r>
            <w:t>LeCun, Y., Boser, B., Denker, J., Henderson, D., Howard, R., Hubbard, W., &amp; Jackel, L. (1989). Handwritten Digit Recognition with a Back-Propagation Network. In D. Touretzky (Ed.),</w:t>
          </w:r>
          <w:bookmarkEnd w:id="209"/>
          <w:r>
            <w:t xml:space="preserve"> </w:t>
          </w:r>
          <w:r w:rsidRPr="004C0AA0">
            <w:rPr>
              <w:i/>
            </w:rPr>
            <w:t xml:space="preserve">Advances in Neural Information Processing Systems </w:t>
          </w:r>
          <w:r w:rsidRPr="004C0AA0">
            <w:t>(Vol. 2). Morgan-Kaufmann. Retrieved from https://proceedings.neurips.cc/paper/1989/file/53c3bce66e43be4f209556518c2fcb54-Paper.pdf</w:t>
          </w:r>
        </w:p>
        <w:p w14:paraId="00904066" w14:textId="77777777" w:rsidR="004C0AA0" w:rsidRDefault="004C0AA0" w:rsidP="004C0AA0">
          <w:pPr>
            <w:pStyle w:val="CitaviBibliographyEntry"/>
          </w:pPr>
          <w:bookmarkStart w:id="210" w:name="_CTVL001218861bc42aa479cad09dcbe4c912b05"/>
          <w:r>
            <w:t>Lian, J., Zhou, X., Zhang, F., Chen, Z., Xie, X., &amp; Sun, G. (2018). xDeepFM. In Y. Guo &amp; F. Farooq (Eds.),</w:t>
          </w:r>
          <w:bookmarkEnd w:id="210"/>
          <w:r>
            <w:t xml:space="preserve"> </w:t>
          </w:r>
          <w:r w:rsidRPr="004C0AA0">
            <w:rPr>
              <w:i/>
            </w:rPr>
            <w:t xml:space="preserve">Proceedings of the 24th ACM SIGKDD International Conference </w:t>
          </w:r>
          <w:r w:rsidRPr="004C0AA0">
            <w:rPr>
              <w:i/>
            </w:rPr>
            <w:lastRenderedPageBreak/>
            <w:t xml:space="preserve">on Knowledge Discovery &amp; Data Mining </w:t>
          </w:r>
          <w:r w:rsidRPr="004C0AA0">
            <w:t>(pp. 1754–1763). New York, NY, USA: ACM. https://doi.org/10.1145/3219819.3220023</w:t>
          </w:r>
        </w:p>
        <w:p w14:paraId="4162000C" w14:textId="77777777" w:rsidR="004C0AA0" w:rsidRDefault="004C0AA0" w:rsidP="004C0AA0">
          <w:pPr>
            <w:pStyle w:val="CitaviBibliographyEntry"/>
          </w:pPr>
          <w:bookmarkStart w:id="211" w:name="_CTVL0010cc5d094902949ab8a64bf8e2b94e237"/>
          <w:r>
            <w:t>Liu, A., Zhang, G., &amp; Lu, J. (2017). Fuzzy time windowing for gradual concept drift adaptation. In</w:t>
          </w:r>
          <w:bookmarkEnd w:id="211"/>
          <w:r>
            <w:t xml:space="preserve"> </w:t>
          </w:r>
          <w:r w:rsidRPr="004C0AA0">
            <w:rPr>
              <w:i/>
            </w:rPr>
            <w:t xml:space="preserve">2017 IEEE International Conference on Fuzzy Systems (FUZZ-IEEE). </w:t>
          </w:r>
          <w:r w:rsidRPr="004C0AA0">
            <w:t>Symposium conducted at the meeting of IEEE.</w:t>
          </w:r>
        </w:p>
        <w:p w14:paraId="14A8D55C" w14:textId="77777777" w:rsidR="004C0AA0" w:rsidRDefault="004C0AA0" w:rsidP="004C0AA0">
          <w:pPr>
            <w:pStyle w:val="CitaviBibliographyEntry"/>
          </w:pPr>
          <w:bookmarkStart w:id="212"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12"/>
          <w:r>
            <w:t xml:space="preserve"> </w:t>
          </w:r>
          <w:r w:rsidRPr="004C0AA0">
            <w:rPr>
              <w:i/>
            </w:rPr>
            <w:t>IEEE Transactions on Computational Social Systems</w:t>
          </w:r>
          <w:r w:rsidRPr="004C0AA0">
            <w:t xml:space="preserve">, </w:t>
          </w:r>
          <w:r w:rsidRPr="004C0AA0">
            <w:rPr>
              <w:i/>
            </w:rPr>
            <w:t>5</w:t>
          </w:r>
          <w:r w:rsidRPr="004C0AA0">
            <w:t>(1), 156–168. https://doi.org/10.1109/TCSS.2017.2772295</w:t>
          </w:r>
        </w:p>
        <w:p w14:paraId="3578D969" w14:textId="77777777" w:rsidR="004C0AA0" w:rsidRDefault="004C0AA0" w:rsidP="004C0AA0">
          <w:pPr>
            <w:pStyle w:val="CitaviBibliographyEntry"/>
          </w:pPr>
          <w:bookmarkStart w:id="213" w:name="_CTVL001907f684504304dfda8468f963615ced1"/>
          <w:r>
            <w:t>Loehlin, J. C., &amp; Beaujean, A. A. (2017).</w:t>
          </w:r>
          <w:bookmarkEnd w:id="213"/>
          <w:r>
            <w:t xml:space="preserve"> </w:t>
          </w:r>
          <w:r w:rsidRPr="004C0AA0">
            <w:rPr>
              <w:i/>
            </w:rPr>
            <w:t>Latent variable models: An introduction to factor, path, and structural equation analysis</w:t>
          </w:r>
          <w:r w:rsidRPr="004C0AA0">
            <w:t xml:space="preserve"> (5. ed.). New York: Routledge. </w:t>
          </w:r>
        </w:p>
        <w:p w14:paraId="58A0130C" w14:textId="77777777" w:rsidR="004C0AA0" w:rsidRDefault="004C0AA0" w:rsidP="004C0AA0">
          <w:pPr>
            <w:pStyle w:val="CitaviBibliographyEntry"/>
          </w:pPr>
          <w:bookmarkStart w:id="214" w:name="_CTVL001c1291579a90f4b3a882ef078b2b83a48"/>
          <w:r>
            <w:t>López-Sánchez, D., Herrero, J. R., Arrieta, A. G., &amp; Corchado, J. M. (2018). Hybridizing metric learning and case-based reasoning for adaptable clickbait detection.</w:t>
          </w:r>
          <w:bookmarkEnd w:id="214"/>
          <w:r>
            <w:t xml:space="preserve"> </w:t>
          </w:r>
          <w:r w:rsidRPr="004C0AA0">
            <w:rPr>
              <w:i/>
            </w:rPr>
            <w:t>Applied Intelligence</w:t>
          </w:r>
          <w:r w:rsidRPr="004C0AA0">
            <w:t xml:space="preserve">, </w:t>
          </w:r>
          <w:r w:rsidRPr="004C0AA0">
            <w:rPr>
              <w:i/>
            </w:rPr>
            <w:t>48</w:t>
          </w:r>
          <w:r w:rsidRPr="004C0AA0">
            <w:t>(9), 2967–2982. https://doi.org/10.1007/s10489-017-1109-7</w:t>
          </w:r>
        </w:p>
        <w:p w14:paraId="0C39B1A3" w14:textId="77777777" w:rsidR="004C0AA0" w:rsidRDefault="004C0AA0" w:rsidP="004C0AA0">
          <w:pPr>
            <w:pStyle w:val="CitaviBibliographyEntry"/>
          </w:pPr>
          <w:bookmarkStart w:id="215" w:name="_CTVL001fbc0401ba2d940d2a5b055a605ddb8ca"/>
          <w:r>
            <w:t>Lu, J., Liu, A., Dong, F., Gu, F., Gama, J. [Joao], &amp; Zhang, G. (2018). Learning under Concept Drift: A Review.</w:t>
          </w:r>
          <w:bookmarkEnd w:id="215"/>
          <w:r>
            <w:t xml:space="preserve"> </w:t>
          </w:r>
          <w:r w:rsidRPr="004C0AA0">
            <w:rPr>
              <w:i/>
            </w:rPr>
            <w:t>IEEE Transactions on Knowledge and Data Engineering</w:t>
          </w:r>
          <w:r w:rsidRPr="004C0AA0">
            <w:t>, 1. https://doi.org/10.1109/TKDE.2018.2876857</w:t>
          </w:r>
        </w:p>
        <w:p w14:paraId="2B37F3A8" w14:textId="77777777" w:rsidR="004C0AA0" w:rsidRDefault="004C0AA0" w:rsidP="004C0AA0">
          <w:pPr>
            <w:pStyle w:val="CitaviBibliographyEntry"/>
          </w:pPr>
          <w:bookmarkStart w:id="216"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216"/>
          <w:r>
            <w:t xml:space="preserve"> </w:t>
          </w:r>
          <w:r w:rsidRPr="004C0AA0">
            <w:rPr>
              <w:i/>
            </w:rPr>
            <w:t>Physics Reports</w:t>
          </w:r>
          <w:r w:rsidRPr="004C0AA0">
            <w:t xml:space="preserve">, </w:t>
          </w:r>
          <w:r w:rsidRPr="004C0AA0">
            <w:rPr>
              <w:i/>
            </w:rPr>
            <w:t>519</w:t>
          </w:r>
          <w:r w:rsidRPr="004C0AA0">
            <w:t>(1), 1–49. https://doi.org/10.1016/j.physrep.2012.02.006</w:t>
          </w:r>
        </w:p>
        <w:p w14:paraId="672CFBBA" w14:textId="77777777" w:rsidR="004C0AA0" w:rsidRDefault="004C0AA0" w:rsidP="004C0AA0">
          <w:pPr>
            <w:pStyle w:val="CitaviBibliographyEntry"/>
          </w:pPr>
          <w:bookmarkStart w:id="217"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217"/>
          <w:r>
            <w:t xml:space="preserve"> </w:t>
          </w:r>
          <w:r w:rsidRPr="004C0AA0">
            <w:rPr>
              <w:i/>
            </w:rPr>
            <w:t>Understanding Capacity-Driven Scale-Out Neural Recommendation Inference</w:t>
          </w:r>
          <w:r w:rsidRPr="004C0AA0">
            <w:t>. Retrieved from http://arxiv.org/pdf/2011.02084v2 https://doi.org/pages</w:t>
          </w:r>
        </w:p>
        <w:p w14:paraId="7B253A9B" w14:textId="77777777" w:rsidR="004C0AA0" w:rsidRDefault="004C0AA0" w:rsidP="004C0AA0">
          <w:pPr>
            <w:pStyle w:val="CitaviBibliographyEntry"/>
          </w:pPr>
          <w:bookmarkStart w:id="218" w:name="_CTVL001923257e88f2f4d49a43054f27157a790"/>
          <w:r>
            <w:t>Makinen, S., Skogstrom, H., Laaksonen, E., &amp; Mikkonen, T. (2021). Who Needs MLOps: What Data Scientists Seek to Accomplish and How Can MLOps Help? In</w:t>
          </w:r>
          <w:bookmarkEnd w:id="218"/>
          <w:r>
            <w:t xml:space="preserve"> </w:t>
          </w:r>
          <w:r w:rsidRPr="004C0AA0">
            <w:rPr>
              <w:i/>
            </w:rPr>
            <w:t xml:space="preserve">2021 IEEE/ACM 1st Workshop on AI Engineering - Software Engineering for AI (WAIN) </w:t>
          </w:r>
          <w:r w:rsidRPr="004C0AA0">
            <w:t>(pp. 109–112). IEEE. https://doi.org/10.1109/WAIN52551.2021.00024</w:t>
          </w:r>
        </w:p>
        <w:p w14:paraId="28D0F604" w14:textId="77777777" w:rsidR="004C0AA0" w:rsidRDefault="004C0AA0" w:rsidP="004C0AA0">
          <w:pPr>
            <w:pStyle w:val="CitaviBibliographyEntry"/>
          </w:pPr>
          <w:bookmarkStart w:id="219" w:name="_CTVL0012bb9aad68db3461e8217ecb3623bdd01"/>
          <w:r>
            <w:t>May, R. J., Maier, H. R., &amp; Dandy, G. C. (2010). Data splitting for artificial neural networks using SOM-based stratified sampling.</w:t>
          </w:r>
          <w:bookmarkEnd w:id="219"/>
          <w:r>
            <w:t xml:space="preserve"> </w:t>
          </w:r>
          <w:r w:rsidRPr="004C0AA0">
            <w:rPr>
              <w:i/>
            </w:rPr>
            <w:t>Neural Networks : The Official Journal of the International Neural Network Society</w:t>
          </w:r>
          <w:r w:rsidRPr="004C0AA0">
            <w:t xml:space="preserve">, </w:t>
          </w:r>
          <w:r w:rsidRPr="004C0AA0">
            <w:rPr>
              <w:i/>
            </w:rPr>
            <w:t>23</w:t>
          </w:r>
          <w:r w:rsidRPr="004C0AA0">
            <w:t>(2), 283–294. https://doi.org/10.1016/j.neunet.2009.11.009</w:t>
          </w:r>
        </w:p>
        <w:p w14:paraId="07393FF8" w14:textId="77777777" w:rsidR="004C0AA0" w:rsidRDefault="004C0AA0" w:rsidP="004C0AA0">
          <w:pPr>
            <w:pStyle w:val="CitaviBibliographyEntry"/>
          </w:pPr>
          <w:bookmarkStart w:id="220" w:name="_CTVL0011ccbbbb49dcf408685ca9bfd44b85121"/>
          <w:r>
            <w:t>Meta (2022). Inside the Lab: AI breakthroughs that will power the metaverse. Retrieved from https://ai.facebook.com/blog/meta-ai-inside-the-lab/</w:t>
          </w:r>
        </w:p>
        <w:p w14:paraId="1273EC6E" w14:textId="77777777" w:rsidR="004C0AA0" w:rsidRDefault="004C0AA0" w:rsidP="004C0AA0">
          <w:pPr>
            <w:pStyle w:val="CitaviBibliographyEntry"/>
          </w:pPr>
          <w:bookmarkStart w:id="221" w:name="_CTVL0018c36ee259d7f451d8e8b550cc773dae6"/>
          <w:bookmarkEnd w:id="220"/>
          <w:r>
            <w:t>Microsoft (n.d.). Machine Learning operations maturity model. Retrieved from https://docs.microsoft.com/en-us/azure/architecture/example-scenario/mlops/mlops-maturity-model</w:t>
          </w:r>
        </w:p>
        <w:p w14:paraId="30BD6AC7" w14:textId="77777777" w:rsidR="004C0AA0" w:rsidRDefault="004C0AA0" w:rsidP="004C0AA0">
          <w:pPr>
            <w:pStyle w:val="CitaviBibliographyEntry"/>
          </w:pPr>
          <w:bookmarkStart w:id="222" w:name="_CTVL0010e2d588e030b4862bdf22c8ec21c1879"/>
          <w:bookmarkEnd w:id="221"/>
          <w:r>
            <w:t>Minsky, M. (1961). Steps toward Artificial Intelligence.</w:t>
          </w:r>
          <w:bookmarkEnd w:id="222"/>
          <w:r>
            <w:t xml:space="preserve"> </w:t>
          </w:r>
          <w:r w:rsidRPr="004C0AA0">
            <w:rPr>
              <w:i/>
            </w:rPr>
            <w:t>Proceedings of the IRE</w:t>
          </w:r>
          <w:r w:rsidRPr="004C0AA0">
            <w:t xml:space="preserve">, </w:t>
          </w:r>
          <w:r w:rsidRPr="004C0AA0">
            <w:rPr>
              <w:i/>
            </w:rPr>
            <w:t>49</w:t>
          </w:r>
          <w:r w:rsidRPr="004C0AA0">
            <w:t>(1), 8–30. https://doi.org/10.1109/JRPROC.1961.287775</w:t>
          </w:r>
        </w:p>
        <w:p w14:paraId="1B11609C" w14:textId="77777777" w:rsidR="004C0AA0" w:rsidRDefault="004C0AA0" w:rsidP="004C0AA0">
          <w:pPr>
            <w:pStyle w:val="CitaviBibliographyEntry"/>
          </w:pPr>
          <w:bookmarkStart w:id="223" w:name="_CTVL00109a964abb6b84f43a966831903f60a22"/>
          <w:r>
            <w:lastRenderedPageBreak/>
            <w:t>Miranda, L. J. (2021). Towards data-centric machine learning: a short review.</w:t>
          </w:r>
          <w:bookmarkEnd w:id="223"/>
          <w:r>
            <w:t xml:space="preserve"> </w:t>
          </w:r>
          <w:r w:rsidRPr="004C0AA0">
            <w:rPr>
              <w:i/>
            </w:rPr>
            <w:t>Ljvmiranda921. Github. Io</w:t>
          </w:r>
          <w:r w:rsidRPr="004C0AA0">
            <w:t>.</w:t>
          </w:r>
        </w:p>
        <w:p w14:paraId="15091EE7" w14:textId="77777777" w:rsidR="004C0AA0" w:rsidRDefault="004C0AA0" w:rsidP="004C0AA0">
          <w:pPr>
            <w:pStyle w:val="CitaviBibliographyEntry"/>
          </w:pPr>
          <w:bookmarkStart w:id="224" w:name="_CTVL001940bb32260bb409d98e80f93a50dec03"/>
          <w:r>
            <w:t>Myers, B. L., Kappelman, L. A., &amp; Prybutok, V. R. (1997). A Comprehensive Model for Assessing the Quality and Productivity of the Information Systems Function.</w:t>
          </w:r>
          <w:bookmarkEnd w:id="224"/>
          <w:r>
            <w:t xml:space="preserve"> </w:t>
          </w:r>
          <w:r w:rsidRPr="004C0AA0">
            <w:rPr>
              <w:i/>
            </w:rPr>
            <w:t>Information Resources Management Journal</w:t>
          </w:r>
          <w:r w:rsidRPr="004C0AA0">
            <w:t xml:space="preserve">, </w:t>
          </w:r>
          <w:r w:rsidRPr="004C0AA0">
            <w:rPr>
              <w:i/>
            </w:rPr>
            <w:t>10</w:t>
          </w:r>
          <w:r w:rsidRPr="004C0AA0">
            <w:t>(1), 6–26. https://doi.org/10.4018/irmj.1997010101</w:t>
          </w:r>
        </w:p>
        <w:p w14:paraId="7DA8E717" w14:textId="77777777" w:rsidR="004C0AA0" w:rsidRDefault="004C0AA0" w:rsidP="004C0AA0">
          <w:pPr>
            <w:pStyle w:val="CitaviBibliographyEntry"/>
          </w:pPr>
          <w:bookmarkStart w:id="225" w:name="_CTVL0015a391e413c5a40859500b06eaa59c969"/>
          <w:r>
            <w:t>Nair, V., &amp; Hinton, G. E. (2010). Rectified linear units improve restricted boltzmann machines. In</w:t>
          </w:r>
          <w:bookmarkEnd w:id="225"/>
          <w:r>
            <w:t xml:space="preserve"> </w:t>
          </w:r>
          <w:r w:rsidRPr="004C0AA0">
            <w:rPr>
              <w:i/>
            </w:rPr>
            <w:t>Icml</w:t>
          </w:r>
          <w:r w:rsidRPr="004C0AA0">
            <w:t>.</w:t>
          </w:r>
        </w:p>
        <w:p w14:paraId="1EAFA502" w14:textId="77777777" w:rsidR="004C0AA0" w:rsidRDefault="004C0AA0" w:rsidP="004C0AA0">
          <w:pPr>
            <w:pStyle w:val="CitaviBibliographyEntry"/>
          </w:pPr>
          <w:bookmarkStart w:id="226" w:name="_CTVL001b5893b8b721c481a92fc8168361bba92"/>
          <w:r>
            <w:t>Naumov, M., Mudigere, D., Shi, H.</w:t>
          </w:r>
          <w:r>
            <w:rPr>
              <w:rFonts w:ascii="Cambria Math" w:hAnsi="Cambria Math" w:cs="Cambria Math"/>
            </w:rPr>
            <w:t>‑</w:t>
          </w:r>
          <w:r>
            <w:t>J.</w:t>
          </w:r>
          <w:r>
            <w:rPr>
              <w:rFonts w:cs="Arial"/>
            </w:rPr>
            <w:t> </w:t>
          </w:r>
          <w:r>
            <w:t>M., Huang,</w:t>
          </w:r>
          <w:r>
            <w:rPr>
              <w:rFonts w:cs="Arial"/>
            </w:rPr>
            <w:t> </w:t>
          </w:r>
          <w:r>
            <w:t>J., Sundaraman,</w:t>
          </w:r>
          <w:r>
            <w:rPr>
              <w:rFonts w:cs="Arial"/>
            </w:rPr>
            <w:t> </w:t>
          </w:r>
          <w:r>
            <w:t>N., Park,</w:t>
          </w:r>
          <w:r>
            <w:rPr>
              <w:rFonts w:cs="Arial"/>
            </w:rPr>
            <w:t> </w:t>
          </w:r>
          <w:r>
            <w:t>J.,</w:t>
          </w:r>
          <w:r>
            <w:rPr>
              <w:rFonts w:cs="Arial"/>
            </w:rPr>
            <w:t> </w:t>
          </w:r>
          <w:r>
            <w:t>.</w:t>
          </w:r>
          <w:r>
            <w:rPr>
              <w:rFonts w:cs="Arial"/>
            </w:rPr>
            <w:t> </w:t>
          </w:r>
          <w:r>
            <w:t>.</w:t>
          </w:r>
          <w:r>
            <w:rPr>
              <w:rFonts w:cs="Arial"/>
            </w:rPr>
            <w:t> </w:t>
          </w:r>
          <w:r>
            <w:t>. Smelyanskiy,</w:t>
          </w:r>
          <w:r>
            <w:rPr>
              <w:rFonts w:cs="Arial"/>
            </w:rPr>
            <w:t> </w:t>
          </w:r>
          <w:r>
            <w:t>M. (2019, May 31).</w:t>
          </w:r>
          <w:bookmarkEnd w:id="226"/>
          <w:r>
            <w:t xml:space="preserve"> </w:t>
          </w:r>
          <w:r w:rsidRPr="004C0AA0">
            <w:rPr>
              <w:i/>
            </w:rPr>
            <w:t>Deep Learning Recommendation Model for Personalization and Recommendation Systems</w:t>
          </w:r>
          <w:r w:rsidRPr="004C0AA0">
            <w:t xml:space="preserve">. Retrieved from http://arxiv.org/pdf/1906.00091v1 </w:t>
          </w:r>
        </w:p>
        <w:p w14:paraId="2C201AD5" w14:textId="77777777" w:rsidR="004C0AA0" w:rsidRDefault="004C0AA0" w:rsidP="004C0AA0">
          <w:pPr>
            <w:pStyle w:val="CitaviBibliographyEntry"/>
          </w:pPr>
          <w:bookmarkStart w:id="227"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16DD4369" w14:textId="77777777" w:rsidR="004C0AA0" w:rsidRDefault="004C0AA0" w:rsidP="004C0AA0">
          <w:pPr>
            <w:pStyle w:val="CitaviBibliographyEntry"/>
          </w:pPr>
          <w:bookmarkStart w:id="228" w:name="_CTVL001d58c64bc525b456e8ec2c748df0c8f82"/>
          <w:bookmarkEnd w:id="227"/>
          <w:r>
            <w:t>Pandas (n.d.). pandas. Retrieved from https://pandas.pydata.org/</w:t>
          </w:r>
        </w:p>
        <w:p w14:paraId="55CF7D7A" w14:textId="77777777" w:rsidR="004C0AA0" w:rsidRDefault="004C0AA0" w:rsidP="004C0AA0">
          <w:pPr>
            <w:pStyle w:val="CitaviBibliographyEntry"/>
          </w:pPr>
          <w:bookmarkStart w:id="229" w:name="_CTVL001eba84538ac07417892f6534d797d40ab"/>
          <w:bookmarkEnd w:id="228"/>
          <w:r>
            <w:t>Qahtan, A. A., Alharbi, B., Wang, S., &amp; Zhang, X. [Xiangliang] (2015). A PCA-Based Change Detection Framework for Multidimensional Data Streams: Change Detection in Multidimensional Data Streams. In</w:t>
          </w:r>
          <w:bookmarkEnd w:id="229"/>
          <w:r>
            <w:t xml:space="preserve"> </w:t>
          </w:r>
          <w:r w:rsidRPr="004C0AA0">
            <w:rPr>
              <w:i/>
            </w:rPr>
            <w:t xml:space="preserve">KDD ’15, Proceedings of the 21th ACM SIGKDD International Conference on Knowledge Discovery and Data Mining </w:t>
          </w:r>
          <w:r w:rsidRPr="004C0AA0">
            <w:t>(pp. 935–944). New York, NY, USA: Association for Computing Machinery. https://doi.org/10.1145/2783258.2783359</w:t>
          </w:r>
        </w:p>
        <w:p w14:paraId="072A6AD1" w14:textId="77777777" w:rsidR="004C0AA0" w:rsidRDefault="004C0AA0" w:rsidP="004C0AA0">
          <w:pPr>
            <w:pStyle w:val="CitaviBibliographyEntry"/>
          </w:pPr>
          <w:bookmarkStart w:id="230" w:name="_CTVL001d7b32e07c55f47bf90cea967c13decb7"/>
          <w:r>
            <w:t>Refinitiv (2020).</w:t>
          </w:r>
          <w:bookmarkEnd w:id="230"/>
          <w:r>
            <w:t xml:space="preserve"> </w:t>
          </w:r>
          <w:r w:rsidRPr="004C0AA0">
            <w:rPr>
              <w:i/>
            </w:rPr>
            <w:t>THE RISE OF THE DATA SCIENTIST:: Machine learning models for the future</w:t>
          </w:r>
          <w:r w:rsidRPr="004C0AA0">
            <w:t xml:space="preserve">. Retrieved from https://www.refinitiv.com/en/resources/special-report/refinitiv-2020-artificial-intelligence-machine-learning-global-study </w:t>
          </w:r>
        </w:p>
        <w:p w14:paraId="36930599" w14:textId="77777777" w:rsidR="004C0AA0" w:rsidRDefault="004C0AA0" w:rsidP="004C0AA0">
          <w:pPr>
            <w:pStyle w:val="CitaviBibliographyEntry"/>
          </w:pPr>
          <w:bookmarkStart w:id="231" w:name="_CTVL0011c377dae22404f24b133b8953277f652"/>
          <w:r>
            <w:t>Rendle, S., Krichene, W., Zhang, L., &amp; Anderson, J. (2020). Neural Collaborative Filtering vs. Matrix Factorization Revisited. In</w:t>
          </w:r>
          <w:bookmarkEnd w:id="231"/>
          <w:r>
            <w:t xml:space="preserve"> </w:t>
          </w:r>
          <w:r w:rsidRPr="004C0AA0">
            <w:rPr>
              <w:i/>
            </w:rPr>
            <w:t xml:space="preserve">Fourteenth ACM Conference on Recommender Systems </w:t>
          </w:r>
          <w:r w:rsidRPr="004C0AA0">
            <w:t>(pp. 240–248). New York, NY, USA: Association for Computing Machinery. https://doi.org/10.1145/3383313.3412488</w:t>
          </w:r>
        </w:p>
        <w:p w14:paraId="46095686" w14:textId="77777777" w:rsidR="004C0AA0" w:rsidRDefault="004C0AA0" w:rsidP="004C0AA0">
          <w:pPr>
            <w:pStyle w:val="CitaviBibliographyEntry"/>
          </w:pPr>
          <w:bookmarkStart w:id="232" w:name="_CTVL001f5088e61a86547eebc9ca98fef3c4212"/>
          <w:r>
            <w:t>Renggli, C., Rimanic, L., Gürel, N. M., Karlaš, B., Wu, W., &amp; Zhang, C. (2021, February 15).</w:t>
          </w:r>
          <w:bookmarkEnd w:id="232"/>
          <w:r>
            <w:t xml:space="preserve"> </w:t>
          </w:r>
          <w:r w:rsidRPr="004C0AA0">
            <w:rPr>
              <w:i/>
            </w:rPr>
            <w:t>A Data Quality-Driven View of MLOps</w:t>
          </w:r>
          <w:r w:rsidRPr="004C0AA0">
            <w:t xml:space="preserve">. Retrieved from http://arxiv.org/pdf/2102.07750v1 </w:t>
          </w:r>
        </w:p>
        <w:p w14:paraId="6B0C640D" w14:textId="77777777" w:rsidR="004C0AA0" w:rsidRDefault="004C0AA0" w:rsidP="004C0AA0">
          <w:pPr>
            <w:pStyle w:val="CitaviBibliographyEntry"/>
          </w:pPr>
          <w:bookmarkStart w:id="233" w:name="_CTVL001afe4070d69ce4362aa65c65d75cc5021"/>
          <w:r>
            <w:t>Rimol, M. (2021, November 22).</w:t>
          </w:r>
          <w:bookmarkEnd w:id="233"/>
          <w:r>
            <w:t xml:space="preserve"> </w:t>
          </w:r>
          <w:r w:rsidRPr="004C0AA0">
            <w:rPr>
              <w:i/>
            </w:rPr>
            <w:t>Gartner Forecasts Worldwide Artificial Intelligence Software Market to Reach $62 Billion in 2022</w:t>
          </w:r>
          <w:r w:rsidRPr="004C0AA0">
            <w:t xml:space="preserve">. Retrieved from Gartner website: https://www.gartner.com/en/newsroom/press-releases/2021-11-22-gartner-forecasts-worldwide-artificial-intelligence-software-market-to-reach-62-billion-in-2022 </w:t>
          </w:r>
        </w:p>
        <w:p w14:paraId="6CD1D903" w14:textId="77777777" w:rsidR="004C0AA0" w:rsidRDefault="004C0AA0" w:rsidP="004C0AA0">
          <w:pPr>
            <w:pStyle w:val="CitaviBibliographyEntry"/>
            <w:rPr>
              <w:i/>
            </w:rPr>
          </w:pPr>
          <w:bookmarkStart w:id="234" w:name="_CTVL0011b70ababf0ef401d957781d605e2c3e7"/>
          <w:r>
            <w:t>Rosenblatt, F. (1961).</w:t>
          </w:r>
          <w:bookmarkEnd w:id="234"/>
          <w:r>
            <w:t xml:space="preserve"> </w:t>
          </w:r>
          <w:r w:rsidRPr="004C0AA0">
            <w:rPr>
              <w:i/>
            </w:rPr>
            <w:t xml:space="preserve">Principles of neurodynamics. perceptrons and the theory of brain mechanisms. </w:t>
          </w:r>
        </w:p>
        <w:p w14:paraId="1891BDDC" w14:textId="77777777" w:rsidR="004C0AA0" w:rsidRDefault="004C0AA0" w:rsidP="004C0AA0">
          <w:pPr>
            <w:pStyle w:val="CitaviBibliographyEntry"/>
          </w:pPr>
          <w:bookmarkStart w:id="235" w:name="_CTVL001fda79fb0273c4e0dadd2eb66caed3747"/>
          <w:r>
            <w:lastRenderedPageBreak/>
            <w:t>Ruf, P., Madan, M., Reich, C., &amp; Ould-Abdeslam, D. (2021). Demystifying MLOps and Presenting a Recipe for the Selection of Open-Source Tools.</w:t>
          </w:r>
          <w:bookmarkEnd w:id="235"/>
          <w:r>
            <w:t xml:space="preserve"> </w:t>
          </w:r>
          <w:r w:rsidRPr="004C0AA0">
            <w:rPr>
              <w:i/>
            </w:rPr>
            <w:t>Applied Sciences</w:t>
          </w:r>
          <w:r w:rsidRPr="004C0AA0">
            <w:t xml:space="preserve">, </w:t>
          </w:r>
          <w:r w:rsidRPr="004C0AA0">
            <w:rPr>
              <w:i/>
            </w:rPr>
            <w:t>11</w:t>
          </w:r>
          <w:r w:rsidRPr="004C0AA0">
            <w:t>(19), 8861. https://doi.org/10.3390/app11198861</w:t>
          </w:r>
        </w:p>
        <w:p w14:paraId="38F89914" w14:textId="77777777" w:rsidR="004C0AA0" w:rsidRDefault="004C0AA0" w:rsidP="004C0AA0">
          <w:pPr>
            <w:pStyle w:val="CitaviBibliographyEntry"/>
          </w:pPr>
          <w:bookmarkStart w:id="236"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0B2FC7B7" w14:textId="77777777" w:rsidR="004C0AA0" w:rsidRDefault="004C0AA0" w:rsidP="004C0AA0">
          <w:pPr>
            <w:pStyle w:val="CitaviBibliographyEntry"/>
          </w:pPr>
          <w:bookmarkStart w:id="237" w:name="_CTVL0018c0e0b3fa7c240d7ac6e9536b78b8304"/>
          <w:bookmarkEnd w:id="236"/>
          <w:r>
            <w:t>Sculley, D., Holt, G., Golovin, D., Davydov, E., Phillips, T., Ebner, D., . . . Dennison, D. (2015). Hidden technical debt in machine learning systems.</w:t>
          </w:r>
          <w:bookmarkEnd w:id="237"/>
          <w:r>
            <w:t xml:space="preserve"> </w:t>
          </w:r>
          <w:r w:rsidRPr="004C0AA0">
            <w:rPr>
              <w:i/>
            </w:rPr>
            <w:t>Advances in Neural Information Processing Systems</w:t>
          </w:r>
          <w:r w:rsidRPr="004C0AA0">
            <w:t xml:space="preserve">, </w:t>
          </w:r>
          <w:r w:rsidRPr="004C0AA0">
            <w:rPr>
              <w:i/>
            </w:rPr>
            <w:t>28</w:t>
          </w:r>
          <w:r w:rsidRPr="004C0AA0">
            <w:t>(2), 2503–2511.</w:t>
          </w:r>
        </w:p>
        <w:p w14:paraId="6AC04C73" w14:textId="77777777" w:rsidR="004C0AA0" w:rsidRDefault="004C0AA0" w:rsidP="004C0AA0">
          <w:pPr>
            <w:pStyle w:val="CitaviBibliographyEntry"/>
          </w:pPr>
          <w:bookmarkStart w:id="238" w:name="_CTVL001bf6fe32adde348f7870c8c5e52d6b439"/>
          <w:r>
            <w:t>Serban, A., van der Blom, K., Hoos, H., &amp; Visser, J. (2020). Adoption and Effects of Software Engineering Best Practices in Machine Learning,</w:t>
          </w:r>
          <w:bookmarkEnd w:id="238"/>
          <w:r>
            <w:t xml:space="preserve"> </w:t>
          </w:r>
          <w:r w:rsidRPr="004C0AA0">
            <w:rPr>
              <w:i/>
            </w:rPr>
            <w:t>1</w:t>
          </w:r>
          <w:r w:rsidRPr="004C0AA0">
            <w:t>, 1–12. https://doi.org/10.1145/3382494.3410681</w:t>
          </w:r>
        </w:p>
        <w:p w14:paraId="32FFA41D" w14:textId="77777777" w:rsidR="004C0AA0" w:rsidRDefault="004C0AA0" w:rsidP="004C0AA0">
          <w:pPr>
            <w:pStyle w:val="CitaviBibliographyEntry"/>
          </w:pPr>
          <w:bookmarkStart w:id="239" w:name="_CTVL0010ea2218ffdb74a62a854f437b2d7d86c"/>
          <w:r>
            <w:t>Shan, Y., Hoens, T. R., Jiao, J., Wang, H., Yu, D., &amp; Mao, J. C. (2016). Deep Crossing. In B. Krishnapuram, M. Shah, A. Smola, C. Aggarwal, D. Shen, &amp; R. Rastogi (Eds.),</w:t>
          </w:r>
          <w:bookmarkEnd w:id="239"/>
          <w:r>
            <w:t xml:space="preserve"> </w:t>
          </w:r>
          <w:r w:rsidRPr="004C0AA0">
            <w:rPr>
              <w:i/>
            </w:rPr>
            <w:t xml:space="preserve">Proceedings of the 22nd ACM SIGKDD International Conference on Knowledge Discovery and Data Mining </w:t>
          </w:r>
          <w:r w:rsidRPr="004C0AA0">
            <w:t>(pp. 255–262). New York, NY, USA: ACM. https://doi.org/10.1145/2939672.2939704</w:t>
          </w:r>
        </w:p>
        <w:p w14:paraId="0DAEE895" w14:textId="77777777" w:rsidR="004C0AA0" w:rsidRDefault="004C0AA0" w:rsidP="004C0AA0">
          <w:pPr>
            <w:pStyle w:val="CitaviBibliographyEntry"/>
          </w:pPr>
          <w:bookmarkStart w:id="240" w:name="_CTVL001f3c9377022c340969aa07cf5a944794c"/>
          <w:r>
            <w:t>Singh, P. K., Choudhury, P., Dey, A. K., &amp; Pramanik, P. K. D. (2021). Recommender systems: an overview, research trends, and future directions.</w:t>
          </w:r>
          <w:bookmarkEnd w:id="240"/>
          <w:r>
            <w:t xml:space="preserve"> </w:t>
          </w:r>
          <w:r w:rsidRPr="004C0AA0">
            <w:rPr>
              <w:i/>
            </w:rPr>
            <w:t>International Journal of Business and Systems Research</w:t>
          </w:r>
          <w:r w:rsidRPr="004C0AA0">
            <w:t xml:space="preserve">, </w:t>
          </w:r>
          <w:r w:rsidRPr="004C0AA0">
            <w:rPr>
              <w:i/>
            </w:rPr>
            <w:t>15</w:t>
          </w:r>
          <w:r w:rsidRPr="004C0AA0">
            <w:t>(1), 14. https://doi.org/10.1504/ijbsr.2021.10033303</w:t>
          </w:r>
        </w:p>
        <w:p w14:paraId="68B9A613" w14:textId="77777777" w:rsidR="004C0AA0" w:rsidRDefault="004C0AA0" w:rsidP="004C0AA0">
          <w:pPr>
            <w:pStyle w:val="CitaviBibliographyEntry"/>
          </w:pPr>
          <w:bookmarkStart w:id="241"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41"/>
          <w:r>
            <w:t xml:space="preserve"> </w:t>
          </w:r>
          <w:r w:rsidRPr="004C0AA0">
            <w:rPr>
              <w:i/>
            </w:rPr>
            <w:t>Machine Learning and Knowledge Extraction</w:t>
          </w:r>
          <w:r w:rsidRPr="004C0AA0">
            <w:t xml:space="preserve">, </w:t>
          </w:r>
          <w:r w:rsidRPr="004C0AA0">
            <w:rPr>
              <w:i/>
            </w:rPr>
            <w:t>3</w:t>
          </w:r>
          <w:r w:rsidRPr="004C0AA0">
            <w:t>(2), 392–413. https://doi.org/10.3390/make3020020</w:t>
          </w:r>
        </w:p>
        <w:p w14:paraId="5A7F925C" w14:textId="77777777" w:rsidR="004C0AA0" w:rsidRDefault="004C0AA0" w:rsidP="004C0AA0">
          <w:pPr>
            <w:pStyle w:val="CitaviBibliographyEntry"/>
          </w:pPr>
          <w:bookmarkStart w:id="242" w:name="_CTVL001d901da9015e84747bfcb5647573b2436"/>
          <w:r>
            <w:t>Su, X., &amp; Khoshgoftaar, T. M. (2009). A Survey of Collaborative Filtering Techniques.</w:t>
          </w:r>
          <w:bookmarkEnd w:id="242"/>
          <w:r>
            <w:t xml:space="preserve"> </w:t>
          </w:r>
          <w:r w:rsidRPr="004C0AA0">
            <w:rPr>
              <w:i/>
            </w:rPr>
            <w:t>Advances in Artificial Intelligence</w:t>
          </w:r>
          <w:r w:rsidRPr="004C0AA0">
            <w:t xml:space="preserve">, </w:t>
          </w:r>
          <w:r w:rsidRPr="004C0AA0">
            <w:rPr>
              <w:i/>
            </w:rPr>
            <w:t>2009</w:t>
          </w:r>
          <w:r w:rsidRPr="004C0AA0">
            <w:t>, 1–19. https://doi.org/10.1155/2009/421425</w:t>
          </w:r>
        </w:p>
        <w:p w14:paraId="61B822F8" w14:textId="77777777" w:rsidR="004C0AA0" w:rsidRDefault="004C0AA0" w:rsidP="004C0AA0">
          <w:pPr>
            <w:pStyle w:val="CitaviBibliographyEntry"/>
          </w:pPr>
          <w:bookmarkStart w:id="243" w:name="_CTVL0014d0825e1efea49a4a221d4a6aa77abec"/>
          <w:r>
            <w:t>Symeonidis, G., Nerantzis, E., Kazakis, A., &amp; Papakostas, G. A. (2022). MLOps - Definitions, Tools and Challenges. In</w:t>
          </w:r>
          <w:bookmarkEnd w:id="243"/>
          <w:r>
            <w:t xml:space="preserve"> </w:t>
          </w:r>
          <w:r w:rsidRPr="004C0AA0">
            <w:rPr>
              <w:i/>
            </w:rPr>
            <w:t xml:space="preserve">2022 IEEE 12th Annual Computing and Communication Workshop and Conference (CCWC) </w:t>
          </w:r>
          <w:r w:rsidRPr="004C0AA0">
            <w:t>(pp. 453–460). IEEE. https://doi.org/10.1109/CCWC54503.2022.9720902</w:t>
          </w:r>
        </w:p>
        <w:p w14:paraId="12784907" w14:textId="77777777" w:rsidR="004C0AA0" w:rsidRDefault="004C0AA0" w:rsidP="004C0AA0">
          <w:pPr>
            <w:pStyle w:val="CitaviBibliographyEntry"/>
          </w:pPr>
          <w:bookmarkStart w:id="244" w:name="_CTVL001be73c4f845cc48e1b8ca161c0d73770a"/>
          <w:r>
            <w:t>Tamburri, D. A. (2020). Sustainable MLOps: Trends and Challenges. In</w:t>
          </w:r>
          <w:bookmarkEnd w:id="244"/>
          <w:r>
            <w:t xml:space="preserve"> </w:t>
          </w:r>
          <w:r w:rsidRPr="004C0AA0">
            <w:rPr>
              <w:i/>
            </w:rPr>
            <w:t xml:space="preserve">2020 22nd International Symposium on Symbolic and Numeric Algorithms for Scientific Computing (SYNASC) </w:t>
          </w:r>
          <w:r w:rsidRPr="004C0AA0">
            <w:t>(pp. 17–23). IEEE. https://doi.org/10.1109/SYNASC51798.2020.00015</w:t>
          </w:r>
        </w:p>
        <w:p w14:paraId="03A1BA6B" w14:textId="77777777" w:rsidR="004C0AA0" w:rsidRDefault="004C0AA0" w:rsidP="004C0AA0">
          <w:pPr>
            <w:pStyle w:val="CitaviBibliographyEntry"/>
          </w:pPr>
          <w:bookmarkStart w:id="245" w:name="_CTVL001ca86fb2216cc4684a0165370b7561d52"/>
          <w:r>
            <w:t>TensorFlow (n.d.). TensorFlow Recommenders. Retrieved from https://www.tensorflow.org/recommenders</w:t>
          </w:r>
        </w:p>
        <w:p w14:paraId="1E825AE6" w14:textId="77777777" w:rsidR="004C0AA0" w:rsidRDefault="004C0AA0" w:rsidP="004C0AA0">
          <w:pPr>
            <w:pStyle w:val="CitaviBibliographyEntry"/>
          </w:pPr>
          <w:bookmarkStart w:id="246" w:name="_CTVL0014f6a45c63ee14703a167af60e42ede23"/>
          <w:bookmarkEnd w:id="245"/>
          <w:r>
            <w:lastRenderedPageBreak/>
            <w:t>TensorFlow (2022a). Deep &amp; Cross Network (DCN). Retrieved from https://www.tensorflow.org/recommenders/examples/dcn</w:t>
          </w:r>
        </w:p>
        <w:p w14:paraId="4C974BC5" w14:textId="77777777" w:rsidR="004C0AA0" w:rsidRDefault="004C0AA0" w:rsidP="004C0AA0">
          <w:pPr>
            <w:pStyle w:val="CitaviBibliographyEntry"/>
          </w:pPr>
          <w:bookmarkStart w:id="247" w:name="_CTVL00152fb0ebe12bf4715811c42ff098d666d"/>
          <w:bookmarkEnd w:id="246"/>
          <w:r>
            <w:t>TensorFlow (2022b). TFRS API: All symbols in TensorFlow Recommenders. Retrieved from https://www.tensorflow.org/recommenders/api_docs/python/tfrs/all_symbols</w:t>
          </w:r>
        </w:p>
        <w:p w14:paraId="76DE4985" w14:textId="77777777" w:rsidR="004C0AA0" w:rsidRDefault="004C0AA0" w:rsidP="004C0AA0">
          <w:pPr>
            <w:pStyle w:val="CitaviBibliographyEntry"/>
          </w:pPr>
          <w:bookmarkStart w:id="248" w:name="_CTVL0010396afe5ba6442bbb8faaa092f83e6ed"/>
          <w:bookmarkEnd w:id="247"/>
          <w:r>
            <w:t>Theodoridis, J., &amp; Grießhaber, D. (n.d.). Deeplearning Cluster - Docs. Retrieved from https://deeplearn.pages.mi.hdm-stuttgart.de/docs/</w:t>
          </w:r>
        </w:p>
        <w:p w14:paraId="01987C13" w14:textId="77777777" w:rsidR="004C0AA0" w:rsidRDefault="004C0AA0" w:rsidP="004C0AA0">
          <w:pPr>
            <w:pStyle w:val="CitaviBibliographyEntry"/>
          </w:pPr>
          <w:bookmarkStart w:id="249" w:name="_CTVL0017b613a10395c40f9b01f41448c8ad104"/>
          <w:bookmarkEnd w:id="248"/>
          <w:r>
            <w:t>Vellido, A., Lisboa, P. J., &amp; Meehan, K. (2000). Quantitative Characterization and Prediction of On-Line Purchasing Behavior: A Latent Variable Approach.</w:t>
          </w:r>
          <w:bookmarkEnd w:id="249"/>
          <w:r>
            <w:t xml:space="preserve"> </w:t>
          </w:r>
          <w:r w:rsidRPr="004C0AA0">
            <w:rPr>
              <w:i/>
            </w:rPr>
            <w:t>International Journal of Electronic Commerce</w:t>
          </w:r>
          <w:r w:rsidRPr="004C0AA0">
            <w:t xml:space="preserve">, </w:t>
          </w:r>
          <w:r w:rsidRPr="004C0AA0">
            <w:rPr>
              <w:i/>
            </w:rPr>
            <w:t>4</w:t>
          </w:r>
          <w:r w:rsidRPr="004C0AA0">
            <w:t>(4), 83–104. https://doi.org/10.1080/10864415.2000.11518380</w:t>
          </w:r>
        </w:p>
        <w:p w14:paraId="2FD63A44" w14:textId="77777777" w:rsidR="004C0AA0" w:rsidRDefault="004C0AA0" w:rsidP="004C0AA0">
          <w:pPr>
            <w:pStyle w:val="CitaviBibliographyEntry"/>
          </w:pPr>
          <w:bookmarkStart w:id="250" w:name="_CTVL00107b59ad7728a4751ac1c97f8b0ba36fb"/>
          <w:r>
            <w:t>Wang, R., Fu, B., Fu, G., &amp; Wang, M. (2017, August 17).</w:t>
          </w:r>
          <w:bookmarkEnd w:id="250"/>
          <w:r>
            <w:t xml:space="preserve"> </w:t>
          </w:r>
          <w:r w:rsidRPr="004C0AA0">
            <w:rPr>
              <w:i/>
            </w:rPr>
            <w:t>Deep &amp; Cross Network for Ad Click Predictions</w:t>
          </w:r>
          <w:r w:rsidRPr="004C0AA0">
            <w:t>. Retrieved from http://arxiv.org/pdf/1708.05123v1 https://doi.org/AdKDD</w:t>
          </w:r>
        </w:p>
        <w:p w14:paraId="259CB5CD" w14:textId="77777777" w:rsidR="004C0AA0" w:rsidRDefault="004C0AA0" w:rsidP="004C0AA0">
          <w:pPr>
            <w:pStyle w:val="CitaviBibliographyEntry"/>
          </w:pPr>
          <w:bookmarkStart w:id="251"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51"/>
          <w:r>
            <w:t xml:space="preserve"> </w:t>
          </w:r>
          <w:r w:rsidRPr="004C0AA0">
            <w:rPr>
              <w:i/>
            </w:rPr>
            <w:t xml:space="preserve">Proceedings of the Web Conference 2021 </w:t>
          </w:r>
          <w:r w:rsidRPr="004C0AA0">
            <w:t>(pp. 1785–1797). New York, NY, USA: ACM. https://doi.org/10.1145/3442381.3450078</w:t>
          </w:r>
        </w:p>
        <w:p w14:paraId="5B05E758" w14:textId="77777777" w:rsidR="004C0AA0" w:rsidRDefault="004C0AA0" w:rsidP="004C0AA0">
          <w:pPr>
            <w:pStyle w:val="CitaviBibliographyEntry"/>
          </w:pPr>
          <w:bookmarkStart w:id="252" w:name="_CTVL001ac17342124684964b43fc4b0238de8e6"/>
          <w:r>
            <w:t>Wei, W. (2022, June 9). Question: examples/best practices for integrating tfrs with tfx #380. Retrieved from https://github.com/tensorflow/recommenders/issues/380#issuecomment-1151934730</w:t>
          </w:r>
        </w:p>
        <w:p w14:paraId="2841FCBA" w14:textId="77777777" w:rsidR="004C0AA0" w:rsidRDefault="004C0AA0" w:rsidP="004C0AA0">
          <w:pPr>
            <w:pStyle w:val="CitaviBibliographyEntry"/>
          </w:pPr>
          <w:bookmarkStart w:id="253" w:name="_CTVL0014c2e6615c4b542419b7a225008c0f5c7"/>
          <w:bookmarkEnd w:id="252"/>
          <w:r>
            <w:t>Yan, Y., &amp; Li, L. (2020). xDeepInt: a hybrid architecture for modeling the vector-wise and bit-wise feature interactions.</w:t>
          </w:r>
        </w:p>
        <w:p w14:paraId="1C6257FA" w14:textId="77777777" w:rsidR="004C0AA0" w:rsidRDefault="004C0AA0" w:rsidP="004C0AA0">
          <w:pPr>
            <w:pStyle w:val="CitaviBibliographyEntry"/>
          </w:pPr>
          <w:bookmarkStart w:id="254" w:name="_CTVL001dbb186a3b223468da3083f0961f01254"/>
          <w:bookmarkEnd w:id="253"/>
          <w:r>
            <w:t>Yavuz, B., &amp; Chockalingam, P. (2019). Introducing Delta Time Travel for Large Scale Data Lakes. Retrieved from https://databricks.com/de/blog/2019/02/04/introducing-delta-time-travel-for-large-scale-data-lakes.html</w:t>
          </w:r>
        </w:p>
        <w:p w14:paraId="03225F0D" w14:textId="77777777" w:rsidR="004C0AA0" w:rsidRDefault="004C0AA0" w:rsidP="004C0AA0">
          <w:pPr>
            <w:pStyle w:val="CitaviBibliographyEntry"/>
          </w:pPr>
          <w:bookmarkStart w:id="255" w:name="_CTVL001bfb220fb294440b4ac6b74af960989b8"/>
          <w:bookmarkEnd w:id="254"/>
          <w:r>
            <w:t>Zaharia, M., Chen, A., Davidson, A., Ghodsi, A., Hong, S. A., Konwinski, A., . . . others (2018). Accelerating the machine learning lifecycle with MLflow.</w:t>
          </w:r>
          <w:bookmarkEnd w:id="255"/>
          <w:r>
            <w:t xml:space="preserve"> </w:t>
          </w:r>
          <w:r w:rsidRPr="004C0AA0">
            <w:rPr>
              <w:i/>
            </w:rPr>
            <w:t>IEEE Data Eng. Bull.</w:t>
          </w:r>
          <w:r w:rsidRPr="004C0AA0">
            <w:t xml:space="preserve">, </w:t>
          </w:r>
          <w:r w:rsidRPr="004C0AA0">
            <w:rPr>
              <w:i/>
            </w:rPr>
            <w:t>41</w:t>
          </w:r>
          <w:r w:rsidRPr="004C0AA0">
            <w:t>(4), 39–45.</w:t>
          </w:r>
        </w:p>
        <w:p w14:paraId="6C546B3A" w14:textId="0514EE5E" w:rsidR="00B32AE3" w:rsidRDefault="004C0AA0" w:rsidP="004C0AA0">
          <w:pPr>
            <w:pStyle w:val="CitaviBibliographyEntry"/>
          </w:pPr>
          <w:bookmarkStart w:id="256" w:name="_CTVL001d2ee07bd224242238ebb8b67b546de84"/>
          <w:r>
            <w:t>Zhang, Y., Chen, L., Yang, S., Yuan, M., Yi, H., Zhang, J. [Jie], . . . Zheng, B. (2022, April 11).</w:t>
          </w:r>
          <w:bookmarkEnd w:id="256"/>
          <w:r>
            <w:t xml:space="preserve"> </w:t>
          </w:r>
          <w:r w:rsidRPr="004C0AA0">
            <w:rPr>
              <w:i/>
            </w:rPr>
            <w:t>PICASSO: Unleashing the Potential of GPU-centric Training for Wide-and-deep Recommender Systems</w:t>
          </w:r>
          <w:r w:rsidRPr="004C0AA0">
            <w:t xml:space="preserve">. Retrieved from http://arxiv.org/pdf/2204.04903v2 </w:t>
          </w:r>
          <w:r w:rsidR="00B32AE3">
            <w:fldChar w:fldCharType="end"/>
          </w:r>
        </w:p>
      </w:sdtContent>
    </w:sdt>
    <w:p w14:paraId="00F76676" w14:textId="564FC5FF"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455499" w14:textId="77777777" w:rsidR="00866883" w:rsidRDefault="00866883">
      <w:pPr>
        <w:spacing w:before="0" w:line="240" w:lineRule="auto"/>
      </w:pPr>
      <w:r>
        <w:separator/>
      </w:r>
    </w:p>
  </w:endnote>
  <w:endnote w:type="continuationSeparator" w:id="0">
    <w:p w14:paraId="1731EE40" w14:textId="77777777" w:rsidR="00866883" w:rsidRDefault="00866883">
      <w:pPr>
        <w:spacing w:before="0" w:line="240" w:lineRule="auto"/>
      </w:pPr>
      <w:r>
        <w:continuationSeparator/>
      </w:r>
    </w:p>
  </w:endnote>
  <w:endnote w:type="continuationNotice" w:id="1">
    <w:p w14:paraId="67C27EBF" w14:textId="77777777" w:rsidR="00866883" w:rsidRDefault="00866883">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E0915B" w14:textId="77777777" w:rsidR="00866883" w:rsidRDefault="00866883">
      <w:pPr>
        <w:spacing w:before="0" w:line="240" w:lineRule="auto"/>
      </w:pPr>
      <w:r>
        <w:separator/>
      </w:r>
    </w:p>
  </w:footnote>
  <w:footnote w:type="continuationSeparator" w:id="0">
    <w:p w14:paraId="2A83C37E" w14:textId="77777777" w:rsidR="00866883" w:rsidRDefault="00866883">
      <w:pPr>
        <w:spacing w:before="0" w:line="240" w:lineRule="auto"/>
      </w:pPr>
      <w:r>
        <w:continuationSeparator/>
      </w:r>
    </w:p>
  </w:footnote>
  <w:footnote w:type="continuationNotice" w:id="1">
    <w:p w14:paraId="5142D4ED" w14:textId="77777777" w:rsidR="00866883" w:rsidRDefault="00866883">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7135C4D2"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130B2">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4029038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130B2">
            <w:t>Hinton, Srivastava, Krizhevsky, Sutskever, and Salakhutdinov (2012)</w:t>
          </w:r>
          <w:r w:rsidR="003B55EC">
            <w:fldChar w:fldCharType="end"/>
          </w:r>
        </w:sdtContent>
      </w:sdt>
      <w:r w:rsidR="000A108A">
        <w:t>.</w:t>
      </w:r>
    </w:p>
  </w:footnote>
  <w:footnote w:id="7">
    <w:p w14:paraId="06199A37" w14:textId="56599AB8"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VUMTk6MjQ6MjU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130B2">
            <w:t>Lian et al. (2018); Huang, She, Wang, and Zhang (2020); Yan and Li (2020)</w:t>
          </w:r>
          <w:r w:rsidR="000B4A08">
            <w:fldChar w:fldCharType="end"/>
          </w:r>
        </w:sdtContent>
      </w:sdt>
      <w:r w:rsidR="00506838">
        <w:t>.</w:t>
      </w:r>
    </w:p>
  </w:footnote>
  <w:footnote w:id="8">
    <w:p w14:paraId="6BAEB846" w14:textId="6C3E26B2"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A130B2">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09622DFD"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End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A130B2">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5748C290" w14:textId="543650DE" w:rsidR="00555B34" w:rsidRPr="00555B34" w:rsidRDefault="00555B34">
      <w:pPr>
        <w:pStyle w:val="Funotentext"/>
        <w:rPr>
          <w:lang w:val="de-DE"/>
        </w:rPr>
      </w:pPr>
      <w:r>
        <w:rPr>
          <w:rStyle w:val="Funotenzeichen"/>
        </w:rPr>
        <w:footnoteRef/>
      </w:r>
      <w:r>
        <w:t xml:space="preserve"> CD evaluation </w:t>
      </w:r>
      <w:r w:rsidR="00DA0C11">
        <w:t>pipeline and CD awareness pipeline are used synonymous in this thesis.</w:t>
      </w:r>
    </w:p>
  </w:footnote>
  <w:footnote w:id="14">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 w:id="15">
    <w:p w14:paraId="1F6D06EB" w14:textId="2BECFA8F" w:rsidR="00F20132" w:rsidRPr="00F20132" w:rsidRDefault="00F20132">
      <w:pPr>
        <w:pStyle w:val="Funotentext"/>
      </w:pPr>
      <w:r>
        <w:rPr>
          <w:rStyle w:val="Funotenzeichen"/>
        </w:rPr>
        <w:footnoteRef/>
      </w:r>
      <w:r>
        <w:t xml:space="preserve"> ‘@daily’ is a substitute for </w:t>
      </w:r>
      <w:r w:rsidR="00074ADF">
        <w:t xml:space="preserve">‘0 0 * * *’ in </w:t>
      </w:r>
      <w:r w:rsidR="00F70CEC">
        <w:t>Cron no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7F778B38"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fldSimple w:instr=" STYLEREF &quot;Überschrift 1&quot; \n \* MERGEFORMAT ">
      <w:r w:rsidR="00CA242F">
        <w:rPr>
          <w:noProof/>
        </w:rPr>
        <w:instrText>0</w:instrText>
      </w:r>
    </w:fldSimple>
    <w:r>
      <w:instrText xml:space="preserve">&lt;&gt;"0" </w:instrText>
    </w:r>
    <w:r>
      <w:fldChar w:fldCharType="begin"/>
    </w:r>
    <w:r>
      <w:instrText xml:space="preserve"> QUOTE </w:instrText>
    </w:r>
    <w:fldSimple w:instr=" STYLEREF &quot;Überschrift 1&quot; \n \* MERGEFORMAT ">
      <w:r w:rsidR="00CA242F">
        <w:rPr>
          <w:noProof/>
        </w:rPr>
        <w:instrText>6</w:instrText>
      </w:r>
    </w:fldSimple>
    <w:r>
      <w:instrText xml:space="preserve"> " " \* MERGEFORMAT </w:instrText>
    </w:r>
    <w:r>
      <w:fldChar w:fldCharType="separate"/>
    </w:r>
    <w:r w:rsidR="00CA242F">
      <w:rPr>
        <w:noProof/>
      </w:rPr>
      <w:instrText>6</w:instrText>
    </w:r>
    <w:r w:rsidR="00CA242F">
      <w:instrText xml:space="preserve"> </w:instrText>
    </w:r>
    <w:r>
      <w:fldChar w:fldCharType="end"/>
    </w:r>
    <w:r>
      <w:instrText xml:space="preserve"> \* MERGEFORMAT </w:instrText>
    </w:r>
    <w:r>
      <w:fldChar w:fldCharType="end"/>
    </w:r>
    <w:fldSimple w:instr=" STYLEREF &quot;Überschrift 1&quot; \* MERGEFORMAT ">
      <w:r w:rsidR="00CA242F">
        <w:rPr>
          <w:noProof/>
        </w:rPr>
        <w:t>Index</w:t>
      </w:r>
    </w:fldSimple>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2D1"/>
    <w:rsid w:val="00002A53"/>
    <w:rsid w:val="00002AB5"/>
    <w:rsid w:val="00002C90"/>
    <w:rsid w:val="0000300F"/>
    <w:rsid w:val="000030AB"/>
    <w:rsid w:val="0000310B"/>
    <w:rsid w:val="0000418A"/>
    <w:rsid w:val="000047D1"/>
    <w:rsid w:val="000048CC"/>
    <w:rsid w:val="00004C83"/>
    <w:rsid w:val="00005675"/>
    <w:rsid w:val="000057EA"/>
    <w:rsid w:val="00005A91"/>
    <w:rsid w:val="00005AEC"/>
    <w:rsid w:val="000064E1"/>
    <w:rsid w:val="00006AD2"/>
    <w:rsid w:val="00006B03"/>
    <w:rsid w:val="00006B4D"/>
    <w:rsid w:val="00006BD2"/>
    <w:rsid w:val="00006E0F"/>
    <w:rsid w:val="00007211"/>
    <w:rsid w:val="000076BF"/>
    <w:rsid w:val="000077CF"/>
    <w:rsid w:val="00007A6E"/>
    <w:rsid w:val="00007FC6"/>
    <w:rsid w:val="0001008E"/>
    <w:rsid w:val="000104D3"/>
    <w:rsid w:val="00010704"/>
    <w:rsid w:val="000109C9"/>
    <w:rsid w:val="00010ABD"/>
    <w:rsid w:val="000111F8"/>
    <w:rsid w:val="000112D2"/>
    <w:rsid w:val="000114F5"/>
    <w:rsid w:val="00011667"/>
    <w:rsid w:val="00011858"/>
    <w:rsid w:val="00011F34"/>
    <w:rsid w:val="00012897"/>
    <w:rsid w:val="00012A43"/>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D"/>
    <w:rsid w:val="0002265A"/>
    <w:rsid w:val="000226E4"/>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8F8"/>
    <w:rsid w:val="00027FA5"/>
    <w:rsid w:val="00027FBE"/>
    <w:rsid w:val="000311EA"/>
    <w:rsid w:val="00031283"/>
    <w:rsid w:val="0003136F"/>
    <w:rsid w:val="000317C6"/>
    <w:rsid w:val="00031CDD"/>
    <w:rsid w:val="00031F58"/>
    <w:rsid w:val="0003242D"/>
    <w:rsid w:val="00032443"/>
    <w:rsid w:val="00032496"/>
    <w:rsid w:val="000326F9"/>
    <w:rsid w:val="000329B0"/>
    <w:rsid w:val="00032AA7"/>
    <w:rsid w:val="00033B9A"/>
    <w:rsid w:val="00033EB5"/>
    <w:rsid w:val="000344A1"/>
    <w:rsid w:val="0003482C"/>
    <w:rsid w:val="00034A1E"/>
    <w:rsid w:val="00034B6A"/>
    <w:rsid w:val="000353F8"/>
    <w:rsid w:val="0003576F"/>
    <w:rsid w:val="00035F3D"/>
    <w:rsid w:val="00036172"/>
    <w:rsid w:val="00036493"/>
    <w:rsid w:val="000366CA"/>
    <w:rsid w:val="00036BA3"/>
    <w:rsid w:val="00036D8A"/>
    <w:rsid w:val="0003731E"/>
    <w:rsid w:val="00037987"/>
    <w:rsid w:val="00037A56"/>
    <w:rsid w:val="00040130"/>
    <w:rsid w:val="00040401"/>
    <w:rsid w:val="00040731"/>
    <w:rsid w:val="0004075A"/>
    <w:rsid w:val="00041301"/>
    <w:rsid w:val="000414D3"/>
    <w:rsid w:val="00041683"/>
    <w:rsid w:val="000417BC"/>
    <w:rsid w:val="00041A2E"/>
    <w:rsid w:val="00041A34"/>
    <w:rsid w:val="00041FE9"/>
    <w:rsid w:val="000425F5"/>
    <w:rsid w:val="000433AE"/>
    <w:rsid w:val="00043484"/>
    <w:rsid w:val="000439BD"/>
    <w:rsid w:val="00043DE0"/>
    <w:rsid w:val="00043FB6"/>
    <w:rsid w:val="000444E4"/>
    <w:rsid w:val="00044DC5"/>
    <w:rsid w:val="00044F1C"/>
    <w:rsid w:val="00044FEA"/>
    <w:rsid w:val="00045E67"/>
    <w:rsid w:val="00045EB2"/>
    <w:rsid w:val="000460FA"/>
    <w:rsid w:val="00047563"/>
    <w:rsid w:val="000476DF"/>
    <w:rsid w:val="000479EC"/>
    <w:rsid w:val="00047E2D"/>
    <w:rsid w:val="0005004B"/>
    <w:rsid w:val="00050499"/>
    <w:rsid w:val="00050833"/>
    <w:rsid w:val="000508F6"/>
    <w:rsid w:val="00050A2F"/>
    <w:rsid w:val="00050C41"/>
    <w:rsid w:val="000510C0"/>
    <w:rsid w:val="000513B4"/>
    <w:rsid w:val="0005232B"/>
    <w:rsid w:val="00052531"/>
    <w:rsid w:val="0005264E"/>
    <w:rsid w:val="00052856"/>
    <w:rsid w:val="00052936"/>
    <w:rsid w:val="00052D52"/>
    <w:rsid w:val="00052F3C"/>
    <w:rsid w:val="00053BB1"/>
    <w:rsid w:val="00053DCF"/>
    <w:rsid w:val="00054188"/>
    <w:rsid w:val="00054928"/>
    <w:rsid w:val="00054A4B"/>
    <w:rsid w:val="00055834"/>
    <w:rsid w:val="00055A86"/>
    <w:rsid w:val="00056575"/>
    <w:rsid w:val="00056589"/>
    <w:rsid w:val="00056785"/>
    <w:rsid w:val="00056A8A"/>
    <w:rsid w:val="00056C01"/>
    <w:rsid w:val="00056DDB"/>
    <w:rsid w:val="00056EA0"/>
    <w:rsid w:val="0005717C"/>
    <w:rsid w:val="0005752A"/>
    <w:rsid w:val="00057A4A"/>
    <w:rsid w:val="0006025D"/>
    <w:rsid w:val="00060300"/>
    <w:rsid w:val="00060836"/>
    <w:rsid w:val="0006087A"/>
    <w:rsid w:val="00060D86"/>
    <w:rsid w:val="00060ED5"/>
    <w:rsid w:val="00061245"/>
    <w:rsid w:val="000614F6"/>
    <w:rsid w:val="000614FF"/>
    <w:rsid w:val="000616E6"/>
    <w:rsid w:val="00061C13"/>
    <w:rsid w:val="00061EA9"/>
    <w:rsid w:val="00062013"/>
    <w:rsid w:val="0006256B"/>
    <w:rsid w:val="000626FF"/>
    <w:rsid w:val="000627B6"/>
    <w:rsid w:val="00063290"/>
    <w:rsid w:val="000637EC"/>
    <w:rsid w:val="00063926"/>
    <w:rsid w:val="00063CBD"/>
    <w:rsid w:val="000641A6"/>
    <w:rsid w:val="000646D8"/>
    <w:rsid w:val="0006471A"/>
    <w:rsid w:val="0006472E"/>
    <w:rsid w:val="000649F0"/>
    <w:rsid w:val="00064EA4"/>
    <w:rsid w:val="00065174"/>
    <w:rsid w:val="000653B6"/>
    <w:rsid w:val="000654E7"/>
    <w:rsid w:val="000657BF"/>
    <w:rsid w:val="00065804"/>
    <w:rsid w:val="00065FD3"/>
    <w:rsid w:val="00066CB6"/>
    <w:rsid w:val="00066DC4"/>
    <w:rsid w:val="00066E09"/>
    <w:rsid w:val="00066E6E"/>
    <w:rsid w:val="000671E3"/>
    <w:rsid w:val="000675BA"/>
    <w:rsid w:val="000677ED"/>
    <w:rsid w:val="000702B1"/>
    <w:rsid w:val="00070343"/>
    <w:rsid w:val="00070C9F"/>
    <w:rsid w:val="00070DD2"/>
    <w:rsid w:val="00070E39"/>
    <w:rsid w:val="00071381"/>
    <w:rsid w:val="000713A1"/>
    <w:rsid w:val="0007145F"/>
    <w:rsid w:val="00071948"/>
    <w:rsid w:val="000719A8"/>
    <w:rsid w:val="00072204"/>
    <w:rsid w:val="00072753"/>
    <w:rsid w:val="00072A0E"/>
    <w:rsid w:val="00072A3E"/>
    <w:rsid w:val="0007302B"/>
    <w:rsid w:val="00073A55"/>
    <w:rsid w:val="00073A71"/>
    <w:rsid w:val="00074157"/>
    <w:rsid w:val="0007433C"/>
    <w:rsid w:val="000745EE"/>
    <w:rsid w:val="00074797"/>
    <w:rsid w:val="000747FE"/>
    <w:rsid w:val="00074ADF"/>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39E1"/>
    <w:rsid w:val="0008414F"/>
    <w:rsid w:val="00084229"/>
    <w:rsid w:val="000842C5"/>
    <w:rsid w:val="00084C65"/>
    <w:rsid w:val="000850DD"/>
    <w:rsid w:val="000853CB"/>
    <w:rsid w:val="000856AC"/>
    <w:rsid w:val="00085AAC"/>
    <w:rsid w:val="00085BBE"/>
    <w:rsid w:val="00085BCD"/>
    <w:rsid w:val="00086052"/>
    <w:rsid w:val="00086383"/>
    <w:rsid w:val="00086416"/>
    <w:rsid w:val="00086559"/>
    <w:rsid w:val="0008661E"/>
    <w:rsid w:val="00086719"/>
    <w:rsid w:val="000867AA"/>
    <w:rsid w:val="0008684F"/>
    <w:rsid w:val="00086999"/>
    <w:rsid w:val="0008724C"/>
    <w:rsid w:val="000872C4"/>
    <w:rsid w:val="0008738A"/>
    <w:rsid w:val="000873CF"/>
    <w:rsid w:val="0008799F"/>
    <w:rsid w:val="00087FB5"/>
    <w:rsid w:val="000902BD"/>
    <w:rsid w:val="00090667"/>
    <w:rsid w:val="00090805"/>
    <w:rsid w:val="00090986"/>
    <w:rsid w:val="00090E26"/>
    <w:rsid w:val="00090F24"/>
    <w:rsid w:val="000912D5"/>
    <w:rsid w:val="000915A9"/>
    <w:rsid w:val="000921EA"/>
    <w:rsid w:val="00092BEA"/>
    <w:rsid w:val="00092C7C"/>
    <w:rsid w:val="0009380A"/>
    <w:rsid w:val="000938E9"/>
    <w:rsid w:val="0009398A"/>
    <w:rsid w:val="00093B22"/>
    <w:rsid w:val="00094236"/>
    <w:rsid w:val="00094299"/>
    <w:rsid w:val="00094428"/>
    <w:rsid w:val="00094582"/>
    <w:rsid w:val="00094813"/>
    <w:rsid w:val="00095F2F"/>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592"/>
    <w:rsid w:val="000A2684"/>
    <w:rsid w:val="000A273A"/>
    <w:rsid w:val="000A2A94"/>
    <w:rsid w:val="000A30DA"/>
    <w:rsid w:val="000A31E5"/>
    <w:rsid w:val="000A3A1A"/>
    <w:rsid w:val="000A3C0D"/>
    <w:rsid w:val="000A3DE1"/>
    <w:rsid w:val="000A4180"/>
    <w:rsid w:val="000A44CF"/>
    <w:rsid w:val="000A4657"/>
    <w:rsid w:val="000A46FB"/>
    <w:rsid w:val="000A4A05"/>
    <w:rsid w:val="000A4AC8"/>
    <w:rsid w:val="000A4B5B"/>
    <w:rsid w:val="000A4CDB"/>
    <w:rsid w:val="000A4E01"/>
    <w:rsid w:val="000A521B"/>
    <w:rsid w:val="000A7214"/>
    <w:rsid w:val="000A723B"/>
    <w:rsid w:val="000A7302"/>
    <w:rsid w:val="000A75C7"/>
    <w:rsid w:val="000A784F"/>
    <w:rsid w:val="000A7A5A"/>
    <w:rsid w:val="000A7E58"/>
    <w:rsid w:val="000B00E2"/>
    <w:rsid w:val="000B035F"/>
    <w:rsid w:val="000B0901"/>
    <w:rsid w:val="000B126B"/>
    <w:rsid w:val="000B137B"/>
    <w:rsid w:val="000B13BB"/>
    <w:rsid w:val="000B1919"/>
    <w:rsid w:val="000B1C9C"/>
    <w:rsid w:val="000B1FDE"/>
    <w:rsid w:val="000B203E"/>
    <w:rsid w:val="000B3142"/>
    <w:rsid w:val="000B31CC"/>
    <w:rsid w:val="000B3768"/>
    <w:rsid w:val="000B3BE3"/>
    <w:rsid w:val="000B3C65"/>
    <w:rsid w:val="000B3CB4"/>
    <w:rsid w:val="000B41FB"/>
    <w:rsid w:val="000B43F0"/>
    <w:rsid w:val="000B4A08"/>
    <w:rsid w:val="000B4E5E"/>
    <w:rsid w:val="000B4ECF"/>
    <w:rsid w:val="000B50D9"/>
    <w:rsid w:val="000B5420"/>
    <w:rsid w:val="000B5BDC"/>
    <w:rsid w:val="000B65C3"/>
    <w:rsid w:val="000B6D2F"/>
    <w:rsid w:val="000B705C"/>
    <w:rsid w:val="000B7B0E"/>
    <w:rsid w:val="000B7DF1"/>
    <w:rsid w:val="000C0C48"/>
    <w:rsid w:val="000C0C7E"/>
    <w:rsid w:val="000C0C9A"/>
    <w:rsid w:val="000C0CCE"/>
    <w:rsid w:val="000C0DB1"/>
    <w:rsid w:val="000C0FAB"/>
    <w:rsid w:val="000C15E7"/>
    <w:rsid w:val="000C278D"/>
    <w:rsid w:val="000C28FA"/>
    <w:rsid w:val="000C2D98"/>
    <w:rsid w:val="000C2DE5"/>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B8"/>
    <w:rsid w:val="000C510C"/>
    <w:rsid w:val="000C52C5"/>
    <w:rsid w:val="000C54A4"/>
    <w:rsid w:val="000C58C7"/>
    <w:rsid w:val="000C58F7"/>
    <w:rsid w:val="000C6265"/>
    <w:rsid w:val="000C68B0"/>
    <w:rsid w:val="000C71AC"/>
    <w:rsid w:val="000C76C3"/>
    <w:rsid w:val="000C7749"/>
    <w:rsid w:val="000C7A5F"/>
    <w:rsid w:val="000C7B10"/>
    <w:rsid w:val="000C7C8C"/>
    <w:rsid w:val="000C7CBD"/>
    <w:rsid w:val="000C7E47"/>
    <w:rsid w:val="000C7ED7"/>
    <w:rsid w:val="000D01E0"/>
    <w:rsid w:val="000D049C"/>
    <w:rsid w:val="000D0612"/>
    <w:rsid w:val="000D10A3"/>
    <w:rsid w:val="000D16C1"/>
    <w:rsid w:val="000D1A7B"/>
    <w:rsid w:val="000D1CA3"/>
    <w:rsid w:val="000D2128"/>
    <w:rsid w:val="000D21F3"/>
    <w:rsid w:val="000D24F4"/>
    <w:rsid w:val="000D2596"/>
    <w:rsid w:val="000D2666"/>
    <w:rsid w:val="000D2721"/>
    <w:rsid w:val="000D2EE4"/>
    <w:rsid w:val="000D30C8"/>
    <w:rsid w:val="000D3A68"/>
    <w:rsid w:val="000D3DA4"/>
    <w:rsid w:val="000D4679"/>
    <w:rsid w:val="000D4697"/>
    <w:rsid w:val="000D494D"/>
    <w:rsid w:val="000D56E8"/>
    <w:rsid w:val="000D6079"/>
    <w:rsid w:val="000D631B"/>
    <w:rsid w:val="000D645C"/>
    <w:rsid w:val="000D655E"/>
    <w:rsid w:val="000D69C7"/>
    <w:rsid w:val="000D6C06"/>
    <w:rsid w:val="000D6F17"/>
    <w:rsid w:val="000D74BD"/>
    <w:rsid w:val="000D7919"/>
    <w:rsid w:val="000D7FAB"/>
    <w:rsid w:val="000E10CB"/>
    <w:rsid w:val="000E1B82"/>
    <w:rsid w:val="000E1C82"/>
    <w:rsid w:val="000E2020"/>
    <w:rsid w:val="000E250B"/>
    <w:rsid w:val="000E2720"/>
    <w:rsid w:val="000E2729"/>
    <w:rsid w:val="000E279F"/>
    <w:rsid w:val="000E2840"/>
    <w:rsid w:val="000E2EDB"/>
    <w:rsid w:val="000E2F84"/>
    <w:rsid w:val="000E3192"/>
    <w:rsid w:val="000E31A1"/>
    <w:rsid w:val="000E3348"/>
    <w:rsid w:val="000E3503"/>
    <w:rsid w:val="000E43E8"/>
    <w:rsid w:val="000E4471"/>
    <w:rsid w:val="000E45B2"/>
    <w:rsid w:val="000E484F"/>
    <w:rsid w:val="000E4D90"/>
    <w:rsid w:val="000E4DF4"/>
    <w:rsid w:val="000E4F9E"/>
    <w:rsid w:val="000E5065"/>
    <w:rsid w:val="000E52D9"/>
    <w:rsid w:val="000E573A"/>
    <w:rsid w:val="000E5741"/>
    <w:rsid w:val="000E589C"/>
    <w:rsid w:val="000E5CB7"/>
    <w:rsid w:val="000E5F17"/>
    <w:rsid w:val="000E687F"/>
    <w:rsid w:val="000E6948"/>
    <w:rsid w:val="000E6E02"/>
    <w:rsid w:val="000E6E47"/>
    <w:rsid w:val="000E70CE"/>
    <w:rsid w:val="000E713A"/>
    <w:rsid w:val="000E769C"/>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15"/>
    <w:rsid w:val="000F5B10"/>
    <w:rsid w:val="000F63ED"/>
    <w:rsid w:val="000F649B"/>
    <w:rsid w:val="000F69CF"/>
    <w:rsid w:val="000F6BFD"/>
    <w:rsid w:val="000F6EC7"/>
    <w:rsid w:val="000F730C"/>
    <w:rsid w:val="000F7746"/>
    <w:rsid w:val="000F7757"/>
    <w:rsid w:val="0010091A"/>
    <w:rsid w:val="00100CA2"/>
    <w:rsid w:val="0010107D"/>
    <w:rsid w:val="00101166"/>
    <w:rsid w:val="001012D0"/>
    <w:rsid w:val="0010185A"/>
    <w:rsid w:val="00101933"/>
    <w:rsid w:val="00101DF4"/>
    <w:rsid w:val="001025E7"/>
    <w:rsid w:val="001031A0"/>
    <w:rsid w:val="001032D9"/>
    <w:rsid w:val="00103AB6"/>
    <w:rsid w:val="00104096"/>
    <w:rsid w:val="001043FE"/>
    <w:rsid w:val="00104592"/>
    <w:rsid w:val="001047AC"/>
    <w:rsid w:val="00104C91"/>
    <w:rsid w:val="0010599A"/>
    <w:rsid w:val="00106074"/>
    <w:rsid w:val="001061D5"/>
    <w:rsid w:val="00106B82"/>
    <w:rsid w:val="00106CD0"/>
    <w:rsid w:val="001071C6"/>
    <w:rsid w:val="00107744"/>
    <w:rsid w:val="001078B2"/>
    <w:rsid w:val="00107BB1"/>
    <w:rsid w:val="00107CD0"/>
    <w:rsid w:val="00107D7A"/>
    <w:rsid w:val="00107DD4"/>
    <w:rsid w:val="00110148"/>
    <w:rsid w:val="00110DD2"/>
    <w:rsid w:val="001110F2"/>
    <w:rsid w:val="00111618"/>
    <w:rsid w:val="0011189E"/>
    <w:rsid w:val="00111AC6"/>
    <w:rsid w:val="00111C28"/>
    <w:rsid w:val="001120D2"/>
    <w:rsid w:val="00112112"/>
    <w:rsid w:val="0011241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5D62"/>
    <w:rsid w:val="00115F79"/>
    <w:rsid w:val="00116081"/>
    <w:rsid w:val="00116261"/>
    <w:rsid w:val="0011705B"/>
    <w:rsid w:val="0011732E"/>
    <w:rsid w:val="00117AED"/>
    <w:rsid w:val="00117EEC"/>
    <w:rsid w:val="00120215"/>
    <w:rsid w:val="00120314"/>
    <w:rsid w:val="0012038E"/>
    <w:rsid w:val="00120399"/>
    <w:rsid w:val="00120B6E"/>
    <w:rsid w:val="001217D8"/>
    <w:rsid w:val="00121EB2"/>
    <w:rsid w:val="00121EEC"/>
    <w:rsid w:val="00121EF9"/>
    <w:rsid w:val="00122317"/>
    <w:rsid w:val="00122346"/>
    <w:rsid w:val="001224C3"/>
    <w:rsid w:val="00122AC4"/>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17D"/>
    <w:rsid w:val="00131577"/>
    <w:rsid w:val="001315D8"/>
    <w:rsid w:val="00131A2C"/>
    <w:rsid w:val="00131D2C"/>
    <w:rsid w:val="00131F9E"/>
    <w:rsid w:val="001328F9"/>
    <w:rsid w:val="00132B6B"/>
    <w:rsid w:val="00132BFD"/>
    <w:rsid w:val="00132CA5"/>
    <w:rsid w:val="00132D47"/>
    <w:rsid w:val="00132DF5"/>
    <w:rsid w:val="0013338B"/>
    <w:rsid w:val="00133AB3"/>
    <w:rsid w:val="00134687"/>
    <w:rsid w:val="00134AC6"/>
    <w:rsid w:val="001353B4"/>
    <w:rsid w:val="00135835"/>
    <w:rsid w:val="00135B4A"/>
    <w:rsid w:val="00135C54"/>
    <w:rsid w:val="00135CA3"/>
    <w:rsid w:val="00135E30"/>
    <w:rsid w:val="00136471"/>
    <w:rsid w:val="0013664A"/>
    <w:rsid w:val="00136704"/>
    <w:rsid w:val="00136708"/>
    <w:rsid w:val="00136802"/>
    <w:rsid w:val="001368D4"/>
    <w:rsid w:val="00137273"/>
    <w:rsid w:val="00137483"/>
    <w:rsid w:val="00137673"/>
    <w:rsid w:val="0013787D"/>
    <w:rsid w:val="00140195"/>
    <w:rsid w:val="00140660"/>
    <w:rsid w:val="001406F3"/>
    <w:rsid w:val="0014073E"/>
    <w:rsid w:val="00140869"/>
    <w:rsid w:val="00140D67"/>
    <w:rsid w:val="0014109A"/>
    <w:rsid w:val="001413A2"/>
    <w:rsid w:val="0014174B"/>
    <w:rsid w:val="00141751"/>
    <w:rsid w:val="00141A67"/>
    <w:rsid w:val="00141C94"/>
    <w:rsid w:val="00141F57"/>
    <w:rsid w:val="00142B72"/>
    <w:rsid w:val="00143321"/>
    <w:rsid w:val="00143C41"/>
    <w:rsid w:val="00143D60"/>
    <w:rsid w:val="0014409D"/>
    <w:rsid w:val="0014495C"/>
    <w:rsid w:val="00144BE2"/>
    <w:rsid w:val="00144EFB"/>
    <w:rsid w:val="0014524D"/>
    <w:rsid w:val="001460C5"/>
    <w:rsid w:val="001465F1"/>
    <w:rsid w:val="001465F4"/>
    <w:rsid w:val="0014677E"/>
    <w:rsid w:val="00146856"/>
    <w:rsid w:val="001468D5"/>
    <w:rsid w:val="00146FE1"/>
    <w:rsid w:val="001473E0"/>
    <w:rsid w:val="00147E68"/>
    <w:rsid w:val="0015020D"/>
    <w:rsid w:val="00150517"/>
    <w:rsid w:val="001506C9"/>
    <w:rsid w:val="00150C90"/>
    <w:rsid w:val="00151A34"/>
    <w:rsid w:val="00151B11"/>
    <w:rsid w:val="00151C74"/>
    <w:rsid w:val="00151E36"/>
    <w:rsid w:val="00152410"/>
    <w:rsid w:val="0015286F"/>
    <w:rsid w:val="00152CF6"/>
    <w:rsid w:val="001540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09"/>
    <w:rsid w:val="001601F0"/>
    <w:rsid w:val="001604FE"/>
    <w:rsid w:val="001606A4"/>
    <w:rsid w:val="00160963"/>
    <w:rsid w:val="00160AD9"/>
    <w:rsid w:val="00160CFA"/>
    <w:rsid w:val="00160E08"/>
    <w:rsid w:val="00161EDC"/>
    <w:rsid w:val="00162041"/>
    <w:rsid w:val="001620A1"/>
    <w:rsid w:val="00162525"/>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A1D"/>
    <w:rsid w:val="00167B1D"/>
    <w:rsid w:val="00170549"/>
    <w:rsid w:val="00171ADB"/>
    <w:rsid w:val="00171DDA"/>
    <w:rsid w:val="00172388"/>
    <w:rsid w:val="00172450"/>
    <w:rsid w:val="00172C5D"/>
    <w:rsid w:val="00172DD4"/>
    <w:rsid w:val="001731AE"/>
    <w:rsid w:val="00173577"/>
    <w:rsid w:val="0017377E"/>
    <w:rsid w:val="00173A6B"/>
    <w:rsid w:val="001742EE"/>
    <w:rsid w:val="00174CC5"/>
    <w:rsid w:val="00175091"/>
    <w:rsid w:val="0017546E"/>
    <w:rsid w:val="001757DE"/>
    <w:rsid w:val="00175C3E"/>
    <w:rsid w:val="0017628F"/>
    <w:rsid w:val="001767C8"/>
    <w:rsid w:val="00176A13"/>
    <w:rsid w:val="0017727E"/>
    <w:rsid w:val="0017732E"/>
    <w:rsid w:val="00177600"/>
    <w:rsid w:val="001776D1"/>
    <w:rsid w:val="00177C64"/>
    <w:rsid w:val="00177CF9"/>
    <w:rsid w:val="00177E0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4FC1"/>
    <w:rsid w:val="00185809"/>
    <w:rsid w:val="00185961"/>
    <w:rsid w:val="001859EF"/>
    <w:rsid w:val="00185A63"/>
    <w:rsid w:val="00185C8C"/>
    <w:rsid w:val="00185F52"/>
    <w:rsid w:val="00186BAB"/>
    <w:rsid w:val="00186ED4"/>
    <w:rsid w:val="00186F97"/>
    <w:rsid w:val="001873DC"/>
    <w:rsid w:val="00187CEF"/>
    <w:rsid w:val="0019024C"/>
    <w:rsid w:val="001903A7"/>
    <w:rsid w:val="00190A00"/>
    <w:rsid w:val="00190FB2"/>
    <w:rsid w:val="001910A7"/>
    <w:rsid w:val="001913AA"/>
    <w:rsid w:val="00191646"/>
    <w:rsid w:val="00191825"/>
    <w:rsid w:val="00191ED2"/>
    <w:rsid w:val="00192320"/>
    <w:rsid w:val="0019280D"/>
    <w:rsid w:val="00192A55"/>
    <w:rsid w:val="00192E7A"/>
    <w:rsid w:val="001932BD"/>
    <w:rsid w:val="001932E8"/>
    <w:rsid w:val="00193459"/>
    <w:rsid w:val="00193AF9"/>
    <w:rsid w:val="00193DF1"/>
    <w:rsid w:val="00194638"/>
    <w:rsid w:val="001946A1"/>
    <w:rsid w:val="00194B41"/>
    <w:rsid w:val="001953CF"/>
    <w:rsid w:val="0019566A"/>
    <w:rsid w:val="0019585B"/>
    <w:rsid w:val="00196191"/>
    <w:rsid w:val="001963FB"/>
    <w:rsid w:val="00196425"/>
    <w:rsid w:val="001968D3"/>
    <w:rsid w:val="00196C73"/>
    <w:rsid w:val="001975F6"/>
    <w:rsid w:val="00197DBE"/>
    <w:rsid w:val="001A0618"/>
    <w:rsid w:val="001A0701"/>
    <w:rsid w:val="001A0C97"/>
    <w:rsid w:val="001A11C6"/>
    <w:rsid w:val="001A11FD"/>
    <w:rsid w:val="001A13C1"/>
    <w:rsid w:val="001A1425"/>
    <w:rsid w:val="001A16A1"/>
    <w:rsid w:val="001A21D5"/>
    <w:rsid w:val="001A2263"/>
    <w:rsid w:val="001A2AD4"/>
    <w:rsid w:val="001A2B6D"/>
    <w:rsid w:val="001A2B8F"/>
    <w:rsid w:val="001A2C1B"/>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5EEA"/>
    <w:rsid w:val="001A61FB"/>
    <w:rsid w:val="001A6495"/>
    <w:rsid w:val="001A6C83"/>
    <w:rsid w:val="001A6C95"/>
    <w:rsid w:val="001A75D4"/>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B4C"/>
    <w:rsid w:val="001B3B54"/>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298"/>
    <w:rsid w:val="001C06EF"/>
    <w:rsid w:val="001C0B80"/>
    <w:rsid w:val="001C0C9B"/>
    <w:rsid w:val="001C0EE5"/>
    <w:rsid w:val="001C0F90"/>
    <w:rsid w:val="001C1505"/>
    <w:rsid w:val="001C15C5"/>
    <w:rsid w:val="001C184F"/>
    <w:rsid w:val="001C195F"/>
    <w:rsid w:val="001C1A7A"/>
    <w:rsid w:val="001C1B6E"/>
    <w:rsid w:val="001C231E"/>
    <w:rsid w:val="001C2FC2"/>
    <w:rsid w:val="001C3851"/>
    <w:rsid w:val="001C3B56"/>
    <w:rsid w:val="001C4433"/>
    <w:rsid w:val="001C448A"/>
    <w:rsid w:val="001C50A3"/>
    <w:rsid w:val="001C50D7"/>
    <w:rsid w:val="001C631B"/>
    <w:rsid w:val="001C6534"/>
    <w:rsid w:val="001C6825"/>
    <w:rsid w:val="001C6EDF"/>
    <w:rsid w:val="001C6FA3"/>
    <w:rsid w:val="001C70A4"/>
    <w:rsid w:val="001C75D1"/>
    <w:rsid w:val="001C7663"/>
    <w:rsid w:val="001C7C23"/>
    <w:rsid w:val="001C7D41"/>
    <w:rsid w:val="001D0292"/>
    <w:rsid w:val="001D06DA"/>
    <w:rsid w:val="001D08DB"/>
    <w:rsid w:val="001D0AD6"/>
    <w:rsid w:val="001D10DB"/>
    <w:rsid w:val="001D1300"/>
    <w:rsid w:val="001D14BB"/>
    <w:rsid w:val="001D1920"/>
    <w:rsid w:val="001D1AB4"/>
    <w:rsid w:val="001D238D"/>
    <w:rsid w:val="001D25C6"/>
    <w:rsid w:val="001D26AB"/>
    <w:rsid w:val="001D310D"/>
    <w:rsid w:val="001D3148"/>
    <w:rsid w:val="001D35B7"/>
    <w:rsid w:val="001D3605"/>
    <w:rsid w:val="001D36A4"/>
    <w:rsid w:val="001D3CB8"/>
    <w:rsid w:val="001D3D88"/>
    <w:rsid w:val="001D3FB6"/>
    <w:rsid w:val="001D4CE2"/>
    <w:rsid w:val="001D4D54"/>
    <w:rsid w:val="001D538C"/>
    <w:rsid w:val="001D573D"/>
    <w:rsid w:val="001D5A01"/>
    <w:rsid w:val="001D6836"/>
    <w:rsid w:val="001E0002"/>
    <w:rsid w:val="001E00A2"/>
    <w:rsid w:val="001E030F"/>
    <w:rsid w:val="001E056B"/>
    <w:rsid w:val="001E0577"/>
    <w:rsid w:val="001E07F1"/>
    <w:rsid w:val="001E0820"/>
    <w:rsid w:val="001E0848"/>
    <w:rsid w:val="001E09B8"/>
    <w:rsid w:val="001E0EE1"/>
    <w:rsid w:val="001E11C5"/>
    <w:rsid w:val="001E12BE"/>
    <w:rsid w:val="001E14A6"/>
    <w:rsid w:val="001E14CB"/>
    <w:rsid w:val="001E194D"/>
    <w:rsid w:val="001E19B8"/>
    <w:rsid w:val="001E19BD"/>
    <w:rsid w:val="001E19D5"/>
    <w:rsid w:val="001E283F"/>
    <w:rsid w:val="001E28AC"/>
    <w:rsid w:val="001E2A7D"/>
    <w:rsid w:val="001E339F"/>
    <w:rsid w:val="001E3729"/>
    <w:rsid w:val="001E3938"/>
    <w:rsid w:val="001E3AE4"/>
    <w:rsid w:val="001E3D20"/>
    <w:rsid w:val="001E3D22"/>
    <w:rsid w:val="001E3E25"/>
    <w:rsid w:val="001E3E5A"/>
    <w:rsid w:val="001E4891"/>
    <w:rsid w:val="001E4D20"/>
    <w:rsid w:val="001E4EE2"/>
    <w:rsid w:val="001E4FF9"/>
    <w:rsid w:val="001E502F"/>
    <w:rsid w:val="001E50F1"/>
    <w:rsid w:val="001E5217"/>
    <w:rsid w:val="001E59D8"/>
    <w:rsid w:val="001E6309"/>
    <w:rsid w:val="001E6AA5"/>
    <w:rsid w:val="001E6DCF"/>
    <w:rsid w:val="001E7179"/>
    <w:rsid w:val="001E73B3"/>
    <w:rsid w:val="001E7514"/>
    <w:rsid w:val="001E7808"/>
    <w:rsid w:val="001E7A92"/>
    <w:rsid w:val="001E7BE6"/>
    <w:rsid w:val="001F0642"/>
    <w:rsid w:val="001F06DF"/>
    <w:rsid w:val="001F09F3"/>
    <w:rsid w:val="001F14C3"/>
    <w:rsid w:val="001F175E"/>
    <w:rsid w:val="001F1862"/>
    <w:rsid w:val="001F2B1A"/>
    <w:rsid w:val="001F2BDD"/>
    <w:rsid w:val="001F2E14"/>
    <w:rsid w:val="001F305F"/>
    <w:rsid w:val="001F343B"/>
    <w:rsid w:val="001F3AA6"/>
    <w:rsid w:val="001F3F8C"/>
    <w:rsid w:val="001F438E"/>
    <w:rsid w:val="001F499E"/>
    <w:rsid w:val="001F4C35"/>
    <w:rsid w:val="001F4CAB"/>
    <w:rsid w:val="001F4E71"/>
    <w:rsid w:val="001F4F46"/>
    <w:rsid w:val="001F52EE"/>
    <w:rsid w:val="001F53E2"/>
    <w:rsid w:val="001F56B1"/>
    <w:rsid w:val="001F5926"/>
    <w:rsid w:val="001F5A1B"/>
    <w:rsid w:val="001F5D94"/>
    <w:rsid w:val="001F5DC4"/>
    <w:rsid w:val="001F6475"/>
    <w:rsid w:val="001F6990"/>
    <w:rsid w:val="001F6AFC"/>
    <w:rsid w:val="001F6DBC"/>
    <w:rsid w:val="001F6E12"/>
    <w:rsid w:val="001F6EF5"/>
    <w:rsid w:val="001F7166"/>
    <w:rsid w:val="001F73A8"/>
    <w:rsid w:val="001F7514"/>
    <w:rsid w:val="002001A9"/>
    <w:rsid w:val="00200533"/>
    <w:rsid w:val="00200EAF"/>
    <w:rsid w:val="00201057"/>
    <w:rsid w:val="0020143D"/>
    <w:rsid w:val="00201F2C"/>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FD"/>
    <w:rsid w:val="00205E02"/>
    <w:rsid w:val="002063AA"/>
    <w:rsid w:val="002069F8"/>
    <w:rsid w:val="00206AD9"/>
    <w:rsid w:val="00206D4C"/>
    <w:rsid w:val="00207026"/>
    <w:rsid w:val="00207878"/>
    <w:rsid w:val="00207FD7"/>
    <w:rsid w:val="00210088"/>
    <w:rsid w:val="002100E0"/>
    <w:rsid w:val="002100E4"/>
    <w:rsid w:val="0021073B"/>
    <w:rsid w:val="00210883"/>
    <w:rsid w:val="00210D40"/>
    <w:rsid w:val="00211683"/>
    <w:rsid w:val="0021168F"/>
    <w:rsid w:val="002116A8"/>
    <w:rsid w:val="002116C5"/>
    <w:rsid w:val="00211756"/>
    <w:rsid w:val="002117E9"/>
    <w:rsid w:val="00212563"/>
    <w:rsid w:val="002125E7"/>
    <w:rsid w:val="00212B86"/>
    <w:rsid w:val="00212EAA"/>
    <w:rsid w:val="0021362D"/>
    <w:rsid w:val="00213CB2"/>
    <w:rsid w:val="002143C1"/>
    <w:rsid w:val="00214506"/>
    <w:rsid w:val="002145E2"/>
    <w:rsid w:val="00214AAE"/>
    <w:rsid w:val="00214C0E"/>
    <w:rsid w:val="00215252"/>
    <w:rsid w:val="0021539F"/>
    <w:rsid w:val="002154A8"/>
    <w:rsid w:val="0021579E"/>
    <w:rsid w:val="00215BA3"/>
    <w:rsid w:val="0021633C"/>
    <w:rsid w:val="002166CC"/>
    <w:rsid w:val="00216703"/>
    <w:rsid w:val="002167C3"/>
    <w:rsid w:val="002169A6"/>
    <w:rsid w:val="00217054"/>
    <w:rsid w:val="00217263"/>
    <w:rsid w:val="00217BC3"/>
    <w:rsid w:val="00217F71"/>
    <w:rsid w:val="0022027E"/>
    <w:rsid w:val="00220693"/>
    <w:rsid w:val="0022078E"/>
    <w:rsid w:val="002212D9"/>
    <w:rsid w:val="00221329"/>
    <w:rsid w:val="00221B1A"/>
    <w:rsid w:val="00221B70"/>
    <w:rsid w:val="00221FCC"/>
    <w:rsid w:val="00222822"/>
    <w:rsid w:val="00222BD5"/>
    <w:rsid w:val="00222DFA"/>
    <w:rsid w:val="00223103"/>
    <w:rsid w:val="00223804"/>
    <w:rsid w:val="00223825"/>
    <w:rsid w:val="00223B92"/>
    <w:rsid w:val="002242F4"/>
    <w:rsid w:val="00224C47"/>
    <w:rsid w:val="002250EB"/>
    <w:rsid w:val="00225568"/>
    <w:rsid w:val="00225717"/>
    <w:rsid w:val="002257BC"/>
    <w:rsid w:val="002258F8"/>
    <w:rsid w:val="00225C3A"/>
    <w:rsid w:val="00225D13"/>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722"/>
    <w:rsid w:val="002318C1"/>
    <w:rsid w:val="00231C3F"/>
    <w:rsid w:val="00231EF6"/>
    <w:rsid w:val="00232ABB"/>
    <w:rsid w:val="00232C25"/>
    <w:rsid w:val="00233401"/>
    <w:rsid w:val="002334F3"/>
    <w:rsid w:val="0023373D"/>
    <w:rsid w:val="00233C95"/>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EF"/>
    <w:rsid w:val="0024070B"/>
    <w:rsid w:val="002407A7"/>
    <w:rsid w:val="00241141"/>
    <w:rsid w:val="002415CA"/>
    <w:rsid w:val="002417E6"/>
    <w:rsid w:val="00241ABF"/>
    <w:rsid w:val="00241C4C"/>
    <w:rsid w:val="00241DFF"/>
    <w:rsid w:val="002425A6"/>
    <w:rsid w:val="0024289C"/>
    <w:rsid w:val="002428BF"/>
    <w:rsid w:val="00242D40"/>
    <w:rsid w:val="0024343F"/>
    <w:rsid w:val="002436D9"/>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47A46"/>
    <w:rsid w:val="0025063D"/>
    <w:rsid w:val="00250769"/>
    <w:rsid w:val="00250DDD"/>
    <w:rsid w:val="00250F37"/>
    <w:rsid w:val="002517EB"/>
    <w:rsid w:val="00251C42"/>
    <w:rsid w:val="0025206A"/>
    <w:rsid w:val="002529D4"/>
    <w:rsid w:val="002531A2"/>
    <w:rsid w:val="002535B1"/>
    <w:rsid w:val="00253A2C"/>
    <w:rsid w:val="00253F00"/>
    <w:rsid w:val="002541F5"/>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756"/>
    <w:rsid w:val="00264A97"/>
    <w:rsid w:val="00264B3B"/>
    <w:rsid w:val="00264BDD"/>
    <w:rsid w:val="00264E75"/>
    <w:rsid w:val="002651F4"/>
    <w:rsid w:val="0026584E"/>
    <w:rsid w:val="00265F36"/>
    <w:rsid w:val="0026612B"/>
    <w:rsid w:val="00266304"/>
    <w:rsid w:val="0026631B"/>
    <w:rsid w:val="00266332"/>
    <w:rsid w:val="00266C07"/>
    <w:rsid w:val="00266C5D"/>
    <w:rsid w:val="0026717E"/>
    <w:rsid w:val="00267267"/>
    <w:rsid w:val="00267CB7"/>
    <w:rsid w:val="00267F9B"/>
    <w:rsid w:val="0027010D"/>
    <w:rsid w:val="00270313"/>
    <w:rsid w:val="002704A3"/>
    <w:rsid w:val="0027081C"/>
    <w:rsid w:val="002708AC"/>
    <w:rsid w:val="00270909"/>
    <w:rsid w:val="00270A65"/>
    <w:rsid w:val="00270AE4"/>
    <w:rsid w:val="002710DB"/>
    <w:rsid w:val="002713AB"/>
    <w:rsid w:val="00271521"/>
    <w:rsid w:val="00271CCC"/>
    <w:rsid w:val="00271E8F"/>
    <w:rsid w:val="00271F2B"/>
    <w:rsid w:val="00272621"/>
    <w:rsid w:val="00272808"/>
    <w:rsid w:val="00272B14"/>
    <w:rsid w:val="00273390"/>
    <w:rsid w:val="00273B1A"/>
    <w:rsid w:val="00273E03"/>
    <w:rsid w:val="002741F4"/>
    <w:rsid w:val="002742DF"/>
    <w:rsid w:val="00274381"/>
    <w:rsid w:val="00274859"/>
    <w:rsid w:val="00274E27"/>
    <w:rsid w:val="002755E2"/>
    <w:rsid w:val="00275884"/>
    <w:rsid w:val="00275BFF"/>
    <w:rsid w:val="00275D98"/>
    <w:rsid w:val="00275EC9"/>
    <w:rsid w:val="002766E8"/>
    <w:rsid w:val="00276A29"/>
    <w:rsid w:val="00276B8B"/>
    <w:rsid w:val="002773DF"/>
    <w:rsid w:val="002779A4"/>
    <w:rsid w:val="00277D50"/>
    <w:rsid w:val="00280C9B"/>
    <w:rsid w:val="00281D3A"/>
    <w:rsid w:val="00282A25"/>
    <w:rsid w:val="00282BA2"/>
    <w:rsid w:val="00282DAD"/>
    <w:rsid w:val="00282E98"/>
    <w:rsid w:val="00283331"/>
    <w:rsid w:val="00283413"/>
    <w:rsid w:val="00283482"/>
    <w:rsid w:val="002835F3"/>
    <w:rsid w:val="00283827"/>
    <w:rsid w:val="00283BA5"/>
    <w:rsid w:val="00283C46"/>
    <w:rsid w:val="00284BAA"/>
    <w:rsid w:val="00284FA6"/>
    <w:rsid w:val="00285507"/>
    <w:rsid w:val="00285595"/>
    <w:rsid w:val="0028586D"/>
    <w:rsid w:val="00285C5F"/>
    <w:rsid w:val="00286083"/>
    <w:rsid w:val="002864FD"/>
    <w:rsid w:val="00286621"/>
    <w:rsid w:val="002866C0"/>
    <w:rsid w:val="00287650"/>
    <w:rsid w:val="002877D1"/>
    <w:rsid w:val="00287A8E"/>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780"/>
    <w:rsid w:val="00292883"/>
    <w:rsid w:val="00292DDE"/>
    <w:rsid w:val="00293A54"/>
    <w:rsid w:val="00294099"/>
    <w:rsid w:val="0029463E"/>
    <w:rsid w:val="00294F81"/>
    <w:rsid w:val="00294FB7"/>
    <w:rsid w:val="00295437"/>
    <w:rsid w:val="0029564D"/>
    <w:rsid w:val="0029578B"/>
    <w:rsid w:val="002957DC"/>
    <w:rsid w:val="00295924"/>
    <w:rsid w:val="0029592F"/>
    <w:rsid w:val="00295A5C"/>
    <w:rsid w:val="00295D33"/>
    <w:rsid w:val="00296067"/>
    <w:rsid w:val="0029624D"/>
    <w:rsid w:val="00296667"/>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4C0B"/>
    <w:rsid w:val="002A5A5E"/>
    <w:rsid w:val="002A65DE"/>
    <w:rsid w:val="002A6873"/>
    <w:rsid w:val="002A691B"/>
    <w:rsid w:val="002A722B"/>
    <w:rsid w:val="002A7CBC"/>
    <w:rsid w:val="002B037C"/>
    <w:rsid w:val="002B1115"/>
    <w:rsid w:val="002B144E"/>
    <w:rsid w:val="002B210F"/>
    <w:rsid w:val="002B2E7B"/>
    <w:rsid w:val="002B31D4"/>
    <w:rsid w:val="002B32F9"/>
    <w:rsid w:val="002B33BE"/>
    <w:rsid w:val="002B3789"/>
    <w:rsid w:val="002B3971"/>
    <w:rsid w:val="002B3E01"/>
    <w:rsid w:val="002B3E3F"/>
    <w:rsid w:val="002B48F3"/>
    <w:rsid w:val="002B4D53"/>
    <w:rsid w:val="002B4D9E"/>
    <w:rsid w:val="002B51B4"/>
    <w:rsid w:val="002B527F"/>
    <w:rsid w:val="002B5BD6"/>
    <w:rsid w:val="002B5EF5"/>
    <w:rsid w:val="002B61CA"/>
    <w:rsid w:val="002B64A0"/>
    <w:rsid w:val="002B66C0"/>
    <w:rsid w:val="002B6705"/>
    <w:rsid w:val="002B68B9"/>
    <w:rsid w:val="002B68D8"/>
    <w:rsid w:val="002B6E02"/>
    <w:rsid w:val="002B71E9"/>
    <w:rsid w:val="002B7413"/>
    <w:rsid w:val="002B77B9"/>
    <w:rsid w:val="002C0757"/>
    <w:rsid w:val="002C09EF"/>
    <w:rsid w:val="002C09FD"/>
    <w:rsid w:val="002C0D6E"/>
    <w:rsid w:val="002C0E6D"/>
    <w:rsid w:val="002C103B"/>
    <w:rsid w:val="002C1679"/>
    <w:rsid w:val="002C1881"/>
    <w:rsid w:val="002C1BCD"/>
    <w:rsid w:val="002C21B2"/>
    <w:rsid w:val="002C2223"/>
    <w:rsid w:val="002C23C4"/>
    <w:rsid w:val="002C27E3"/>
    <w:rsid w:val="002C3174"/>
    <w:rsid w:val="002C3336"/>
    <w:rsid w:val="002C3765"/>
    <w:rsid w:val="002C43CE"/>
    <w:rsid w:val="002C4529"/>
    <w:rsid w:val="002C45F9"/>
    <w:rsid w:val="002C4DB8"/>
    <w:rsid w:val="002C5071"/>
    <w:rsid w:val="002C523A"/>
    <w:rsid w:val="002C526C"/>
    <w:rsid w:val="002C5477"/>
    <w:rsid w:val="002C55C0"/>
    <w:rsid w:val="002C564D"/>
    <w:rsid w:val="002C586A"/>
    <w:rsid w:val="002C5CCB"/>
    <w:rsid w:val="002C5EF8"/>
    <w:rsid w:val="002C669A"/>
    <w:rsid w:val="002C6B84"/>
    <w:rsid w:val="002C6C8F"/>
    <w:rsid w:val="002C74B4"/>
    <w:rsid w:val="002D050F"/>
    <w:rsid w:val="002D07B9"/>
    <w:rsid w:val="002D0A37"/>
    <w:rsid w:val="002D0CF3"/>
    <w:rsid w:val="002D12A7"/>
    <w:rsid w:val="002D157F"/>
    <w:rsid w:val="002D1991"/>
    <w:rsid w:val="002D1C1F"/>
    <w:rsid w:val="002D22C1"/>
    <w:rsid w:val="002D237F"/>
    <w:rsid w:val="002D2676"/>
    <w:rsid w:val="002D2873"/>
    <w:rsid w:val="002D29BA"/>
    <w:rsid w:val="002D2A1A"/>
    <w:rsid w:val="002D2D39"/>
    <w:rsid w:val="002D3810"/>
    <w:rsid w:val="002D3818"/>
    <w:rsid w:val="002D3836"/>
    <w:rsid w:val="002D3A2D"/>
    <w:rsid w:val="002D4038"/>
    <w:rsid w:val="002D4469"/>
    <w:rsid w:val="002D44EB"/>
    <w:rsid w:val="002D46D9"/>
    <w:rsid w:val="002D46FA"/>
    <w:rsid w:val="002D4C3D"/>
    <w:rsid w:val="002D4FBE"/>
    <w:rsid w:val="002D519D"/>
    <w:rsid w:val="002D5854"/>
    <w:rsid w:val="002D5C45"/>
    <w:rsid w:val="002D5CBF"/>
    <w:rsid w:val="002D5D83"/>
    <w:rsid w:val="002D6006"/>
    <w:rsid w:val="002D6654"/>
    <w:rsid w:val="002D691A"/>
    <w:rsid w:val="002D6CE9"/>
    <w:rsid w:val="002D6D90"/>
    <w:rsid w:val="002D79D6"/>
    <w:rsid w:val="002D7C8E"/>
    <w:rsid w:val="002E1184"/>
    <w:rsid w:val="002E11DB"/>
    <w:rsid w:val="002E219D"/>
    <w:rsid w:val="002E2B0F"/>
    <w:rsid w:val="002E30C0"/>
    <w:rsid w:val="002E3FF7"/>
    <w:rsid w:val="002E4534"/>
    <w:rsid w:val="002E453F"/>
    <w:rsid w:val="002E4B09"/>
    <w:rsid w:val="002E4B6C"/>
    <w:rsid w:val="002E4D5B"/>
    <w:rsid w:val="002E5035"/>
    <w:rsid w:val="002E59ED"/>
    <w:rsid w:val="002E5CC0"/>
    <w:rsid w:val="002E5D8D"/>
    <w:rsid w:val="002E5F21"/>
    <w:rsid w:val="002E6210"/>
    <w:rsid w:val="002E6309"/>
    <w:rsid w:val="002E6595"/>
    <w:rsid w:val="002E7041"/>
    <w:rsid w:val="002E7435"/>
    <w:rsid w:val="002E791B"/>
    <w:rsid w:val="002E7B83"/>
    <w:rsid w:val="002E7D7B"/>
    <w:rsid w:val="002F00A7"/>
    <w:rsid w:val="002F0176"/>
    <w:rsid w:val="002F088D"/>
    <w:rsid w:val="002F0D5D"/>
    <w:rsid w:val="002F113B"/>
    <w:rsid w:val="002F24BA"/>
    <w:rsid w:val="002F2E6F"/>
    <w:rsid w:val="002F2EF5"/>
    <w:rsid w:val="002F375F"/>
    <w:rsid w:val="002F3790"/>
    <w:rsid w:val="002F3B90"/>
    <w:rsid w:val="002F3BBD"/>
    <w:rsid w:val="002F4670"/>
    <w:rsid w:val="002F4DDE"/>
    <w:rsid w:val="002F63D1"/>
    <w:rsid w:val="002F63EE"/>
    <w:rsid w:val="002F64F8"/>
    <w:rsid w:val="002F678E"/>
    <w:rsid w:val="002F6A69"/>
    <w:rsid w:val="002F7709"/>
    <w:rsid w:val="002F7C0D"/>
    <w:rsid w:val="003004AC"/>
    <w:rsid w:val="003008ED"/>
    <w:rsid w:val="00301110"/>
    <w:rsid w:val="00301396"/>
    <w:rsid w:val="00301A99"/>
    <w:rsid w:val="00301BBE"/>
    <w:rsid w:val="00302259"/>
    <w:rsid w:val="0030256D"/>
    <w:rsid w:val="003026A7"/>
    <w:rsid w:val="00302928"/>
    <w:rsid w:val="00302A1C"/>
    <w:rsid w:val="00302B1F"/>
    <w:rsid w:val="00302D09"/>
    <w:rsid w:val="00302E4F"/>
    <w:rsid w:val="00303042"/>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C8"/>
    <w:rsid w:val="00306966"/>
    <w:rsid w:val="00306D74"/>
    <w:rsid w:val="00307262"/>
    <w:rsid w:val="0030762B"/>
    <w:rsid w:val="0030796D"/>
    <w:rsid w:val="00307D2A"/>
    <w:rsid w:val="00307D35"/>
    <w:rsid w:val="00310046"/>
    <w:rsid w:val="0031010E"/>
    <w:rsid w:val="003101F1"/>
    <w:rsid w:val="0031088D"/>
    <w:rsid w:val="00310B3F"/>
    <w:rsid w:val="0031104B"/>
    <w:rsid w:val="00311242"/>
    <w:rsid w:val="00311599"/>
    <w:rsid w:val="003119CD"/>
    <w:rsid w:val="00311C2F"/>
    <w:rsid w:val="00311D26"/>
    <w:rsid w:val="00311D5E"/>
    <w:rsid w:val="00311E36"/>
    <w:rsid w:val="00312014"/>
    <w:rsid w:val="003121AE"/>
    <w:rsid w:val="00312487"/>
    <w:rsid w:val="00312FE9"/>
    <w:rsid w:val="0031323C"/>
    <w:rsid w:val="003133CA"/>
    <w:rsid w:val="00313E23"/>
    <w:rsid w:val="00313FA7"/>
    <w:rsid w:val="00314277"/>
    <w:rsid w:val="00314401"/>
    <w:rsid w:val="00314D37"/>
    <w:rsid w:val="00314DA1"/>
    <w:rsid w:val="00314E6B"/>
    <w:rsid w:val="00315411"/>
    <w:rsid w:val="00315472"/>
    <w:rsid w:val="003155EB"/>
    <w:rsid w:val="00315765"/>
    <w:rsid w:val="00315BBA"/>
    <w:rsid w:val="00315CE4"/>
    <w:rsid w:val="0031644D"/>
    <w:rsid w:val="00316A2F"/>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6CB"/>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0E"/>
    <w:rsid w:val="00331124"/>
    <w:rsid w:val="0033113A"/>
    <w:rsid w:val="003316D9"/>
    <w:rsid w:val="003320DF"/>
    <w:rsid w:val="003328A0"/>
    <w:rsid w:val="003328C5"/>
    <w:rsid w:val="0033299F"/>
    <w:rsid w:val="003329A6"/>
    <w:rsid w:val="00332C7E"/>
    <w:rsid w:val="00332F9C"/>
    <w:rsid w:val="0033315F"/>
    <w:rsid w:val="003331F5"/>
    <w:rsid w:val="003338FE"/>
    <w:rsid w:val="00333997"/>
    <w:rsid w:val="0033399F"/>
    <w:rsid w:val="0033400C"/>
    <w:rsid w:val="0033408A"/>
    <w:rsid w:val="003341DA"/>
    <w:rsid w:val="00334226"/>
    <w:rsid w:val="0033436B"/>
    <w:rsid w:val="00334598"/>
    <w:rsid w:val="00334BC2"/>
    <w:rsid w:val="00334C49"/>
    <w:rsid w:val="00334E9C"/>
    <w:rsid w:val="003353EE"/>
    <w:rsid w:val="00335597"/>
    <w:rsid w:val="00335697"/>
    <w:rsid w:val="00335C76"/>
    <w:rsid w:val="00335D75"/>
    <w:rsid w:val="0033641C"/>
    <w:rsid w:val="0033686E"/>
    <w:rsid w:val="003373D0"/>
    <w:rsid w:val="00337547"/>
    <w:rsid w:val="00337601"/>
    <w:rsid w:val="0033770B"/>
    <w:rsid w:val="00337EE1"/>
    <w:rsid w:val="00340166"/>
    <w:rsid w:val="003401E0"/>
    <w:rsid w:val="00340216"/>
    <w:rsid w:val="003402BC"/>
    <w:rsid w:val="0034041E"/>
    <w:rsid w:val="003404E5"/>
    <w:rsid w:val="00340658"/>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C88"/>
    <w:rsid w:val="00344E1A"/>
    <w:rsid w:val="00344E50"/>
    <w:rsid w:val="0034544D"/>
    <w:rsid w:val="003456CC"/>
    <w:rsid w:val="003457B3"/>
    <w:rsid w:val="00345C10"/>
    <w:rsid w:val="003462E7"/>
    <w:rsid w:val="00346793"/>
    <w:rsid w:val="0034689D"/>
    <w:rsid w:val="00346D58"/>
    <w:rsid w:val="00346FD8"/>
    <w:rsid w:val="00347443"/>
    <w:rsid w:val="00347450"/>
    <w:rsid w:val="00347F9F"/>
    <w:rsid w:val="003504D8"/>
    <w:rsid w:val="003505DD"/>
    <w:rsid w:val="00350B5D"/>
    <w:rsid w:val="00350C9C"/>
    <w:rsid w:val="00350D0A"/>
    <w:rsid w:val="00350E6B"/>
    <w:rsid w:val="00351108"/>
    <w:rsid w:val="003511CB"/>
    <w:rsid w:val="00351285"/>
    <w:rsid w:val="003519E4"/>
    <w:rsid w:val="00352216"/>
    <w:rsid w:val="0035240F"/>
    <w:rsid w:val="003524FA"/>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64"/>
    <w:rsid w:val="003551E4"/>
    <w:rsid w:val="0035526C"/>
    <w:rsid w:val="00355AFD"/>
    <w:rsid w:val="00355C0C"/>
    <w:rsid w:val="00355F73"/>
    <w:rsid w:val="0035671D"/>
    <w:rsid w:val="00356DBF"/>
    <w:rsid w:val="003570D6"/>
    <w:rsid w:val="003575CE"/>
    <w:rsid w:val="003576F1"/>
    <w:rsid w:val="00357C4D"/>
    <w:rsid w:val="00357D0D"/>
    <w:rsid w:val="00360317"/>
    <w:rsid w:val="00360BE9"/>
    <w:rsid w:val="00360FEE"/>
    <w:rsid w:val="003612C1"/>
    <w:rsid w:val="003613A4"/>
    <w:rsid w:val="00361424"/>
    <w:rsid w:val="003614B2"/>
    <w:rsid w:val="00361678"/>
    <w:rsid w:val="0036190D"/>
    <w:rsid w:val="00361C0F"/>
    <w:rsid w:val="00361EB4"/>
    <w:rsid w:val="0036242D"/>
    <w:rsid w:val="00362A62"/>
    <w:rsid w:val="0036361B"/>
    <w:rsid w:val="00364829"/>
    <w:rsid w:val="00364B2E"/>
    <w:rsid w:val="003653A9"/>
    <w:rsid w:val="00365631"/>
    <w:rsid w:val="00365AB6"/>
    <w:rsid w:val="00365AC4"/>
    <w:rsid w:val="0036627A"/>
    <w:rsid w:val="003663D8"/>
    <w:rsid w:val="00366B15"/>
    <w:rsid w:val="00366CD3"/>
    <w:rsid w:val="00367025"/>
    <w:rsid w:val="003672C3"/>
    <w:rsid w:val="00367448"/>
    <w:rsid w:val="00367506"/>
    <w:rsid w:val="00367700"/>
    <w:rsid w:val="00367E5E"/>
    <w:rsid w:val="00370631"/>
    <w:rsid w:val="003707E4"/>
    <w:rsid w:val="003711ED"/>
    <w:rsid w:val="003713EB"/>
    <w:rsid w:val="003715DB"/>
    <w:rsid w:val="003716E6"/>
    <w:rsid w:val="00371D61"/>
    <w:rsid w:val="00371D7E"/>
    <w:rsid w:val="003721DE"/>
    <w:rsid w:val="003722A1"/>
    <w:rsid w:val="003722D0"/>
    <w:rsid w:val="0037293B"/>
    <w:rsid w:val="00372A73"/>
    <w:rsid w:val="00372B70"/>
    <w:rsid w:val="003730A4"/>
    <w:rsid w:val="003735E4"/>
    <w:rsid w:val="003735F9"/>
    <w:rsid w:val="0037363A"/>
    <w:rsid w:val="00373C18"/>
    <w:rsid w:val="00374A22"/>
    <w:rsid w:val="00374F39"/>
    <w:rsid w:val="003750B4"/>
    <w:rsid w:val="00376222"/>
    <w:rsid w:val="0037652C"/>
    <w:rsid w:val="003768E7"/>
    <w:rsid w:val="00376DCD"/>
    <w:rsid w:val="003773D7"/>
    <w:rsid w:val="00377767"/>
    <w:rsid w:val="00377EA0"/>
    <w:rsid w:val="00380233"/>
    <w:rsid w:val="0038027F"/>
    <w:rsid w:val="003804B2"/>
    <w:rsid w:val="00380B66"/>
    <w:rsid w:val="00380C58"/>
    <w:rsid w:val="0038185F"/>
    <w:rsid w:val="0038191A"/>
    <w:rsid w:val="00381B2E"/>
    <w:rsid w:val="00381BF0"/>
    <w:rsid w:val="00381F28"/>
    <w:rsid w:val="00381F60"/>
    <w:rsid w:val="00382B92"/>
    <w:rsid w:val="00382C51"/>
    <w:rsid w:val="00382F90"/>
    <w:rsid w:val="00383260"/>
    <w:rsid w:val="00383561"/>
    <w:rsid w:val="00383AD9"/>
    <w:rsid w:val="00383EB1"/>
    <w:rsid w:val="0038428F"/>
    <w:rsid w:val="00384748"/>
    <w:rsid w:val="00384C2D"/>
    <w:rsid w:val="00384C4C"/>
    <w:rsid w:val="003855F6"/>
    <w:rsid w:val="003858D4"/>
    <w:rsid w:val="00386033"/>
    <w:rsid w:val="00386657"/>
    <w:rsid w:val="0038683E"/>
    <w:rsid w:val="00387944"/>
    <w:rsid w:val="00387B9F"/>
    <w:rsid w:val="00387C77"/>
    <w:rsid w:val="00387CF8"/>
    <w:rsid w:val="003905EA"/>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1DB"/>
    <w:rsid w:val="0039739C"/>
    <w:rsid w:val="0039766B"/>
    <w:rsid w:val="00397870"/>
    <w:rsid w:val="00397CFE"/>
    <w:rsid w:val="00397D2A"/>
    <w:rsid w:val="003A024F"/>
    <w:rsid w:val="003A040D"/>
    <w:rsid w:val="003A04B2"/>
    <w:rsid w:val="003A0B41"/>
    <w:rsid w:val="003A0BE8"/>
    <w:rsid w:val="003A0C20"/>
    <w:rsid w:val="003A0E15"/>
    <w:rsid w:val="003A19F4"/>
    <w:rsid w:val="003A1FF9"/>
    <w:rsid w:val="003A2079"/>
    <w:rsid w:val="003A21BE"/>
    <w:rsid w:val="003A26DB"/>
    <w:rsid w:val="003A2768"/>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35C"/>
    <w:rsid w:val="003B07BB"/>
    <w:rsid w:val="003B07F2"/>
    <w:rsid w:val="003B1208"/>
    <w:rsid w:val="003B12B2"/>
    <w:rsid w:val="003B12BE"/>
    <w:rsid w:val="003B1493"/>
    <w:rsid w:val="003B1995"/>
    <w:rsid w:val="003B2537"/>
    <w:rsid w:val="003B25AB"/>
    <w:rsid w:val="003B2B7A"/>
    <w:rsid w:val="003B2E18"/>
    <w:rsid w:val="003B30D4"/>
    <w:rsid w:val="003B3229"/>
    <w:rsid w:val="003B3931"/>
    <w:rsid w:val="003B3A5E"/>
    <w:rsid w:val="003B3A6B"/>
    <w:rsid w:val="003B3FBB"/>
    <w:rsid w:val="003B3FD1"/>
    <w:rsid w:val="003B5449"/>
    <w:rsid w:val="003B55EC"/>
    <w:rsid w:val="003B5C65"/>
    <w:rsid w:val="003B5CD2"/>
    <w:rsid w:val="003B61C5"/>
    <w:rsid w:val="003B6761"/>
    <w:rsid w:val="003B6831"/>
    <w:rsid w:val="003B6A8B"/>
    <w:rsid w:val="003B6CAB"/>
    <w:rsid w:val="003B6DF9"/>
    <w:rsid w:val="003B75B3"/>
    <w:rsid w:val="003B7B78"/>
    <w:rsid w:val="003B7D45"/>
    <w:rsid w:val="003C0773"/>
    <w:rsid w:val="003C0CA9"/>
    <w:rsid w:val="003C101E"/>
    <w:rsid w:val="003C141A"/>
    <w:rsid w:val="003C1DF1"/>
    <w:rsid w:val="003C2CD1"/>
    <w:rsid w:val="003C3C52"/>
    <w:rsid w:val="003C3D50"/>
    <w:rsid w:val="003C4036"/>
    <w:rsid w:val="003C44D0"/>
    <w:rsid w:val="003C4565"/>
    <w:rsid w:val="003C4566"/>
    <w:rsid w:val="003C4E90"/>
    <w:rsid w:val="003C57B5"/>
    <w:rsid w:val="003C5A85"/>
    <w:rsid w:val="003C62B0"/>
    <w:rsid w:val="003C62F3"/>
    <w:rsid w:val="003C63C2"/>
    <w:rsid w:val="003C6494"/>
    <w:rsid w:val="003C66E7"/>
    <w:rsid w:val="003C6FDB"/>
    <w:rsid w:val="003C7019"/>
    <w:rsid w:val="003C75A5"/>
    <w:rsid w:val="003C76AA"/>
    <w:rsid w:val="003C793A"/>
    <w:rsid w:val="003C7A5F"/>
    <w:rsid w:val="003C7DF5"/>
    <w:rsid w:val="003C7F60"/>
    <w:rsid w:val="003C7F98"/>
    <w:rsid w:val="003D0407"/>
    <w:rsid w:val="003D071A"/>
    <w:rsid w:val="003D0ECF"/>
    <w:rsid w:val="003D1225"/>
    <w:rsid w:val="003D140A"/>
    <w:rsid w:val="003D1562"/>
    <w:rsid w:val="003D19F2"/>
    <w:rsid w:val="003D271F"/>
    <w:rsid w:val="003D2D39"/>
    <w:rsid w:val="003D2DF5"/>
    <w:rsid w:val="003D2E17"/>
    <w:rsid w:val="003D3C95"/>
    <w:rsid w:val="003D3F42"/>
    <w:rsid w:val="003D4296"/>
    <w:rsid w:val="003D439A"/>
    <w:rsid w:val="003D43BB"/>
    <w:rsid w:val="003D44A4"/>
    <w:rsid w:val="003D4691"/>
    <w:rsid w:val="003D4EC2"/>
    <w:rsid w:val="003D51F4"/>
    <w:rsid w:val="003D5368"/>
    <w:rsid w:val="003D54AD"/>
    <w:rsid w:val="003D5832"/>
    <w:rsid w:val="003D5F56"/>
    <w:rsid w:val="003D622F"/>
    <w:rsid w:val="003D652C"/>
    <w:rsid w:val="003D6ABF"/>
    <w:rsid w:val="003D6B37"/>
    <w:rsid w:val="003D6B5F"/>
    <w:rsid w:val="003D6C82"/>
    <w:rsid w:val="003D6E59"/>
    <w:rsid w:val="003D76D6"/>
    <w:rsid w:val="003D783F"/>
    <w:rsid w:val="003D7B7E"/>
    <w:rsid w:val="003E0B11"/>
    <w:rsid w:val="003E0FF3"/>
    <w:rsid w:val="003E10AF"/>
    <w:rsid w:val="003E1195"/>
    <w:rsid w:val="003E12FC"/>
    <w:rsid w:val="003E17AF"/>
    <w:rsid w:val="003E17EA"/>
    <w:rsid w:val="003E1B78"/>
    <w:rsid w:val="003E1E87"/>
    <w:rsid w:val="003E20D3"/>
    <w:rsid w:val="003E27A4"/>
    <w:rsid w:val="003E2A93"/>
    <w:rsid w:val="003E2D54"/>
    <w:rsid w:val="003E2E1C"/>
    <w:rsid w:val="003E2F4E"/>
    <w:rsid w:val="003E2F95"/>
    <w:rsid w:val="003E3378"/>
    <w:rsid w:val="003E367A"/>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370"/>
    <w:rsid w:val="003F0559"/>
    <w:rsid w:val="003F06F8"/>
    <w:rsid w:val="003F0CEA"/>
    <w:rsid w:val="003F0D0D"/>
    <w:rsid w:val="003F0F5D"/>
    <w:rsid w:val="003F0FA8"/>
    <w:rsid w:val="003F105F"/>
    <w:rsid w:val="003F1603"/>
    <w:rsid w:val="003F1A88"/>
    <w:rsid w:val="003F1BC1"/>
    <w:rsid w:val="003F1EFF"/>
    <w:rsid w:val="003F1F52"/>
    <w:rsid w:val="003F23C3"/>
    <w:rsid w:val="003F2CFC"/>
    <w:rsid w:val="003F2E86"/>
    <w:rsid w:val="003F315F"/>
    <w:rsid w:val="003F35FD"/>
    <w:rsid w:val="003F3742"/>
    <w:rsid w:val="003F38EA"/>
    <w:rsid w:val="003F402A"/>
    <w:rsid w:val="003F492E"/>
    <w:rsid w:val="003F4A4A"/>
    <w:rsid w:val="003F52B3"/>
    <w:rsid w:val="003F53F8"/>
    <w:rsid w:val="003F5517"/>
    <w:rsid w:val="003F5ACA"/>
    <w:rsid w:val="003F6505"/>
    <w:rsid w:val="003F682C"/>
    <w:rsid w:val="003F69E0"/>
    <w:rsid w:val="003F6D56"/>
    <w:rsid w:val="003F6E27"/>
    <w:rsid w:val="003F6EF3"/>
    <w:rsid w:val="003F70BB"/>
    <w:rsid w:val="003F7622"/>
    <w:rsid w:val="003F78C9"/>
    <w:rsid w:val="003F7C99"/>
    <w:rsid w:val="003F7D4F"/>
    <w:rsid w:val="004001E0"/>
    <w:rsid w:val="004004A0"/>
    <w:rsid w:val="004004E4"/>
    <w:rsid w:val="004005F1"/>
    <w:rsid w:val="00400B4E"/>
    <w:rsid w:val="00400E09"/>
    <w:rsid w:val="004012AC"/>
    <w:rsid w:val="004012CE"/>
    <w:rsid w:val="004015D8"/>
    <w:rsid w:val="004017D0"/>
    <w:rsid w:val="00401D75"/>
    <w:rsid w:val="004020FD"/>
    <w:rsid w:val="00402343"/>
    <w:rsid w:val="004028D1"/>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85E"/>
    <w:rsid w:val="00410C8B"/>
    <w:rsid w:val="00410F86"/>
    <w:rsid w:val="00410F8E"/>
    <w:rsid w:val="004110E0"/>
    <w:rsid w:val="004113BC"/>
    <w:rsid w:val="004113C8"/>
    <w:rsid w:val="004117EF"/>
    <w:rsid w:val="00411C8E"/>
    <w:rsid w:val="00411DE7"/>
    <w:rsid w:val="00411DEE"/>
    <w:rsid w:val="004121E0"/>
    <w:rsid w:val="004122AB"/>
    <w:rsid w:val="00413281"/>
    <w:rsid w:val="00413ECA"/>
    <w:rsid w:val="00413FC9"/>
    <w:rsid w:val="00414091"/>
    <w:rsid w:val="00414BBC"/>
    <w:rsid w:val="004150CB"/>
    <w:rsid w:val="00415174"/>
    <w:rsid w:val="0041548F"/>
    <w:rsid w:val="0041570E"/>
    <w:rsid w:val="004158DB"/>
    <w:rsid w:val="00415C36"/>
    <w:rsid w:val="00415E70"/>
    <w:rsid w:val="004161B9"/>
    <w:rsid w:val="0041633B"/>
    <w:rsid w:val="00416423"/>
    <w:rsid w:val="00416434"/>
    <w:rsid w:val="004164EF"/>
    <w:rsid w:val="00416962"/>
    <w:rsid w:val="00416D8F"/>
    <w:rsid w:val="00416FCB"/>
    <w:rsid w:val="0041775D"/>
    <w:rsid w:val="0041786D"/>
    <w:rsid w:val="00417DF3"/>
    <w:rsid w:val="004201D0"/>
    <w:rsid w:val="00420329"/>
    <w:rsid w:val="00420352"/>
    <w:rsid w:val="0042042B"/>
    <w:rsid w:val="004207C6"/>
    <w:rsid w:val="004212C7"/>
    <w:rsid w:val="0042133C"/>
    <w:rsid w:val="004214EF"/>
    <w:rsid w:val="00421C50"/>
    <w:rsid w:val="00422232"/>
    <w:rsid w:val="00422302"/>
    <w:rsid w:val="00422583"/>
    <w:rsid w:val="00422DA8"/>
    <w:rsid w:val="0042317D"/>
    <w:rsid w:val="004233AA"/>
    <w:rsid w:val="00423741"/>
    <w:rsid w:val="004247DF"/>
    <w:rsid w:val="00424C1F"/>
    <w:rsid w:val="004253EF"/>
    <w:rsid w:val="0042572F"/>
    <w:rsid w:val="00425C5C"/>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211F"/>
    <w:rsid w:val="00432500"/>
    <w:rsid w:val="00432AE7"/>
    <w:rsid w:val="00433491"/>
    <w:rsid w:val="00433869"/>
    <w:rsid w:val="00433E78"/>
    <w:rsid w:val="00434029"/>
    <w:rsid w:val="004342AF"/>
    <w:rsid w:val="004342B2"/>
    <w:rsid w:val="00434CC0"/>
    <w:rsid w:val="00434EDE"/>
    <w:rsid w:val="00435006"/>
    <w:rsid w:val="00436569"/>
    <w:rsid w:val="00436DD8"/>
    <w:rsid w:val="004379E2"/>
    <w:rsid w:val="00437F5D"/>
    <w:rsid w:val="004400AD"/>
    <w:rsid w:val="004402CC"/>
    <w:rsid w:val="004404D8"/>
    <w:rsid w:val="0044075A"/>
    <w:rsid w:val="0044087A"/>
    <w:rsid w:val="00440893"/>
    <w:rsid w:val="00440AD4"/>
    <w:rsid w:val="00440CC2"/>
    <w:rsid w:val="00440D21"/>
    <w:rsid w:val="00441967"/>
    <w:rsid w:val="00441ACD"/>
    <w:rsid w:val="00441FE1"/>
    <w:rsid w:val="00442E22"/>
    <w:rsid w:val="00443621"/>
    <w:rsid w:val="004436C4"/>
    <w:rsid w:val="00443FC8"/>
    <w:rsid w:val="00444206"/>
    <w:rsid w:val="004442DC"/>
    <w:rsid w:val="004443B6"/>
    <w:rsid w:val="00444BF3"/>
    <w:rsid w:val="00444D5D"/>
    <w:rsid w:val="0044505C"/>
    <w:rsid w:val="004451B0"/>
    <w:rsid w:val="004459A0"/>
    <w:rsid w:val="0044603A"/>
    <w:rsid w:val="004473F6"/>
    <w:rsid w:val="00447590"/>
    <w:rsid w:val="0044780B"/>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2528"/>
    <w:rsid w:val="0046322E"/>
    <w:rsid w:val="004638A0"/>
    <w:rsid w:val="004639E3"/>
    <w:rsid w:val="00463A90"/>
    <w:rsid w:val="00463F52"/>
    <w:rsid w:val="00464354"/>
    <w:rsid w:val="0046438D"/>
    <w:rsid w:val="004643F2"/>
    <w:rsid w:val="00464CA5"/>
    <w:rsid w:val="00464DEF"/>
    <w:rsid w:val="0046552E"/>
    <w:rsid w:val="004663DF"/>
    <w:rsid w:val="00466611"/>
    <w:rsid w:val="0046689B"/>
    <w:rsid w:val="00466957"/>
    <w:rsid w:val="00466D03"/>
    <w:rsid w:val="0046769C"/>
    <w:rsid w:val="0046786B"/>
    <w:rsid w:val="00467928"/>
    <w:rsid w:val="00467DA2"/>
    <w:rsid w:val="00470256"/>
    <w:rsid w:val="00470569"/>
    <w:rsid w:val="00470805"/>
    <w:rsid w:val="0047083D"/>
    <w:rsid w:val="004708CA"/>
    <w:rsid w:val="004717BB"/>
    <w:rsid w:val="00472167"/>
    <w:rsid w:val="004723A9"/>
    <w:rsid w:val="0047241F"/>
    <w:rsid w:val="00472840"/>
    <w:rsid w:val="0047294B"/>
    <w:rsid w:val="00472A62"/>
    <w:rsid w:val="00472C76"/>
    <w:rsid w:val="004734C1"/>
    <w:rsid w:val="00473617"/>
    <w:rsid w:val="004739AB"/>
    <w:rsid w:val="00473A97"/>
    <w:rsid w:val="00473EF0"/>
    <w:rsid w:val="004740AA"/>
    <w:rsid w:val="0047422A"/>
    <w:rsid w:val="00474573"/>
    <w:rsid w:val="0047477C"/>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696"/>
    <w:rsid w:val="004819AA"/>
    <w:rsid w:val="00482257"/>
    <w:rsid w:val="00482402"/>
    <w:rsid w:val="00482543"/>
    <w:rsid w:val="00482AB2"/>
    <w:rsid w:val="00482F60"/>
    <w:rsid w:val="004830E7"/>
    <w:rsid w:val="00483354"/>
    <w:rsid w:val="00483402"/>
    <w:rsid w:val="004837E1"/>
    <w:rsid w:val="00483C08"/>
    <w:rsid w:val="00483CCC"/>
    <w:rsid w:val="0048425B"/>
    <w:rsid w:val="004847F6"/>
    <w:rsid w:val="004848EB"/>
    <w:rsid w:val="00484C80"/>
    <w:rsid w:val="00484FAA"/>
    <w:rsid w:val="00485A16"/>
    <w:rsid w:val="00485CE1"/>
    <w:rsid w:val="00485E96"/>
    <w:rsid w:val="00486A52"/>
    <w:rsid w:val="00486D7F"/>
    <w:rsid w:val="00486F4C"/>
    <w:rsid w:val="004870B1"/>
    <w:rsid w:val="00487586"/>
    <w:rsid w:val="004875F1"/>
    <w:rsid w:val="00487755"/>
    <w:rsid w:val="00487B19"/>
    <w:rsid w:val="00487C14"/>
    <w:rsid w:val="00487DC6"/>
    <w:rsid w:val="00487EC2"/>
    <w:rsid w:val="00490189"/>
    <w:rsid w:val="004904E1"/>
    <w:rsid w:val="004908D0"/>
    <w:rsid w:val="00490B5D"/>
    <w:rsid w:val="00490D46"/>
    <w:rsid w:val="00490D82"/>
    <w:rsid w:val="00490FBF"/>
    <w:rsid w:val="004913E3"/>
    <w:rsid w:val="0049155C"/>
    <w:rsid w:val="004917E0"/>
    <w:rsid w:val="004917EB"/>
    <w:rsid w:val="00491FB9"/>
    <w:rsid w:val="0049218D"/>
    <w:rsid w:val="004921CA"/>
    <w:rsid w:val="00492442"/>
    <w:rsid w:val="00492521"/>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416"/>
    <w:rsid w:val="004965E4"/>
    <w:rsid w:val="00496C22"/>
    <w:rsid w:val="0049710F"/>
    <w:rsid w:val="00497267"/>
    <w:rsid w:val="0049727F"/>
    <w:rsid w:val="0049742E"/>
    <w:rsid w:val="00497519"/>
    <w:rsid w:val="00497CBA"/>
    <w:rsid w:val="00497CCC"/>
    <w:rsid w:val="00497D51"/>
    <w:rsid w:val="004A05A1"/>
    <w:rsid w:val="004A05BB"/>
    <w:rsid w:val="004A0D6C"/>
    <w:rsid w:val="004A10A9"/>
    <w:rsid w:val="004A12C1"/>
    <w:rsid w:val="004A14A2"/>
    <w:rsid w:val="004A192E"/>
    <w:rsid w:val="004A2036"/>
    <w:rsid w:val="004A263E"/>
    <w:rsid w:val="004A2844"/>
    <w:rsid w:val="004A29C1"/>
    <w:rsid w:val="004A29F9"/>
    <w:rsid w:val="004A2BEB"/>
    <w:rsid w:val="004A2EDF"/>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447"/>
    <w:rsid w:val="004A7619"/>
    <w:rsid w:val="004A762C"/>
    <w:rsid w:val="004B091F"/>
    <w:rsid w:val="004B0960"/>
    <w:rsid w:val="004B0C03"/>
    <w:rsid w:val="004B0F84"/>
    <w:rsid w:val="004B13D0"/>
    <w:rsid w:val="004B18F4"/>
    <w:rsid w:val="004B1A33"/>
    <w:rsid w:val="004B21EF"/>
    <w:rsid w:val="004B22EB"/>
    <w:rsid w:val="004B2305"/>
    <w:rsid w:val="004B241A"/>
    <w:rsid w:val="004B25DB"/>
    <w:rsid w:val="004B27EB"/>
    <w:rsid w:val="004B2E90"/>
    <w:rsid w:val="004B2F76"/>
    <w:rsid w:val="004B2FB9"/>
    <w:rsid w:val="004B3579"/>
    <w:rsid w:val="004B43FD"/>
    <w:rsid w:val="004B4575"/>
    <w:rsid w:val="004B47BC"/>
    <w:rsid w:val="004B4C30"/>
    <w:rsid w:val="004B4E63"/>
    <w:rsid w:val="004B5080"/>
    <w:rsid w:val="004B524B"/>
    <w:rsid w:val="004B5335"/>
    <w:rsid w:val="004B59D0"/>
    <w:rsid w:val="004B5D0E"/>
    <w:rsid w:val="004B639B"/>
    <w:rsid w:val="004B65B5"/>
    <w:rsid w:val="004B6D3D"/>
    <w:rsid w:val="004B74AE"/>
    <w:rsid w:val="004B7560"/>
    <w:rsid w:val="004B7B2C"/>
    <w:rsid w:val="004B7CFE"/>
    <w:rsid w:val="004B7E66"/>
    <w:rsid w:val="004C0023"/>
    <w:rsid w:val="004C00A8"/>
    <w:rsid w:val="004C0743"/>
    <w:rsid w:val="004C0AA0"/>
    <w:rsid w:val="004C0DF6"/>
    <w:rsid w:val="004C107A"/>
    <w:rsid w:val="004C1321"/>
    <w:rsid w:val="004C1D66"/>
    <w:rsid w:val="004C2F04"/>
    <w:rsid w:val="004C309C"/>
    <w:rsid w:val="004C3674"/>
    <w:rsid w:val="004C369A"/>
    <w:rsid w:val="004C3F89"/>
    <w:rsid w:val="004C4143"/>
    <w:rsid w:val="004C4238"/>
    <w:rsid w:val="004C4B3B"/>
    <w:rsid w:val="004C4BC7"/>
    <w:rsid w:val="004C4BD8"/>
    <w:rsid w:val="004C4F0D"/>
    <w:rsid w:val="004C5357"/>
    <w:rsid w:val="004C573F"/>
    <w:rsid w:val="004C5819"/>
    <w:rsid w:val="004C59B7"/>
    <w:rsid w:val="004C632E"/>
    <w:rsid w:val="004C6350"/>
    <w:rsid w:val="004C6451"/>
    <w:rsid w:val="004C650C"/>
    <w:rsid w:val="004C680B"/>
    <w:rsid w:val="004C784F"/>
    <w:rsid w:val="004C79B7"/>
    <w:rsid w:val="004C7B26"/>
    <w:rsid w:val="004C7E7E"/>
    <w:rsid w:val="004D01AF"/>
    <w:rsid w:val="004D09AE"/>
    <w:rsid w:val="004D0C59"/>
    <w:rsid w:val="004D1115"/>
    <w:rsid w:val="004D16C6"/>
    <w:rsid w:val="004D1748"/>
    <w:rsid w:val="004D1FF8"/>
    <w:rsid w:val="004D22A3"/>
    <w:rsid w:val="004D2D41"/>
    <w:rsid w:val="004D2D56"/>
    <w:rsid w:val="004D2F33"/>
    <w:rsid w:val="004D307F"/>
    <w:rsid w:val="004D338F"/>
    <w:rsid w:val="004D37E7"/>
    <w:rsid w:val="004D3C07"/>
    <w:rsid w:val="004D3C8A"/>
    <w:rsid w:val="004D3DB0"/>
    <w:rsid w:val="004D3F7D"/>
    <w:rsid w:val="004D479B"/>
    <w:rsid w:val="004D4FFF"/>
    <w:rsid w:val="004D510D"/>
    <w:rsid w:val="004D5208"/>
    <w:rsid w:val="004D5388"/>
    <w:rsid w:val="004D572D"/>
    <w:rsid w:val="004D5733"/>
    <w:rsid w:val="004D5B77"/>
    <w:rsid w:val="004D61DB"/>
    <w:rsid w:val="004D6A50"/>
    <w:rsid w:val="004D6C3D"/>
    <w:rsid w:val="004D7B86"/>
    <w:rsid w:val="004D7C5B"/>
    <w:rsid w:val="004E01A5"/>
    <w:rsid w:val="004E0602"/>
    <w:rsid w:val="004E0AB6"/>
    <w:rsid w:val="004E102E"/>
    <w:rsid w:val="004E1621"/>
    <w:rsid w:val="004E16C7"/>
    <w:rsid w:val="004E1736"/>
    <w:rsid w:val="004E1E3D"/>
    <w:rsid w:val="004E20C2"/>
    <w:rsid w:val="004E2B05"/>
    <w:rsid w:val="004E2F72"/>
    <w:rsid w:val="004E301B"/>
    <w:rsid w:val="004E3455"/>
    <w:rsid w:val="004E3713"/>
    <w:rsid w:val="004E416B"/>
    <w:rsid w:val="004E436C"/>
    <w:rsid w:val="004E48B5"/>
    <w:rsid w:val="004E48C0"/>
    <w:rsid w:val="004E4A88"/>
    <w:rsid w:val="004E50FD"/>
    <w:rsid w:val="004E55DB"/>
    <w:rsid w:val="004E5A2B"/>
    <w:rsid w:val="004E5B82"/>
    <w:rsid w:val="004E5E13"/>
    <w:rsid w:val="004E5F60"/>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7098"/>
    <w:rsid w:val="004F7585"/>
    <w:rsid w:val="005000EA"/>
    <w:rsid w:val="005002D5"/>
    <w:rsid w:val="00500569"/>
    <w:rsid w:val="0050068A"/>
    <w:rsid w:val="00500702"/>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4F18"/>
    <w:rsid w:val="0050535E"/>
    <w:rsid w:val="005059F5"/>
    <w:rsid w:val="00505C0E"/>
    <w:rsid w:val="00505CF2"/>
    <w:rsid w:val="005060A7"/>
    <w:rsid w:val="0050650B"/>
    <w:rsid w:val="00506838"/>
    <w:rsid w:val="005068C3"/>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86E"/>
    <w:rsid w:val="0051399D"/>
    <w:rsid w:val="00513E37"/>
    <w:rsid w:val="00513FA9"/>
    <w:rsid w:val="00513FDA"/>
    <w:rsid w:val="00514114"/>
    <w:rsid w:val="00514325"/>
    <w:rsid w:val="00514775"/>
    <w:rsid w:val="00514797"/>
    <w:rsid w:val="005148C1"/>
    <w:rsid w:val="00514971"/>
    <w:rsid w:val="0051526B"/>
    <w:rsid w:val="00515324"/>
    <w:rsid w:val="005153DD"/>
    <w:rsid w:val="005155C0"/>
    <w:rsid w:val="00516226"/>
    <w:rsid w:val="005162CC"/>
    <w:rsid w:val="005165CA"/>
    <w:rsid w:val="0051683D"/>
    <w:rsid w:val="005168E5"/>
    <w:rsid w:val="00517B6C"/>
    <w:rsid w:val="00517C5D"/>
    <w:rsid w:val="00517DEE"/>
    <w:rsid w:val="00517E74"/>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6CD"/>
    <w:rsid w:val="00523DE7"/>
    <w:rsid w:val="00524B0C"/>
    <w:rsid w:val="0052554A"/>
    <w:rsid w:val="00525896"/>
    <w:rsid w:val="00525CB2"/>
    <w:rsid w:val="00526182"/>
    <w:rsid w:val="005266D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74F"/>
    <w:rsid w:val="00535C00"/>
    <w:rsid w:val="00535D73"/>
    <w:rsid w:val="00535DF6"/>
    <w:rsid w:val="005360D3"/>
    <w:rsid w:val="00536481"/>
    <w:rsid w:val="00536A1C"/>
    <w:rsid w:val="00536E4A"/>
    <w:rsid w:val="0053709A"/>
    <w:rsid w:val="00537196"/>
    <w:rsid w:val="005376DF"/>
    <w:rsid w:val="00540408"/>
    <w:rsid w:val="00540592"/>
    <w:rsid w:val="00540B0A"/>
    <w:rsid w:val="00540F16"/>
    <w:rsid w:val="00541058"/>
    <w:rsid w:val="00541556"/>
    <w:rsid w:val="00541773"/>
    <w:rsid w:val="00541ADD"/>
    <w:rsid w:val="00542EBB"/>
    <w:rsid w:val="00542EE4"/>
    <w:rsid w:val="005430ED"/>
    <w:rsid w:val="00543284"/>
    <w:rsid w:val="00543306"/>
    <w:rsid w:val="005433D0"/>
    <w:rsid w:val="00543D2E"/>
    <w:rsid w:val="005440F2"/>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27FD"/>
    <w:rsid w:val="00553182"/>
    <w:rsid w:val="005538C6"/>
    <w:rsid w:val="00553FDB"/>
    <w:rsid w:val="005543F0"/>
    <w:rsid w:val="00554B6D"/>
    <w:rsid w:val="00555B34"/>
    <w:rsid w:val="00555B7B"/>
    <w:rsid w:val="005563BF"/>
    <w:rsid w:val="005570B6"/>
    <w:rsid w:val="005574EA"/>
    <w:rsid w:val="0055793E"/>
    <w:rsid w:val="00557AE6"/>
    <w:rsid w:val="00557B99"/>
    <w:rsid w:val="00557E5B"/>
    <w:rsid w:val="00560189"/>
    <w:rsid w:val="00560501"/>
    <w:rsid w:val="0056071D"/>
    <w:rsid w:val="0056093E"/>
    <w:rsid w:val="00560F45"/>
    <w:rsid w:val="00561056"/>
    <w:rsid w:val="005616EB"/>
    <w:rsid w:val="00561A6B"/>
    <w:rsid w:val="00561B02"/>
    <w:rsid w:val="00561D4A"/>
    <w:rsid w:val="00562416"/>
    <w:rsid w:val="00562C9C"/>
    <w:rsid w:val="00562C9D"/>
    <w:rsid w:val="00562ED5"/>
    <w:rsid w:val="00563014"/>
    <w:rsid w:val="005630D9"/>
    <w:rsid w:val="005635C0"/>
    <w:rsid w:val="0056399F"/>
    <w:rsid w:val="00563A94"/>
    <w:rsid w:val="00563B5E"/>
    <w:rsid w:val="00563BD0"/>
    <w:rsid w:val="00563F46"/>
    <w:rsid w:val="005640CD"/>
    <w:rsid w:val="00564135"/>
    <w:rsid w:val="00564389"/>
    <w:rsid w:val="00564B1D"/>
    <w:rsid w:val="00564BFD"/>
    <w:rsid w:val="00564EA9"/>
    <w:rsid w:val="00565B12"/>
    <w:rsid w:val="005661E7"/>
    <w:rsid w:val="00566444"/>
    <w:rsid w:val="00566544"/>
    <w:rsid w:val="00566AA8"/>
    <w:rsid w:val="00566AB6"/>
    <w:rsid w:val="00566B48"/>
    <w:rsid w:val="00566BEC"/>
    <w:rsid w:val="00566C84"/>
    <w:rsid w:val="00566E1C"/>
    <w:rsid w:val="00566FAA"/>
    <w:rsid w:val="0057017D"/>
    <w:rsid w:val="00570490"/>
    <w:rsid w:val="005707CE"/>
    <w:rsid w:val="0057081F"/>
    <w:rsid w:val="00570A18"/>
    <w:rsid w:val="00570FE2"/>
    <w:rsid w:val="0057129B"/>
    <w:rsid w:val="00571627"/>
    <w:rsid w:val="00571658"/>
    <w:rsid w:val="00571700"/>
    <w:rsid w:val="00571865"/>
    <w:rsid w:val="00571C33"/>
    <w:rsid w:val="00571F66"/>
    <w:rsid w:val="0057232E"/>
    <w:rsid w:val="005725A8"/>
    <w:rsid w:val="0057335E"/>
    <w:rsid w:val="00573418"/>
    <w:rsid w:val="0057371E"/>
    <w:rsid w:val="00573A2A"/>
    <w:rsid w:val="00573BB1"/>
    <w:rsid w:val="00573C8E"/>
    <w:rsid w:val="00573E2A"/>
    <w:rsid w:val="00573F47"/>
    <w:rsid w:val="005748C0"/>
    <w:rsid w:val="0057493E"/>
    <w:rsid w:val="00575452"/>
    <w:rsid w:val="00575735"/>
    <w:rsid w:val="005758CC"/>
    <w:rsid w:val="00575940"/>
    <w:rsid w:val="00575A20"/>
    <w:rsid w:val="005769CC"/>
    <w:rsid w:val="005771AA"/>
    <w:rsid w:val="005772AE"/>
    <w:rsid w:val="00577834"/>
    <w:rsid w:val="00580755"/>
    <w:rsid w:val="005817AE"/>
    <w:rsid w:val="005818F0"/>
    <w:rsid w:val="00582175"/>
    <w:rsid w:val="005823C1"/>
    <w:rsid w:val="00582615"/>
    <w:rsid w:val="005834B9"/>
    <w:rsid w:val="00583636"/>
    <w:rsid w:val="0058370A"/>
    <w:rsid w:val="00583AA1"/>
    <w:rsid w:val="00583CC0"/>
    <w:rsid w:val="00583E72"/>
    <w:rsid w:val="005842E3"/>
    <w:rsid w:val="005843E0"/>
    <w:rsid w:val="00584486"/>
    <w:rsid w:val="00584772"/>
    <w:rsid w:val="00584879"/>
    <w:rsid w:val="00584957"/>
    <w:rsid w:val="00584F9D"/>
    <w:rsid w:val="0058526C"/>
    <w:rsid w:val="00585707"/>
    <w:rsid w:val="00585C89"/>
    <w:rsid w:val="00586344"/>
    <w:rsid w:val="0058636B"/>
    <w:rsid w:val="005865C6"/>
    <w:rsid w:val="00587177"/>
    <w:rsid w:val="00587858"/>
    <w:rsid w:val="00587B52"/>
    <w:rsid w:val="00587BD6"/>
    <w:rsid w:val="00587DCA"/>
    <w:rsid w:val="00590204"/>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34B"/>
    <w:rsid w:val="005936BA"/>
    <w:rsid w:val="005943F5"/>
    <w:rsid w:val="005949DB"/>
    <w:rsid w:val="00594DD8"/>
    <w:rsid w:val="00595193"/>
    <w:rsid w:val="00595A95"/>
    <w:rsid w:val="00596490"/>
    <w:rsid w:val="005971D9"/>
    <w:rsid w:val="00597242"/>
    <w:rsid w:val="00597278"/>
    <w:rsid w:val="005A0113"/>
    <w:rsid w:val="005A0927"/>
    <w:rsid w:val="005A098F"/>
    <w:rsid w:val="005A0B86"/>
    <w:rsid w:val="005A0D08"/>
    <w:rsid w:val="005A0DE8"/>
    <w:rsid w:val="005A133F"/>
    <w:rsid w:val="005A18DE"/>
    <w:rsid w:val="005A1960"/>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77"/>
    <w:rsid w:val="005B18CB"/>
    <w:rsid w:val="005B207E"/>
    <w:rsid w:val="005B20AC"/>
    <w:rsid w:val="005B2854"/>
    <w:rsid w:val="005B2A92"/>
    <w:rsid w:val="005B2C3A"/>
    <w:rsid w:val="005B2F98"/>
    <w:rsid w:val="005B306E"/>
    <w:rsid w:val="005B3374"/>
    <w:rsid w:val="005B3920"/>
    <w:rsid w:val="005B3B19"/>
    <w:rsid w:val="005B4C13"/>
    <w:rsid w:val="005B50F6"/>
    <w:rsid w:val="005B5AD6"/>
    <w:rsid w:val="005B5EE3"/>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065"/>
    <w:rsid w:val="005C223B"/>
    <w:rsid w:val="005C2297"/>
    <w:rsid w:val="005C35B4"/>
    <w:rsid w:val="005C3778"/>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218"/>
    <w:rsid w:val="005D118E"/>
    <w:rsid w:val="005D15B2"/>
    <w:rsid w:val="005D1643"/>
    <w:rsid w:val="005D175A"/>
    <w:rsid w:val="005D19C2"/>
    <w:rsid w:val="005D1D9C"/>
    <w:rsid w:val="005D26BD"/>
    <w:rsid w:val="005D3164"/>
    <w:rsid w:val="005D31A5"/>
    <w:rsid w:val="005D33DE"/>
    <w:rsid w:val="005D3416"/>
    <w:rsid w:val="005D3C1E"/>
    <w:rsid w:val="005D3CD0"/>
    <w:rsid w:val="005D4201"/>
    <w:rsid w:val="005D4493"/>
    <w:rsid w:val="005D4625"/>
    <w:rsid w:val="005D4894"/>
    <w:rsid w:val="005D571C"/>
    <w:rsid w:val="005D6A3D"/>
    <w:rsid w:val="005D74CD"/>
    <w:rsid w:val="005D7722"/>
    <w:rsid w:val="005D7BF3"/>
    <w:rsid w:val="005D7F7C"/>
    <w:rsid w:val="005D7FE2"/>
    <w:rsid w:val="005E03B5"/>
    <w:rsid w:val="005E0BA1"/>
    <w:rsid w:val="005E0BE4"/>
    <w:rsid w:val="005E0E3C"/>
    <w:rsid w:val="005E156B"/>
    <w:rsid w:val="005E2052"/>
    <w:rsid w:val="005E20BE"/>
    <w:rsid w:val="005E2530"/>
    <w:rsid w:val="005E256B"/>
    <w:rsid w:val="005E26A3"/>
    <w:rsid w:val="005E29A7"/>
    <w:rsid w:val="005E2E6F"/>
    <w:rsid w:val="005E347D"/>
    <w:rsid w:val="005E36FD"/>
    <w:rsid w:val="005E3A2F"/>
    <w:rsid w:val="005E3EA4"/>
    <w:rsid w:val="005E3F75"/>
    <w:rsid w:val="005E4852"/>
    <w:rsid w:val="005E4BA8"/>
    <w:rsid w:val="005E4D7D"/>
    <w:rsid w:val="005E522F"/>
    <w:rsid w:val="005E523D"/>
    <w:rsid w:val="005E592A"/>
    <w:rsid w:val="005E5C0D"/>
    <w:rsid w:val="005E5CC4"/>
    <w:rsid w:val="005E5DA9"/>
    <w:rsid w:val="005E6285"/>
    <w:rsid w:val="005E62AB"/>
    <w:rsid w:val="005E67D4"/>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40D8"/>
    <w:rsid w:val="005F4230"/>
    <w:rsid w:val="005F48B2"/>
    <w:rsid w:val="005F4BD6"/>
    <w:rsid w:val="005F54E9"/>
    <w:rsid w:val="005F556F"/>
    <w:rsid w:val="005F5597"/>
    <w:rsid w:val="005F55A3"/>
    <w:rsid w:val="005F58CD"/>
    <w:rsid w:val="005F60D4"/>
    <w:rsid w:val="005F621F"/>
    <w:rsid w:val="005F682C"/>
    <w:rsid w:val="005F6932"/>
    <w:rsid w:val="005F6DD7"/>
    <w:rsid w:val="005F6EE6"/>
    <w:rsid w:val="005F775F"/>
    <w:rsid w:val="005F7BE1"/>
    <w:rsid w:val="005F7BED"/>
    <w:rsid w:val="005F7D28"/>
    <w:rsid w:val="005F7D5A"/>
    <w:rsid w:val="0060004B"/>
    <w:rsid w:val="00600286"/>
    <w:rsid w:val="00600406"/>
    <w:rsid w:val="0060059D"/>
    <w:rsid w:val="006009BB"/>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6AE"/>
    <w:rsid w:val="006068B1"/>
    <w:rsid w:val="00606B12"/>
    <w:rsid w:val="00606B37"/>
    <w:rsid w:val="00606D0B"/>
    <w:rsid w:val="006074D1"/>
    <w:rsid w:val="006077B1"/>
    <w:rsid w:val="00607A7E"/>
    <w:rsid w:val="00607AA0"/>
    <w:rsid w:val="00607C55"/>
    <w:rsid w:val="00607CB5"/>
    <w:rsid w:val="00610316"/>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0"/>
    <w:rsid w:val="00612F33"/>
    <w:rsid w:val="00612F36"/>
    <w:rsid w:val="00613689"/>
    <w:rsid w:val="006136BB"/>
    <w:rsid w:val="00613A75"/>
    <w:rsid w:val="00614354"/>
    <w:rsid w:val="006145E8"/>
    <w:rsid w:val="00614677"/>
    <w:rsid w:val="006147D4"/>
    <w:rsid w:val="0061483A"/>
    <w:rsid w:val="00614F10"/>
    <w:rsid w:val="006155F4"/>
    <w:rsid w:val="006159BF"/>
    <w:rsid w:val="00615A9F"/>
    <w:rsid w:val="00615B48"/>
    <w:rsid w:val="00615E5B"/>
    <w:rsid w:val="00615F33"/>
    <w:rsid w:val="00616252"/>
    <w:rsid w:val="0061678E"/>
    <w:rsid w:val="006168AE"/>
    <w:rsid w:val="00616BAC"/>
    <w:rsid w:val="00617894"/>
    <w:rsid w:val="00617E76"/>
    <w:rsid w:val="00617E95"/>
    <w:rsid w:val="006203BE"/>
    <w:rsid w:val="00620BAC"/>
    <w:rsid w:val="00620F63"/>
    <w:rsid w:val="00620F6D"/>
    <w:rsid w:val="00620FB0"/>
    <w:rsid w:val="00621153"/>
    <w:rsid w:val="0062117D"/>
    <w:rsid w:val="00621236"/>
    <w:rsid w:val="00621733"/>
    <w:rsid w:val="00621EE0"/>
    <w:rsid w:val="00621EEF"/>
    <w:rsid w:val="006220CE"/>
    <w:rsid w:val="00622EC9"/>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5D8"/>
    <w:rsid w:val="0063083E"/>
    <w:rsid w:val="00630A67"/>
    <w:rsid w:val="00630D10"/>
    <w:rsid w:val="00630DB0"/>
    <w:rsid w:val="006311EB"/>
    <w:rsid w:val="0063122E"/>
    <w:rsid w:val="00631AB6"/>
    <w:rsid w:val="006327C9"/>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E84"/>
    <w:rsid w:val="006370D3"/>
    <w:rsid w:val="006372FE"/>
    <w:rsid w:val="00640A10"/>
    <w:rsid w:val="00640F7F"/>
    <w:rsid w:val="00641087"/>
    <w:rsid w:val="0064118E"/>
    <w:rsid w:val="0064160E"/>
    <w:rsid w:val="006417A2"/>
    <w:rsid w:val="006419B2"/>
    <w:rsid w:val="00641C53"/>
    <w:rsid w:val="00642554"/>
    <w:rsid w:val="00642737"/>
    <w:rsid w:val="00642E12"/>
    <w:rsid w:val="006434D9"/>
    <w:rsid w:val="0064389A"/>
    <w:rsid w:val="00644189"/>
    <w:rsid w:val="00644588"/>
    <w:rsid w:val="006448BE"/>
    <w:rsid w:val="00644E80"/>
    <w:rsid w:val="00644FDC"/>
    <w:rsid w:val="00645465"/>
    <w:rsid w:val="006454B7"/>
    <w:rsid w:val="00645527"/>
    <w:rsid w:val="00645AD6"/>
    <w:rsid w:val="00645E36"/>
    <w:rsid w:val="00646422"/>
    <w:rsid w:val="00646446"/>
    <w:rsid w:val="00646728"/>
    <w:rsid w:val="00646746"/>
    <w:rsid w:val="00646AFF"/>
    <w:rsid w:val="00646E25"/>
    <w:rsid w:val="00647438"/>
    <w:rsid w:val="00647752"/>
    <w:rsid w:val="00647B72"/>
    <w:rsid w:val="00647D5F"/>
    <w:rsid w:val="006501C9"/>
    <w:rsid w:val="006503E6"/>
    <w:rsid w:val="00650A81"/>
    <w:rsid w:val="00650D31"/>
    <w:rsid w:val="00650DBF"/>
    <w:rsid w:val="00650E13"/>
    <w:rsid w:val="00651457"/>
    <w:rsid w:val="00651507"/>
    <w:rsid w:val="00651B70"/>
    <w:rsid w:val="0065209B"/>
    <w:rsid w:val="00652A94"/>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D76"/>
    <w:rsid w:val="00663054"/>
    <w:rsid w:val="006634CE"/>
    <w:rsid w:val="00663D69"/>
    <w:rsid w:val="00663DFC"/>
    <w:rsid w:val="00663FEE"/>
    <w:rsid w:val="006643CA"/>
    <w:rsid w:val="00664E8B"/>
    <w:rsid w:val="00664E8F"/>
    <w:rsid w:val="0066504A"/>
    <w:rsid w:val="006655CD"/>
    <w:rsid w:val="00666636"/>
    <w:rsid w:val="006666C9"/>
    <w:rsid w:val="00667235"/>
    <w:rsid w:val="00667555"/>
    <w:rsid w:val="0066763B"/>
    <w:rsid w:val="00667C6D"/>
    <w:rsid w:val="00670A57"/>
    <w:rsid w:val="00670AC0"/>
    <w:rsid w:val="00670FBC"/>
    <w:rsid w:val="0067106D"/>
    <w:rsid w:val="006711A4"/>
    <w:rsid w:val="00671D3F"/>
    <w:rsid w:val="00672112"/>
    <w:rsid w:val="00672198"/>
    <w:rsid w:val="00672874"/>
    <w:rsid w:val="00672ECD"/>
    <w:rsid w:val="006734CD"/>
    <w:rsid w:val="00673754"/>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77BB6"/>
    <w:rsid w:val="006800FA"/>
    <w:rsid w:val="0068025C"/>
    <w:rsid w:val="006803F6"/>
    <w:rsid w:val="00680400"/>
    <w:rsid w:val="00680737"/>
    <w:rsid w:val="0068096C"/>
    <w:rsid w:val="00680998"/>
    <w:rsid w:val="00680ABE"/>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5089"/>
    <w:rsid w:val="0068518B"/>
    <w:rsid w:val="00685304"/>
    <w:rsid w:val="00685375"/>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7C0"/>
    <w:rsid w:val="00691A58"/>
    <w:rsid w:val="00691AB9"/>
    <w:rsid w:val="00691DC8"/>
    <w:rsid w:val="00692103"/>
    <w:rsid w:val="006923FC"/>
    <w:rsid w:val="00692988"/>
    <w:rsid w:val="00692D7A"/>
    <w:rsid w:val="00692EEC"/>
    <w:rsid w:val="00692FA7"/>
    <w:rsid w:val="0069309E"/>
    <w:rsid w:val="006931A6"/>
    <w:rsid w:val="00693268"/>
    <w:rsid w:val="006939EE"/>
    <w:rsid w:val="00693E3B"/>
    <w:rsid w:val="00694406"/>
    <w:rsid w:val="0069496E"/>
    <w:rsid w:val="00694BCA"/>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98C"/>
    <w:rsid w:val="006A09D6"/>
    <w:rsid w:val="006A0A00"/>
    <w:rsid w:val="006A0A0F"/>
    <w:rsid w:val="006A0A5C"/>
    <w:rsid w:val="006A1939"/>
    <w:rsid w:val="006A19A9"/>
    <w:rsid w:val="006A1ED0"/>
    <w:rsid w:val="006A23D4"/>
    <w:rsid w:val="006A31AC"/>
    <w:rsid w:val="006A36D5"/>
    <w:rsid w:val="006A380E"/>
    <w:rsid w:val="006A39DD"/>
    <w:rsid w:val="006A3A41"/>
    <w:rsid w:val="006A40DD"/>
    <w:rsid w:val="006A4DD8"/>
    <w:rsid w:val="006A4E99"/>
    <w:rsid w:val="006A6570"/>
    <w:rsid w:val="006A65FE"/>
    <w:rsid w:val="006A68C7"/>
    <w:rsid w:val="006A6B4F"/>
    <w:rsid w:val="006A7086"/>
    <w:rsid w:val="006A725E"/>
    <w:rsid w:val="006A78D2"/>
    <w:rsid w:val="006A78F3"/>
    <w:rsid w:val="006B02C0"/>
    <w:rsid w:val="006B05B3"/>
    <w:rsid w:val="006B099C"/>
    <w:rsid w:val="006B0AF9"/>
    <w:rsid w:val="006B0B6E"/>
    <w:rsid w:val="006B11EA"/>
    <w:rsid w:val="006B1C45"/>
    <w:rsid w:val="006B216F"/>
    <w:rsid w:val="006B2371"/>
    <w:rsid w:val="006B23C5"/>
    <w:rsid w:val="006B2932"/>
    <w:rsid w:val="006B296E"/>
    <w:rsid w:val="006B2F46"/>
    <w:rsid w:val="006B3150"/>
    <w:rsid w:val="006B321E"/>
    <w:rsid w:val="006B33E5"/>
    <w:rsid w:val="006B36A7"/>
    <w:rsid w:val="006B3D34"/>
    <w:rsid w:val="006B3ED5"/>
    <w:rsid w:val="006B402B"/>
    <w:rsid w:val="006B426D"/>
    <w:rsid w:val="006B4459"/>
    <w:rsid w:val="006B45B1"/>
    <w:rsid w:val="006B4FDA"/>
    <w:rsid w:val="006B5AC3"/>
    <w:rsid w:val="006B5DC0"/>
    <w:rsid w:val="006B63BE"/>
    <w:rsid w:val="006B69D8"/>
    <w:rsid w:val="006B6B8E"/>
    <w:rsid w:val="006B6C07"/>
    <w:rsid w:val="006B6CAD"/>
    <w:rsid w:val="006B6F05"/>
    <w:rsid w:val="006B701B"/>
    <w:rsid w:val="006B73F7"/>
    <w:rsid w:val="006B77EF"/>
    <w:rsid w:val="006B7949"/>
    <w:rsid w:val="006B7A3B"/>
    <w:rsid w:val="006B7B51"/>
    <w:rsid w:val="006B7E30"/>
    <w:rsid w:val="006C057F"/>
    <w:rsid w:val="006C09F2"/>
    <w:rsid w:val="006C0E18"/>
    <w:rsid w:val="006C1C94"/>
    <w:rsid w:val="006C1CE0"/>
    <w:rsid w:val="006C1FDB"/>
    <w:rsid w:val="006C218F"/>
    <w:rsid w:val="006C2193"/>
    <w:rsid w:val="006C2A89"/>
    <w:rsid w:val="006C3841"/>
    <w:rsid w:val="006C385B"/>
    <w:rsid w:val="006C41D8"/>
    <w:rsid w:val="006C4287"/>
    <w:rsid w:val="006C4379"/>
    <w:rsid w:val="006C48B4"/>
    <w:rsid w:val="006C49F5"/>
    <w:rsid w:val="006C51A9"/>
    <w:rsid w:val="006C532A"/>
    <w:rsid w:val="006C5446"/>
    <w:rsid w:val="006C605F"/>
    <w:rsid w:val="006C6A74"/>
    <w:rsid w:val="006C6CD7"/>
    <w:rsid w:val="006C6E4F"/>
    <w:rsid w:val="006C70BD"/>
    <w:rsid w:val="006C7312"/>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50ED"/>
    <w:rsid w:val="006D54FF"/>
    <w:rsid w:val="006D55AA"/>
    <w:rsid w:val="006D56DD"/>
    <w:rsid w:val="006D586C"/>
    <w:rsid w:val="006D5D9C"/>
    <w:rsid w:val="006D6153"/>
    <w:rsid w:val="006D6169"/>
    <w:rsid w:val="006D7118"/>
    <w:rsid w:val="006D73E6"/>
    <w:rsid w:val="006D7B1B"/>
    <w:rsid w:val="006D7C69"/>
    <w:rsid w:val="006D7CB9"/>
    <w:rsid w:val="006E02A3"/>
    <w:rsid w:val="006E02AF"/>
    <w:rsid w:val="006E0340"/>
    <w:rsid w:val="006E0631"/>
    <w:rsid w:val="006E1228"/>
    <w:rsid w:val="006E13E3"/>
    <w:rsid w:val="006E1832"/>
    <w:rsid w:val="006E18FE"/>
    <w:rsid w:val="006E1B73"/>
    <w:rsid w:val="006E1C64"/>
    <w:rsid w:val="006E231F"/>
    <w:rsid w:val="006E27B5"/>
    <w:rsid w:val="006E2AE4"/>
    <w:rsid w:val="006E2B93"/>
    <w:rsid w:val="006E2D46"/>
    <w:rsid w:val="006E2D56"/>
    <w:rsid w:val="006E2DE6"/>
    <w:rsid w:val="006E31C1"/>
    <w:rsid w:val="006E3384"/>
    <w:rsid w:val="006E357B"/>
    <w:rsid w:val="006E378C"/>
    <w:rsid w:val="006E390D"/>
    <w:rsid w:val="006E3B46"/>
    <w:rsid w:val="006E3C41"/>
    <w:rsid w:val="006E3C51"/>
    <w:rsid w:val="006E4083"/>
    <w:rsid w:val="006E4449"/>
    <w:rsid w:val="006E4CBA"/>
    <w:rsid w:val="006E4FD3"/>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2F6"/>
    <w:rsid w:val="006F194F"/>
    <w:rsid w:val="006F19CE"/>
    <w:rsid w:val="006F1A3B"/>
    <w:rsid w:val="006F1A5B"/>
    <w:rsid w:val="006F1C00"/>
    <w:rsid w:val="006F208D"/>
    <w:rsid w:val="006F2DAE"/>
    <w:rsid w:val="006F2F0B"/>
    <w:rsid w:val="006F2F63"/>
    <w:rsid w:val="006F341B"/>
    <w:rsid w:val="006F3C09"/>
    <w:rsid w:val="006F3EE9"/>
    <w:rsid w:val="006F439D"/>
    <w:rsid w:val="006F4747"/>
    <w:rsid w:val="006F4808"/>
    <w:rsid w:val="006F482D"/>
    <w:rsid w:val="006F4849"/>
    <w:rsid w:val="006F484D"/>
    <w:rsid w:val="006F4879"/>
    <w:rsid w:val="006F4B32"/>
    <w:rsid w:val="006F4D48"/>
    <w:rsid w:val="006F4E60"/>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117E"/>
    <w:rsid w:val="00701231"/>
    <w:rsid w:val="00701955"/>
    <w:rsid w:val="00701B05"/>
    <w:rsid w:val="00701D7F"/>
    <w:rsid w:val="007020DF"/>
    <w:rsid w:val="007029A8"/>
    <w:rsid w:val="00702AE8"/>
    <w:rsid w:val="00703283"/>
    <w:rsid w:val="007035C5"/>
    <w:rsid w:val="007039F6"/>
    <w:rsid w:val="00703BBF"/>
    <w:rsid w:val="00704235"/>
    <w:rsid w:val="0070425D"/>
    <w:rsid w:val="007047DD"/>
    <w:rsid w:val="00704BAB"/>
    <w:rsid w:val="00704E67"/>
    <w:rsid w:val="00704EC8"/>
    <w:rsid w:val="00705119"/>
    <w:rsid w:val="00705828"/>
    <w:rsid w:val="00705919"/>
    <w:rsid w:val="00705C49"/>
    <w:rsid w:val="00705CF0"/>
    <w:rsid w:val="00705E9A"/>
    <w:rsid w:val="00705F45"/>
    <w:rsid w:val="007067F9"/>
    <w:rsid w:val="007075A9"/>
    <w:rsid w:val="00707A6B"/>
    <w:rsid w:val="00707B29"/>
    <w:rsid w:val="00707F37"/>
    <w:rsid w:val="007102E3"/>
    <w:rsid w:val="00710433"/>
    <w:rsid w:val="00710B1C"/>
    <w:rsid w:val="00710C08"/>
    <w:rsid w:val="00710DAA"/>
    <w:rsid w:val="00710FC0"/>
    <w:rsid w:val="007117A0"/>
    <w:rsid w:val="00711EFE"/>
    <w:rsid w:val="0071211F"/>
    <w:rsid w:val="00712348"/>
    <w:rsid w:val="00712923"/>
    <w:rsid w:val="00713397"/>
    <w:rsid w:val="007139B1"/>
    <w:rsid w:val="00714A32"/>
    <w:rsid w:val="00715175"/>
    <w:rsid w:val="00715A4D"/>
    <w:rsid w:val="00715C6D"/>
    <w:rsid w:val="00715D60"/>
    <w:rsid w:val="00715F52"/>
    <w:rsid w:val="007162D2"/>
    <w:rsid w:val="00717608"/>
    <w:rsid w:val="0072034C"/>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680"/>
    <w:rsid w:val="00731710"/>
    <w:rsid w:val="00731846"/>
    <w:rsid w:val="0073196B"/>
    <w:rsid w:val="0073214B"/>
    <w:rsid w:val="007328A3"/>
    <w:rsid w:val="00733156"/>
    <w:rsid w:val="0073349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6"/>
    <w:rsid w:val="00736D29"/>
    <w:rsid w:val="00737639"/>
    <w:rsid w:val="00737A6F"/>
    <w:rsid w:val="00737B4E"/>
    <w:rsid w:val="00737DF9"/>
    <w:rsid w:val="0074035D"/>
    <w:rsid w:val="0074054D"/>
    <w:rsid w:val="00740655"/>
    <w:rsid w:val="00740794"/>
    <w:rsid w:val="00740F09"/>
    <w:rsid w:val="00741224"/>
    <w:rsid w:val="0074145B"/>
    <w:rsid w:val="00741716"/>
    <w:rsid w:val="00741831"/>
    <w:rsid w:val="00741A9D"/>
    <w:rsid w:val="00743C1A"/>
    <w:rsid w:val="00743F03"/>
    <w:rsid w:val="0074423A"/>
    <w:rsid w:val="00744E21"/>
    <w:rsid w:val="00745412"/>
    <w:rsid w:val="007454C1"/>
    <w:rsid w:val="00745DD2"/>
    <w:rsid w:val="0074604F"/>
    <w:rsid w:val="0074612B"/>
    <w:rsid w:val="007461B1"/>
    <w:rsid w:val="00746937"/>
    <w:rsid w:val="0074725B"/>
    <w:rsid w:val="007474C3"/>
    <w:rsid w:val="007477F8"/>
    <w:rsid w:val="0075085A"/>
    <w:rsid w:val="00750A43"/>
    <w:rsid w:val="00750D29"/>
    <w:rsid w:val="00751040"/>
    <w:rsid w:val="007511BD"/>
    <w:rsid w:val="00751274"/>
    <w:rsid w:val="007517C0"/>
    <w:rsid w:val="007522D7"/>
    <w:rsid w:val="00752422"/>
    <w:rsid w:val="007528DC"/>
    <w:rsid w:val="00752967"/>
    <w:rsid w:val="00752B2B"/>
    <w:rsid w:val="00752CA1"/>
    <w:rsid w:val="00752DBE"/>
    <w:rsid w:val="00753166"/>
    <w:rsid w:val="00753441"/>
    <w:rsid w:val="007538F5"/>
    <w:rsid w:val="00753A51"/>
    <w:rsid w:val="00753DD6"/>
    <w:rsid w:val="00754046"/>
    <w:rsid w:val="00754089"/>
    <w:rsid w:val="0075427D"/>
    <w:rsid w:val="007542C0"/>
    <w:rsid w:val="00754915"/>
    <w:rsid w:val="00754C6F"/>
    <w:rsid w:val="0075513F"/>
    <w:rsid w:val="0075524A"/>
    <w:rsid w:val="00755760"/>
    <w:rsid w:val="0075618F"/>
    <w:rsid w:val="00756402"/>
    <w:rsid w:val="007564AE"/>
    <w:rsid w:val="007565F3"/>
    <w:rsid w:val="00756763"/>
    <w:rsid w:val="0075676E"/>
    <w:rsid w:val="00757328"/>
    <w:rsid w:val="0075769A"/>
    <w:rsid w:val="007576FC"/>
    <w:rsid w:val="007578E5"/>
    <w:rsid w:val="00757A6B"/>
    <w:rsid w:val="00757DCE"/>
    <w:rsid w:val="0076002F"/>
    <w:rsid w:val="0076005F"/>
    <w:rsid w:val="0076043B"/>
    <w:rsid w:val="00760891"/>
    <w:rsid w:val="007608A3"/>
    <w:rsid w:val="00761129"/>
    <w:rsid w:val="007611E4"/>
    <w:rsid w:val="007612D0"/>
    <w:rsid w:val="00761513"/>
    <w:rsid w:val="007617AA"/>
    <w:rsid w:val="00761802"/>
    <w:rsid w:val="00762267"/>
    <w:rsid w:val="00762437"/>
    <w:rsid w:val="007624A1"/>
    <w:rsid w:val="0076269C"/>
    <w:rsid w:val="0076276E"/>
    <w:rsid w:val="00762A48"/>
    <w:rsid w:val="00762A66"/>
    <w:rsid w:val="00762B49"/>
    <w:rsid w:val="00762D22"/>
    <w:rsid w:val="00762DC1"/>
    <w:rsid w:val="00762E41"/>
    <w:rsid w:val="007633E4"/>
    <w:rsid w:val="007636BA"/>
    <w:rsid w:val="007636F4"/>
    <w:rsid w:val="00763F80"/>
    <w:rsid w:val="00763FD8"/>
    <w:rsid w:val="00764202"/>
    <w:rsid w:val="00764221"/>
    <w:rsid w:val="00764227"/>
    <w:rsid w:val="007642CD"/>
    <w:rsid w:val="007643C3"/>
    <w:rsid w:val="007648E0"/>
    <w:rsid w:val="00764FAE"/>
    <w:rsid w:val="007650A5"/>
    <w:rsid w:val="00765351"/>
    <w:rsid w:val="00765849"/>
    <w:rsid w:val="007659A1"/>
    <w:rsid w:val="0076629B"/>
    <w:rsid w:val="007669E1"/>
    <w:rsid w:val="00766A0F"/>
    <w:rsid w:val="00766DC0"/>
    <w:rsid w:val="0076713E"/>
    <w:rsid w:val="007673AF"/>
    <w:rsid w:val="00767963"/>
    <w:rsid w:val="00767B7A"/>
    <w:rsid w:val="00770056"/>
    <w:rsid w:val="0077013B"/>
    <w:rsid w:val="007701A1"/>
    <w:rsid w:val="00770543"/>
    <w:rsid w:val="00770BF3"/>
    <w:rsid w:val="00770F3D"/>
    <w:rsid w:val="00770FE0"/>
    <w:rsid w:val="007713E9"/>
    <w:rsid w:val="007715C4"/>
    <w:rsid w:val="00771CCE"/>
    <w:rsid w:val="00771F85"/>
    <w:rsid w:val="0077200E"/>
    <w:rsid w:val="00772283"/>
    <w:rsid w:val="0077232F"/>
    <w:rsid w:val="007727F0"/>
    <w:rsid w:val="00772C70"/>
    <w:rsid w:val="007730BD"/>
    <w:rsid w:val="007732EA"/>
    <w:rsid w:val="00773366"/>
    <w:rsid w:val="007735DF"/>
    <w:rsid w:val="00773E1F"/>
    <w:rsid w:val="00773F72"/>
    <w:rsid w:val="00774092"/>
    <w:rsid w:val="00774116"/>
    <w:rsid w:val="00774207"/>
    <w:rsid w:val="0077420A"/>
    <w:rsid w:val="00774774"/>
    <w:rsid w:val="00776158"/>
    <w:rsid w:val="00776460"/>
    <w:rsid w:val="00776531"/>
    <w:rsid w:val="00776779"/>
    <w:rsid w:val="00776A76"/>
    <w:rsid w:val="00776FFF"/>
    <w:rsid w:val="00777B9D"/>
    <w:rsid w:val="00780D2B"/>
    <w:rsid w:val="00780E0A"/>
    <w:rsid w:val="00781025"/>
    <w:rsid w:val="007810A8"/>
    <w:rsid w:val="00781298"/>
    <w:rsid w:val="00781591"/>
    <w:rsid w:val="00781679"/>
    <w:rsid w:val="0078221C"/>
    <w:rsid w:val="00782750"/>
    <w:rsid w:val="007827DC"/>
    <w:rsid w:val="00782CA3"/>
    <w:rsid w:val="00782DBA"/>
    <w:rsid w:val="00782EA3"/>
    <w:rsid w:val="00782F63"/>
    <w:rsid w:val="00783095"/>
    <w:rsid w:val="00783A92"/>
    <w:rsid w:val="0078414F"/>
    <w:rsid w:val="00784232"/>
    <w:rsid w:val="00784288"/>
    <w:rsid w:val="00784336"/>
    <w:rsid w:val="00784601"/>
    <w:rsid w:val="007849D1"/>
    <w:rsid w:val="00784AA3"/>
    <w:rsid w:val="00784B34"/>
    <w:rsid w:val="00784FEE"/>
    <w:rsid w:val="0078550D"/>
    <w:rsid w:val="0078574A"/>
    <w:rsid w:val="00785C62"/>
    <w:rsid w:val="00786D09"/>
    <w:rsid w:val="00786FE2"/>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A"/>
    <w:rsid w:val="00792B6C"/>
    <w:rsid w:val="00793199"/>
    <w:rsid w:val="007932DD"/>
    <w:rsid w:val="00793B53"/>
    <w:rsid w:val="0079413B"/>
    <w:rsid w:val="0079433C"/>
    <w:rsid w:val="0079438C"/>
    <w:rsid w:val="007946CE"/>
    <w:rsid w:val="00794BAD"/>
    <w:rsid w:val="00794BDD"/>
    <w:rsid w:val="00795628"/>
    <w:rsid w:val="00795BE4"/>
    <w:rsid w:val="00795F27"/>
    <w:rsid w:val="007968D0"/>
    <w:rsid w:val="007973BB"/>
    <w:rsid w:val="007973FD"/>
    <w:rsid w:val="00797500"/>
    <w:rsid w:val="007977C1"/>
    <w:rsid w:val="007978DF"/>
    <w:rsid w:val="00797C7E"/>
    <w:rsid w:val="007A01FD"/>
    <w:rsid w:val="007A060E"/>
    <w:rsid w:val="007A096C"/>
    <w:rsid w:val="007A0B71"/>
    <w:rsid w:val="007A0CFD"/>
    <w:rsid w:val="007A0E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5FEE"/>
    <w:rsid w:val="007A6019"/>
    <w:rsid w:val="007A67D6"/>
    <w:rsid w:val="007A682C"/>
    <w:rsid w:val="007A76A8"/>
    <w:rsid w:val="007A79D5"/>
    <w:rsid w:val="007A7FD7"/>
    <w:rsid w:val="007B0171"/>
    <w:rsid w:val="007B01A5"/>
    <w:rsid w:val="007B04A2"/>
    <w:rsid w:val="007B054D"/>
    <w:rsid w:val="007B063B"/>
    <w:rsid w:val="007B09A4"/>
    <w:rsid w:val="007B0AB4"/>
    <w:rsid w:val="007B0AD9"/>
    <w:rsid w:val="007B0E2F"/>
    <w:rsid w:val="007B0F06"/>
    <w:rsid w:val="007B17DA"/>
    <w:rsid w:val="007B1912"/>
    <w:rsid w:val="007B1AC1"/>
    <w:rsid w:val="007B1D8F"/>
    <w:rsid w:val="007B1DFA"/>
    <w:rsid w:val="007B1F13"/>
    <w:rsid w:val="007B2327"/>
    <w:rsid w:val="007B24E9"/>
    <w:rsid w:val="007B25A4"/>
    <w:rsid w:val="007B25E3"/>
    <w:rsid w:val="007B2A3E"/>
    <w:rsid w:val="007B2A97"/>
    <w:rsid w:val="007B2AD9"/>
    <w:rsid w:val="007B4160"/>
    <w:rsid w:val="007B436C"/>
    <w:rsid w:val="007B45E0"/>
    <w:rsid w:val="007B488F"/>
    <w:rsid w:val="007B4C14"/>
    <w:rsid w:val="007B54A2"/>
    <w:rsid w:val="007B5BCA"/>
    <w:rsid w:val="007B5C48"/>
    <w:rsid w:val="007B6050"/>
    <w:rsid w:val="007B630B"/>
    <w:rsid w:val="007B6433"/>
    <w:rsid w:val="007B68EF"/>
    <w:rsid w:val="007B695E"/>
    <w:rsid w:val="007B6A1A"/>
    <w:rsid w:val="007B6C85"/>
    <w:rsid w:val="007B707D"/>
    <w:rsid w:val="007B7381"/>
    <w:rsid w:val="007B74A8"/>
    <w:rsid w:val="007B74D6"/>
    <w:rsid w:val="007B7E2C"/>
    <w:rsid w:val="007C00FD"/>
    <w:rsid w:val="007C0409"/>
    <w:rsid w:val="007C04E0"/>
    <w:rsid w:val="007C0A42"/>
    <w:rsid w:val="007C1552"/>
    <w:rsid w:val="007C19A2"/>
    <w:rsid w:val="007C1D0A"/>
    <w:rsid w:val="007C207E"/>
    <w:rsid w:val="007C214C"/>
    <w:rsid w:val="007C21BE"/>
    <w:rsid w:val="007C262B"/>
    <w:rsid w:val="007C27D2"/>
    <w:rsid w:val="007C2DDC"/>
    <w:rsid w:val="007C2F5F"/>
    <w:rsid w:val="007C3B8E"/>
    <w:rsid w:val="007C414E"/>
    <w:rsid w:val="007C445B"/>
    <w:rsid w:val="007C4553"/>
    <w:rsid w:val="007C5A0D"/>
    <w:rsid w:val="007C67AE"/>
    <w:rsid w:val="007C7134"/>
    <w:rsid w:val="007C7254"/>
    <w:rsid w:val="007C7EAD"/>
    <w:rsid w:val="007D02E3"/>
    <w:rsid w:val="007D1090"/>
    <w:rsid w:val="007D1AC8"/>
    <w:rsid w:val="007D1E36"/>
    <w:rsid w:val="007D20EA"/>
    <w:rsid w:val="007D2205"/>
    <w:rsid w:val="007D26B2"/>
    <w:rsid w:val="007D35B9"/>
    <w:rsid w:val="007D38D4"/>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0CC4"/>
    <w:rsid w:val="007E16DB"/>
    <w:rsid w:val="007E16EA"/>
    <w:rsid w:val="007E1818"/>
    <w:rsid w:val="007E2110"/>
    <w:rsid w:val="007E25F5"/>
    <w:rsid w:val="007E48DC"/>
    <w:rsid w:val="007E491C"/>
    <w:rsid w:val="007E4BC3"/>
    <w:rsid w:val="007E522A"/>
    <w:rsid w:val="007E668B"/>
    <w:rsid w:val="007E71EB"/>
    <w:rsid w:val="007E7870"/>
    <w:rsid w:val="007E7DE4"/>
    <w:rsid w:val="007E7F2A"/>
    <w:rsid w:val="007F00CE"/>
    <w:rsid w:val="007F0BAC"/>
    <w:rsid w:val="007F161E"/>
    <w:rsid w:val="007F1D2A"/>
    <w:rsid w:val="007F1D92"/>
    <w:rsid w:val="007F2013"/>
    <w:rsid w:val="007F2CF0"/>
    <w:rsid w:val="007F330A"/>
    <w:rsid w:val="007F3581"/>
    <w:rsid w:val="007F3B42"/>
    <w:rsid w:val="007F3BF5"/>
    <w:rsid w:val="007F44CD"/>
    <w:rsid w:val="007F5354"/>
    <w:rsid w:val="007F54BD"/>
    <w:rsid w:val="007F5512"/>
    <w:rsid w:val="007F55F9"/>
    <w:rsid w:val="007F5B0D"/>
    <w:rsid w:val="007F5CD9"/>
    <w:rsid w:val="007F6069"/>
    <w:rsid w:val="007F6099"/>
    <w:rsid w:val="007F6352"/>
    <w:rsid w:val="007F6357"/>
    <w:rsid w:val="007F64E0"/>
    <w:rsid w:val="007F6AC2"/>
    <w:rsid w:val="007F6E25"/>
    <w:rsid w:val="007F7184"/>
    <w:rsid w:val="007F7252"/>
    <w:rsid w:val="007F7362"/>
    <w:rsid w:val="007F7832"/>
    <w:rsid w:val="007F7C3B"/>
    <w:rsid w:val="007F7D3B"/>
    <w:rsid w:val="007F7E67"/>
    <w:rsid w:val="007F7EB2"/>
    <w:rsid w:val="0080052E"/>
    <w:rsid w:val="008005B9"/>
    <w:rsid w:val="00800728"/>
    <w:rsid w:val="00800A6C"/>
    <w:rsid w:val="008011A1"/>
    <w:rsid w:val="00801493"/>
    <w:rsid w:val="00801EEA"/>
    <w:rsid w:val="00801F08"/>
    <w:rsid w:val="008022E1"/>
    <w:rsid w:val="0080235B"/>
    <w:rsid w:val="00802663"/>
    <w:rsid w:val="008026DF"/>
    <w:rsid w:val="00802A8D"/>
    <w:rsid w:val="00802F21"/>
    <w:rsid w:val="00803115"/>
    <w:rsid w:val="008038E0"/>
    <w:rsid w:val="008039BE"/>
    <w:rsid w:val="00803B49"/>
    <w:rsid w:val="00803B72"/>
    <w:rsid w:val="00804479"/>
    <w:rsid w:val="008045FA"/>
    <w:rsid w:val="00804712"/>
    <w:rsid w:val="00804B97"/>
    <w:rsid w:val="00804DEF"/>
    <w:rsid w:val="00805260"/>
    <w:rsid w:val="00805892"/>
    <w:rsid w:val="00805DAC"/>
    <w:rsid w:val="00805E71"/>
    <w:rsid w:val="0080635C"/>
    <w:rsid w:val="008068EC"/>
    <w:rsid w:val="008069E2"/>
    <w:rsid w:val="008076AD"/>
    <w:rsid w:val="008078CF"/>
    <w:rsid w:val="00807AC1"/>
    <w:rsid w:val="00807CFA"/>
    <w:rsid w:val="0081093E"/>
    <w:rsid w:val="00810F22"/>
    <w:rsid w:val="0081102F"/>
    <w:rsid w:val="0081129A"/>
    <w:rsid w:val="00811492"/>
    <w:rsid w:val="00811629"/>
    <w:rsid w:val="008117C2"/>
    <w:rsid w:val="00811F13"/>
    <w:rsid w:val="00812C36"/>
    <w:rsid w:val="008133C0"/>
    <w:rsid w:val="008134B0"/>
    <w:rsid w:val="0081361D"/>
    <w:rsid w:val="00813625"/>
    <w:rsid w:val="00813630"/>
    <w:rsid w:val="00813A5C"/>
    <w:rsid w:val="00813B5B"/>
    <w:rsid w:val="00814021"/>
    <w:rsid w:val="0081421A"/>
    <w:rsid w:val="00814EEB"/>
    <w:rsid w:val="008151D1"/>
    <w:rsid w:val="008153D6"/>
    <w:rsid w:val="008154D2"/>
    <w:rsid w:val="00815A94"/>
    <w:rsid w:val="00815ADA"/>
    <w:rsid w:val="00815CD9"/>
    <w:rsid w:val="00815EFE"/>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28E"/>
    <w:rsid w:val="00824316"/>
    <w:rsid w:val="0082435D"/>
    <w:rsid w:val="008245A0"/>
    <w:rsid w:val="00824E20"/>
    <w:rsid w:val="00825544"/>
    <w:rsid w:val="0082557C"/>
    <w:rsid w:val="00825BF4"/>
    <w:rsid w:val="00825E8A"/>
    <w:rsid w:val="00825F74"/>
    <w:rsid w:val="0082611C"/>
    <w:rsid w:val="00826642"/>
    <w:rsid w:val="00826651"/>
    <w:rsid w:val="008275F4"/>
    <w:rsid w:val="008279FC"/>
    <w:rsid w:val="00827B31"/>
    <w:rsid w:val="00827B81"/>
    <w:rsid w:val="00827BF3"/>
    <w:rsid w:val="008300CC"/>
    <w:rsid w:val="008300DD"/>
    <w:rsid w:val="0083021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CBE"/>
    <w:rsid w:val="00835118"/>
    <w:rsid w:val="0083531A"/>
    <w:rsid w:val="0083549E"/>
    <w:rsid w:val="008355BC"/>
    <w:rsid w:val="008356EE"/>
    <w:rsid w:val="00835AB2"/>
    <w:rsid w:val="0083660C"/>
    <w:rsid w:val="00837084"/>
    <w:rsid w:val="0083716E"/>
    <w:rsid w:val="008401F2"/>
    <w:rsid w:val="008401FA"/>
    <w:rsid w:val="008402A4"/>
    <w:rsid w:val="008409C1"/>
    <w:rsid w:val="00840F1B"/>
    <w:rsid w:val="00841394"/>
    <w:rsid w:val="00842D91"/>
    <w:rsid w:val="00842E8F"/>
    <w:rsid w:val="00843302"/>
    <w:rsid w:val="00843994"/>
    <w:rsid w:val="00844092"/>
    <w:rsid w:val="0084409F"/>
    <w:rsid w:val="0084472A"/>
    <w:rsid w:val="00845210"/>
    <w:rsid w:val="00845565"/>
    <w:rsid w:val="00845C37"/>
    <w:rsid w:val="00845DFB"/>
    <w:rsid w:val="00846984"/>
    <w:rsid w:val="00846D2A"/>
    <w:rsid w:val="008475B4"/>
    <w:rsid w:val="008478A8"/>
    <w:rsid w:val="00847DF2"/>
    <w:rsid w:val="00847E2E"/>
    <w:rsid w:val="008509F2"/>
    <w:rsid w:val="00850A13"/>
    <w:rsid w:val="00850E22"/>
    <w:rsid w:val="00850E4C"/>
    <w:rsid w:val="00851040"/>
    <w:rsid w:val="00851365"/>
    <w:rsid w:val="008514DC"/>
    <w:rsid w:val="00851576"/>
    <w:rsid w:val="00851917"/>
    <w:rsid w:val="0085216C"/>
    <w:rsid w:val="008521AD"/>
    <w:rsid w:val="0085251D"/>
    <w:rsid w:val="0085255C"/>
    <w:rsid w:val="00852D9D"/>
    <w:rsid w:val="00852EE6"/>
    <w:rsid w:val="00852EF4"/>
    <w:rsid w:val="00853528"/>
    <w:rsid w:val="008535B4"/>
    <w:rsid w:val="00853744"/>
    <w:rsid w:val="00853907"/>
    <w:rsid w:val="00853F08"/>
    <w:rsid w:val="008541A5"/>
    <w:rsid w:val="008544D9"/>
    <w:rsid w:val="0085461C"/>
    <w:rsid w:val="00854AB9"/>
    <w:rsid w:val="00855033"/>
    <w:rsid w:val="0085515B"/>
    <w:rsid w:val="0085533A"/>
    <w:rsid w:val="008555B7"/>
    <w:rsid w:val="00855B1F"/>
    <w:rsid w:val="00855C3D"/>
    <w:rsid w:val="00855C51"/>
    <w:rsid w:val="00855EDF"/>
    <w:rsid w:val="00856019"/>
    <w:rsid w:val="008565E3"/>
    <w:rsid w:val="008565FB"/>
    <w:rsid w:val="008567A1"/>
    <w:rsid w:val="008570C2"/>
    <w:rsid w:val="008570F4"/>
    <w:rsid w:val="0085758B"/>
    <w:rsid w:val="0086014E"/>
    <w:rsid w:val="0086030F"/>
    <w:rsid w:val="00860D1C"/>
    <w:rsid w:val="0086159D"/>
    <w:rsid w:val="008618E2"/>
    <w:rsid w:val="00862088"/>
    <w:rsid w:val="008622A8"/>
    <w:rsid w:val="00862666"/>
    <w:rsid w:val="00862A45"/>
    <w:rsid w:val="00862D6E"/>
    <w:rsid w:val="00862DDF"/>
    <w:rsid w:val="00862F9F"/>
    <w:rsid w:val="0086325D"/>
    <w:rsid w:val="00863310"/>
    <w:rsid w:val="0086508D"/>
    <w:rsid w:val="00865422"/>
    <w:rsid w:val="008656E9"/>
    <w:rsid w:val="00865717"/>
    <w:rsid w:val="0086592F"/>
    <w:rsid w:val="008659DC"/>
    <w:rsid w:val="00865C52"/>
    <w:rsid w:val="00866038"/>
    <w:rsid w:val="00866162"/>
    <w:rsid w:val="00866883"/>
    <w:rsid w:val="00866E24"/>
    <w:rsid w:val="0086727D"/>
    <w:rsid w:val="00867655"/>
    <w:rsid w:val="00867AE2"/>
    <w:rsid w:val="00867B0C"/>
    <w:rsid w:val="008707AA"/>
    <w:rsid w:val="00870DD1"/>
    <w:rsid w:val="0087123A"/>
    <w:rsid w:val="00871482"/>
    <w:rsid w:val="008716A1"/>
    <w:rsid w:val="00871BE8"/>
    <w:rsid w:val="0087236B"/>
    <w:rsid w:val="0087242F"/>
    <w:rsid w:val="008727C4"/>
    <w:rsid w:val="008727E4"/>
    <w:rsid w:val="008728A2"/>
    <w:rsid w:val="00872CCC"/>
    <w:rsid w:val="00872CD8"/>
    <w:rsid w:val="00872EF1"/>
    <w:rsid w:val="00872FFD"/>
    <w:rsid w:val="00873491"/>
    <w:rsid w:val="0087375B"/>
    <w:rsid w:val="008738F9"/>
    <w:rsid w:val="00873D66"/>
    <w:rsid w:val="00874296"/>
    <w:rsid w:val="008745A8"/>
    <w:rsid w:val="0087526F"/>
    <w:rsid w:val="008754E3"/>
    <w:rsid w:val="008758B4"/>
    <w:rsid w:val="008758F6"/>
    <w:rsid w:val="008765AB"/>
    <w:rsid w:val="008768E8"/>
    <w:rsid w:val="008777E4"/>
    <w:rsid w:val="00877815"/>
    <w:rsid w:val="00877CB4"/>
    <w:rsid w:val="00880ABA"/>
    <w:rsid w:val="00880D22"/>
    <w:rsid w:val="008810DC"/>
    <w:rsid w:val="00881223"/>
    <w:rsid w:val="0088133A"/>
    <w:rsid w:val="0088160C"/>
    <w:rsid w:val="00881A46"/>
    <w:rsid w:val="00881C81"/>
    <w:rsid w:val="0088202A"/>
    <w:rsid w:val="008821DE"/>
    <w:rsid w:val="008822AB"/>
    <w:rsid w:val="008826F7"/>
    <w:rsid w:val="00882C34"/>
    <w:rsid w:val="00883217"/>
    <w:rsid w:val="008835BD"/>
    <w:rsid w:val="00884D97"/>
    <w:rsid w:val="00885477"/>
    <w:rsid w:val="00885850"/>
    <w:rsid w:val="00885A55"/>
    <w:rsid w:val="00885ADC"/>
    <w:rsid w:val="00885BEB"/>
    <w:rsid w:val="0088632E"/>
    <w:rsid w:val="008864A4"/>
    <w:rsid w:val="00886806"/>
    <w:rsid w:val="00886B8D"/>
    <w:rsid w:val="00886C0D"/>
    <w:rsid w:val="008871A9"/>
    <w:rsid w:val="0088732B"/>
    <w:rsid w:val="00887627"/>
    <w:rsid w:val="00887F9A"/>
    <w:rsid w:val="00890075"/>
    <w:rsid w:val="00890344"/>
    <w:rsid w:val="00890F31"/>
    <w:rsid w:val="008912C4"/>
    <w:rsid w:val="008915D4"/>
    <w:rsid w:val="008916B7"/>
    <w:rsid w:val="00891A86"/>
    <w:rsid w:val="0089233E"/>
    <w:rsid w:val="00892481"/>
    <w:rsid w:val="00892746"/>
    <w:rsid w:val="00892891"/>
    <w:rsid w:val="00892D63"/>
    <w:rsid w:val="00892DFC"/>
    <w:rsid w:val="00892F23"/>
    <w:rsid w:val="008934BE"/>
    <w:rsid w:val="0089374D"/>
    <w:rsid w:val="00893D9A"/>
    <w:rsid w:val="00894294"/>
    <w:rsid w:val="008949A8"/>
    <w:rsid w:val="00894A3E"/>
    <w:rsid w:val="00894C2E"/>
    <w:rsid w:val="0089531D"/>
    <w:rsid w:val="00895815"/>
    <w:rsid w:val="00895A2C"/>
    <w:rsid w:val="00895B60"/>
    <w:rsid w:val="00895C92"/>
    <w:rsid w:val="008966E8"/>
    <w:rsid w:val="00896902"/>
    <w:rsid w:val="00896A8C"/>
    <w:rsid w:val="00896CA9"/>
    <w:rsid w:val="00897072"/>
    <w:rsid w:val="00897385"/>
    <w:rsid w:val="00897585"/>
    <w:rsid w:val="008976A0"/>
    <w:rsid w:val="0089770A"/>
    <w:rsid w:val="00897AC0"/>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889"/>
    <w:rsid w:val="008A3B96"/>
    <w:rsid w:val="008A41B1"/>
    <w:rsid w:val="008A4319"/>
    <w:rsid w:val="008A4400"/>
    <w:rsid w:val="008A48F5"/>
    <w:rsid w:val="008A50A7"/>
    <w:rsid w:val="008A5B0B"/>
    <w:rsid w:val="008A5CDC"/>
    <w:rsid w:val="008A5DEF"/>
    <w:rsid w:val="008A6010"/>
    <w:rsid w:val="008A667B"/>
    <w:rsid w:val="008A677E"/>
    <w:rsid w:val="008A7222"/>
    <w:rsid w:val="008A740E"/>
    <w:rsid w:val="008A7448"/>
    <w:rsid w:val="008A7506"/>
    <w:rsid w:val="008A7528"/>
    <w:rsid w:val="008A7577"/>
    <w:rsid w:val="008A78FB"/>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7C0"/>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1AD1"/>
    <w:rsid w:val="008C2C2B"/>
    <w:rsid w:val="008C2ED0"/>
    <w:rsid w:val="008C3233"/>
    <w:rsid w:val="008C390A"/>
    <w:rsid w:val="008C3CF1"/>
    <w:rsid w:val="008C3F25"/>
    <w:rsid w:val="008C44B0"/>
    <w:rsid w:val="008C46F2"/>
    <w:rsid w:val="008C4BC0"/>
    <w:rsid w:val="008C4D9A"/>
    <w:rsid w:val="008C5959"/>
    <w:rsid w:val="008C5A0A"/>
    <w:rsid w:val="008C5E1F"/>
    <w:rsid w:val="008C643F"/>
    <w:rsid w:val="008C65B4"/>
    <w:rsid w:val="008C6696"/>
    <w:rsid w:val="008C6CD9"/>
    <w:rsid w:val="008C7572"/>
    <w:rsid w:val="008C7ADA"/>
    <w:rsid w:val="008C7ED8"/>
    <w:rsid w:val="008D023D"/>
    <w:rsid w:val="008D070F"/>
    <w:rsid w:val="008D0767"/>
    <w:rsid w:val="008D0799"/>
    <w:rsid w:val="008D0EF2"/>
    <w:rsid w:val="008D139E"/>
    <w:rsid w:val="008D1488"/>
    <w:rsid w:val="008D1CD7"/>
    <w:rsid w:val="008D1D80"/>
    <w:rsid w:val="008D20CD"/>
    <w:rsid w:val="008D270B"/>
    <w:rsid w:val="008D271C"/>
    <w:rsid w:val="008D2884"/>
    <w:rsid w:val="008D2D40"/>
    <w:rsid w:val="008D2FC3"/>
    <w:rsid w:val="008D30A7"/>
    <w:rsid w:val="008D3198"/>
    <w:rsid w:val="008D37D8"/>
    <w:rsid w:val="008D4560"/>
    <w:rsid w:val="008D45BF"/>
    <w:rsid w:val="008D4774"/>
    <w:rsid w:val="008D4A3F"/>
    <w:rsid w:val="008D4CDA"/>
    <w:rsid w:val="008D4EAA"/>
    <w:rsid w:val="008D5299"/>
    <w:rsid w:val="008D5899"/>
    <w:rsid w:val="008D5DFC"/>
    <w:rsid w:val="008D5E6E"/>
    <w:rsid w:val="008D64A0"/>
    <w:rsid w:val="008D64F5"/>
    <w:rsid w:val="008D65A3"/>
    <w:rsid w:val="008D67BA"/>
    <w:rsid w:val="008D6CE1"/>
    <w:rsid w:val="008D6D83"/>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16DF"/>
    <w:rsid w:val="008E213B"/>
    <w:rsid w:val="008E248B"/>
    <w:rsid w:val="008E25E5"/>
    <w:rsid w:val="008E29F1"/>
    <w:rsid w:val="008E2C13"/>
    <w:rsid w:val="008E2C39"/>
    <w:rsid w:val="008E3388"/>
    <w:rsid w:val="008E37EA"/>
    <w:rsid w:val="008E38FF"/>
    <w:rsid w:val="008E3AB6"/>
    <w:rsid w:val="008E3EB4"/>
    <w:rsid w:val="008E410B"/>
    <w:rsid w:val="008E42A1"/>
    <w:rsid w:val="008E43F1"/>
    <w:rsid w:val="008E481C"/>
    <w:rsid w:val="008E5214"/>
    <w:rsid w:val="008E5456"/>
    <w:rsid w:val="008E6827"/>
    <w:rsid w:val="008E68C5"/>
    <w:rsid w:val="008E6E7F"/>
    <w:rsid w:val="008E70E8"/>
    <w:rsid w:val="008E760D"/>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2D0"/>
    <w:rsid w:val="008F55F6"/>
    <w:rsid w:val="008F57B7"/>
    <w:rsid w:val="008F5840"/>
    <w:rsid w:val="008F587E"/>
    <w:rsid w:val="008F59E5"/>
    <w:rsid w:val="008F5BE8"/>
    <w:rsid w:val="008F5CB2"/>
    <w:rsid w:val="008F5E79"/>
    <w:rsid w:val="008F6146"/>
    <w:rsid w:val="008F6307"/>
    <w:rsid w:val="008F6648"/>
    <w:rsid w:val="008F6CF4"/>
    <w:rsid w:val="008F6E37"/>
    <w:rsid w:val="008F6E3C"/>
    <w:rsid w:val="008F6F1A"/>
    <w:rsid w:val="008F6F7A"/>
    <w:rsid w:val="008F732A"/>
    <w:rsid w:val="008F7519"/>
    <w:rsid w:val="008F75D3"/>
    <w:rsid w:val="008F77C4"/>
    <w:rsid w:val="008F79D0"/>
    <w:rsid w:val="008F7D57"/>
    <w:rsid w:val="008F7D96"/>
    <w:rsid w:val="009002BB"/>
    <w:rsid w:val="00900397"/>
    <w:rsid w:val="009003A0"/>
    <w:rsid w:val="0090051A"/>
    <w:rsid w:val="009007AA"/>
    <w:rsid w:val="00900950"/>
    <w:rsid w:val="00900D9F"/>
    <w:rsid w:val="009013B2"/>
    <w:rsid w:val="00901420"/>
    <w:rsid w:val="00901B92"/>
    <w:rsid w:val="0090267A"/>
    <w:rsid w:val="00902740"/>
    <w:rsid w:val="00902BE4"/>
    <w:rsid w:val="009033DD"/>
    <w:rsid w:val="00903499"/>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F3C"/>
    <w:rsid w:val="0091105A"/>
    <w:rsid w:val="009111AB"/>
    <w:rsid w:val="00911356"/>
    <w:rsid w:val="0091203D"/>
    <w:rsid w:val="009120C7"/>
    <w:rsid w:val="00912134"/>
    <w:rsid w:val="009121FC"/>
    <w:rsid w:val="00912334"/>
    <w:rsid w:val="009125C6"/>
    <w:rsid w:val="00913073"/>
    <w:rsid w:val="0091308C"/>
    <w:rsid w:val="009130F4"/>
    <w:rsid w:val="009132A9"/>
    <w:rsid w:val="009137FF"/>
    <w:rsid w:val="00914186"/>
    <w:rsid w:val="0091433A"/>
    <w:rsid w:val="009146DB"/>
    <w:rsid w:val="00914A12"/>
    <w:rsid w:val="00914F77"/>
    <w:rsid w:val="009153F1"/>
    <w:rsid w:val="00915608"/>
    <w:rsid w:val="009157E0"/>
    <w:rsid w:val="00915B1B"/>
    <w:rsid w:val="00915C39"/>
    <w:rsid w:val="0091617C"/>
    <w:rsid w:val="009161FD"/>
    <w:rsid w:val="00916299"/>
    <w:rsid w:val="0091643B"/>
    <w:rsid w:val="00916687"/>
    <w:rsid w:val="00916BA9"/>
    <w:rsid w:val="0091741B"/>
    <w:rsid w:val="009175A2"/>
    <w:rsid w:val="00917B3F"/>
    <w:rsid w:val="00917C33"/>
    <w:rsid w:val="00917C83"/>
    <w:rsid w:val="00917C9C"/>
    <w:rsid w:val="00917FC7"/>
    <w:rsid w:val="009203D9"/>
    <w:rsid w:val="00920CDA"/>
    <w:rsid w:val="00921DFC"/>
    <w:rsid w:val="00922368"/>
    <w:rsid w:val="00922538"/>
    <w:rsid w:val="009229D4"/>
    <w:rsid w:val="00922B45"/>
    <w:rsid w:val="00922EBD"/>
    <w:rsid w:val="00922F30"/>
    <w:rsid w:val="009230DA"/>
    <w:rsid w:val="009231A2"/>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70A"/>
    <w:rsid w:val="00931A3A"/>
    <w:rsid w:val="009325EC"/>
    <w:rsid w:val="0093312A"/>
    <w:rsid w:val="0093390D"/>
    <w:rsid w:val="0093394A"/>
    <w:rsid w:val="00933A32"/>
    <w:rsid w:val="00933C3C"/>
    <w:rsid w:val="00933F5D"/>
    <w:rsid w:val="00933FB9"/>
    <w:rsid w:val="0093428B"/>
    <w:rsid w:val="00935302"/>
    <w:rsid w:val="00936549"/>
    <w:rsid w:val="00936C36"/>
    <w:rsid w:val="00936DE3"/>
    <w:rsid w:val="009371AC"/>
    <w:rsid w:val="0093785C"/>
    <w:rsid w:val="00937D9E"/>
    <w:rsid w:val="009400D2"/>
    <w:rsid w:val="00940160"/>
    <w:rsid w:val="0094067F"/>
    <w:rsid w:val="009406C6"/>
    <w:rsid w:val="00940FB3"/>
    <w:rsid w:val="009415AF"/>
    <w:rsid w:val="00941BF0"/>
    <w:rsid w:val="00941C8D"/>
    <w:rsid w:val="00941D93"/>
    <w:rsid w:val="009420A6"/>
    <w:rsid w:val="00942225"/>
    <w:rsid w:val="0094267D"/>
    <w:rsid w:val="00942698"/>
    <w:rsid w:val="009426D0"/>
    <w:rsid w:val="00942AE1"/>
    <w:rsid w:val="00942F2F"/>
    <w:rsid w:val="00942FB7"/>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A52"/>
    <w:rsid w:val="00947CB4"/>
    <w:rsid w:val="00950001"/>
    <w:rsid w:val="00950282"/>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8FD"/>
    <w:rsid w:val="00960B3D"/>
    <w:rsid w:val="00960E4F"/>
    <w:rsid w:val="00960F24"/>
    <w:rsid w:val="00961437"/>
    <w:rsid w:val="009616D1"/>
    <w:rsid w:val="00961A75"/>
    <w:rsid w:val="0096200C"/>
    <w:rsid w:val="009622A1"/>
    <w:rsid w:val="00962A41"/>
    <w:rsid w:val="00963343"/>
    <w:rsid w:val="00964320"/>
    <w:rsid w:val="0096460E"/>
    <w:rsid w:val="00965A75"/>
    <w:rsid w:val="00966262"/>
    <w:rsid w:val="00966699"/>
    <w:rsid w:val="00966925"/>
    <w:rsid w:val="0096703D"/>
    <w:rsid w:val="00967090"/>
    <w:rsid w:val="0096713B"/>
    <w:rsid w:val="009671F3"/>
    <w:rsid w:val="009674DA"/>
    <w:rsid w:val="009677CE"/>
    <w:rsid w:val="00967ACE"/>
    <w:rsid w:val="00967BB1"/>
    <w:rsid w:val="00967BCF"/>
    <w:rsid w:val="00967D1A"/>
    <w:rsid w:val="00967E6A"/>
    <w:rsid w:val="00970E1E"/>
    <w:rsid w:val="009710A5"/>
    <w:rsid w:val="00971179"/>
    <w:rsid w:val="00971501"/>
    <w:rsid w:val="009716DC"/>
    <w:rsid w:val="00971710"/>
    <w:rsid w:val="00971A04"/>
    <w:rsid w:val="00972162"/>
    <w:rsid w:val="009723ED"/>
    <w:rsid w:val="00972496"/>
    <w:rsid w:val="009725B7"/>
    <w:rsid w:val="009726AC"/>
    <w:rsid w:val="0097295C"/>
    <w:rsid w:val="009729D6"/>
    <w:rsid w:val="00972EA5"/>
    <w:rsid w:val="00973090"/>
    <w:rsid w:val="00973110"/>
    <w:rsid w:val="00973179"/>
    <w:rsid w:val="00973E53"/>
    <w:rsid w:val="0097485E"/>
    <w:rsid w:val="00974C12"/>
    <w:rsid w:val="00974C53"/>
    <w:rsid w:val="00974CE3"/>
    <w:rsid w:val="009750F9"/>
    <w:rsid w:val="00975222"/>
    <w:rsid w:val="00975451"/>
    <w:rsid w:val="00976274"/>
    <w:rsid w:val="00976D32"/>
    <w:rsid w:val="0097705B"/>
    <w:rsid w:val="00977568"/>
    <w:rsid w:val="00977AB3"/>
    <w:rsid w:val="00977F9E"/>
    <w:rsid w:val="009800C3"/>
    <w:rsid w:val="00980145"/>
    <w:rsid w:val="00980542"/>
    <w:rsid w:val="009805CA"/>
    <w:rsid w:val="009808FB"/>
    <w:rsid w:val="00980F2E"/>
    <w:rsid w:val="009811D0"/>
    <w:rsid w:val="00981284"/>
    <w:rsid w:val="009813F3"/>
    <w:rsid w:val="00981AD3"/>
    <w:rsid w:val="0098202A"/>
    <w:rsid w:val="00982104"/>
    <w:rsid w:val="00982814"/>
    <w:rsid w:val="00982A23"/>
    <w:rsid w:val="00982B65"/>
    <w:rsid w:val="00982B95"/>
    <w:rsid w:val="00982C42"/>
    <w:rsid w:val="00982D80"/>
    <w:rsid w:val="0098318D"/>
    <w:rsid w:val="00983251"/>
    <w:rsid w:val="00983736"/>
    <w:rsid w:val="00983791"/>
    <w:rsid w:val="009837C4"/>
    <w:rsid w:val="00983A2B"/>
    <w:rsid w:val="00983DA9"/>
    <w:rsid w:val="00983F81"/>
    <w:rsid w:val="0098437F"/>
    <w:rsid w:val="00984628"/>
    <w:rsid w:val="00984758"/>
    <w:rsid w:val="0098494F"/>
    <w:rsid w:val="00985167"/>
    <w:rsid w:val="00985578"/>
    <w:rsid w:val="009857BE"/>
    <w:rsid w:val="00985DC4"/>
    <w:rsid w:val="00985E5B"/>
    <w:rsid w:val="00985F59"/>
    <w:rsid w:val="00986038"/>
    <w:rsid w:val="00986C2C"/>
    <w:rsid w:val="00986C3C"/>
    <w:rsid w:val="00987D58"/>
    <w:rsid w:val="009902CE"/>
    <w:rsid w:val="00990473"/>
    <w:rsid w:val="00990F0D"/>
    <w:rsid w:val="009910A9"/>
    <w:rsid w:val="00991E06"/>
    <w:rsid w:val="00992205"/>
    <w:rsid w:val="0099280E"/>
    <w:rsid w:val="00992A2E"/>
    <w:rsid w:val="00992A94"/>
    <w:rsid w:val="00992D52"/>
    <w:rsid w:val="00992D9F"/>
    <w:rsid w:val="00993D37"/>
    <w:rsid w:val="0099414B"/>
    <w:rsid w:val="00994780"/>
    <w:rsid w:val="00994BA8"/>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A31"/>
    <w:rsid w:val="009A1E58"/>
    <w:rsid w:val="009A25B0"/>
    <w:rsid w:val="009A315F"/>
    <w:rsid w:val="009A318C"/>
    <w:rsid w:val="009A319A"/>
    <w:rsid w:val="009A355C"/>
    <w:rsid w:val="009A3A64"/>
    <w:rsid w:val="009A441F"/>
    <w:rsid w:val="009A503A"/>
    <w:rsid w:val="009A5630"/>
    <w:rsid w:val="009A5796"/>
    <w:rsid w:val="009A59E7"/>
    <w:rsid w:val="009A5AA7"/>
    <w:rsid w:val="009A6C3E"/>
    <w:rsid w:val="009A6FF9"/>
    <w:rsid w:val="009A72CB"/>
    <w:rsid w:val="009A796E"/>
    <w:rsid w:val="009A7C6E"/>
    <w:rsid w:val="009B02A5"/>
    <w:rsid w:val="009B0487"/>
    <w:rsid w:val="009B0F31"/>
    <w:rsid w:val="009B11EF"/>
    <w:rsid w:val="009B148B"/>
    <w:rsid w:val="009B2335"/>
    <w:rsid w:val="009B2652"/>
    <w:rsid w:val="009B2C5E"/>
    <w:rsid w:val="009B331B"/>
    <w:rsid w:val="009B3412"/>
    <w:rsid w:val="009B39FA"/>
    <w:rsid w:val="009B3C55"/>
    <w:rsid w:val="009B4AE0"/>
    <w:rsid w:val="009B5466"/>
    <w:rsid w:val="009B56EB"/>
    <w:rsid w:val="009B56FF"/>
    <w:rsid w:val="009B5A16"/>
    <w:rsid w:val="009B5A50"/>
    <w:rsid w:val="009B6214"/>
    <w:rsid w:val="009B6787"/>
    <w:rsid w:val="009B6801"/>
    <w:rsid w:val="009B6E45"/>
    <w:rsid w:val="009B6F21"/>
    <w:rsid w:val="009B71CD"/>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D79"/>
    <w:rsid w:val="009C5766"/>
    <w:rsid w:val="009C5993"/>
    <w:rsid w:val="009C5C63"/>
    <w:rsid w:val="009C5E54"/>
    <w:rsid w:val="009C6BE2"/>
    <w:rsid w:val="009C75CA"/>
    <w:rsid w:val="009C7D20"/>
    <w:rsid w:val="009C7F4F"/>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5738"/>
    <w:rsid w:val="009D6016"/>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315"/>
    <w:rsid w:val="009E593B"/>
    <w:rsid w:val="009E5B2F"/>
    <w:rsid w:val="009E5D05"/>
    <w:rsid w:val="009E660E"/>
    <w:rsid w:val="009E6743"/>
    <w:rsid w:val="009E69FE"/>
    <w:rsid w:val="009E7261"/>
    <w:rsid w:val="009E7322"/>
    <w:rsid w:val="009E743A"/>
    <w:rsid w:val="009E75E4"/>
    <w:rsid w:val="009E7661"/>
    <w:rsid w:val="009E7783"/>
    <w:rsid w:val="009E788E"/>
    <w:rsid w:val="009F0146"/>
    <w:rsid w:val="009F022F"/>
    <w:rsid w:val="009F0279"/>
    <w:rsid w:val="009F064A"/>
    <w:rsid w:val="009F096E"/>
    <w:rsid w:val="009F0DEC"/>
    <w:rsid w:val="009F0FFC"/>
    <w:rsid w:val="009F12DA"/>
    <w:rsid w:val="009F136D"/>
    <w:rsid w:val="009F14C1"/>
    <w:rsid w:val="009F169E"/>
    <w:rsid w:val="009F171C"/>
    <w:rsid w:val="009F1763"/>
    <w:rsid w:val="009F182A"/>
    <w:rsid w:val="009F1873"/>
    <w:rsid w:val="009F1990"/>
    <w:rsid w:val="009F1ED3"/>
    <w:rsid w:val="009F2209"/>
    <w:rsid w:val="009F24D4"/>
    <w:rsid w:val="009F264A"/>
    <w:rsid w:val="009F295D"/>
    <w:rsid w:val="009F3428"/>
    <w:rsid w:val="009F350E"/>
    <w:rsid w:val="009F36A9"/>
    <w:rsid w:val="009F379E"/>
    <w:rsid w:val="009F41D1"/>
    <w:rsid w:val="009F4662"/>
    <w:rsid w:val="009F494D"/>
    <w:rsid w:val="009F5441"/>
    <w:rsid w:val="009F5B44"/>
    <w:rsid w:val="009F5CDA"/>
    <w:rsid w:val="009F5D8C"/>
    <w:rsid w:val="009F5EB4"/>
    <w:rsid w:val="009F621B"/>
    <w:rsid w:val="009F6538"/>
    <w:rsid w:val="009F6766"/>
    <w:rsid w:val="009F697B"/>
    <w:rsid w:val="009F6F47"/>
    <w:rsid w:val="009F71CB"/>
    <w:rsid w:val="009F7730"/>
    <w:rsid w:val="00A00038"/>
    <w:rsid w:val="00A00177"/>
    <w:rsid w:val="00A01196"/>
    <w:rsid w:val="00A0121E"/>
    <w:rsid w:val="00A014E4"/>
    <w:rsid w:val="00A0170D"/>
    <w:rsid w:val="00A019EB"/>
    <w:rsid w:val="00A019EF"/>
    <w:rsid w:val="00A01E93"/>
    <w:rsid w:val="00A01FE0"/>
    <w:rsid w:val="00A022B5"/>
    <w:rsid w:val="00A0253E"/>
    <w:rsid w:val="00A0284D"/>
    <w:rsid w:val="00A02E0D"/>
    <w:rsid w:val="00A02EDC"/>
    <w:rsid w:val="00A02F7C"/>
    <w:rsid w:val="00A037A0"/>
    <w:rsid w:val="00A03968"/>
    <w:rsid w:val="00A03EF2"/>
    <w:rsid w:val="00A04005"/>
    <w:rsid w:val="00A04306"/>
    <w:rsid w:val="00A045A6"/>
    <w:rsid w:val="00A04F13"/>
    <w:rsid w:val="00A05033"/>
    <w:rsid w:val="00A05B84"/>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B64"/>
    <w:rsid w:val="00A11D8B"/>
    <w:rsid w:val="00A124CD"/>
    <w:rsid w:val="00A124DE"/>
    <w:rsid w:val="00A12775"/>
    <w:rsid w:val="00A127CF"/>
    <w:rsid w:val="00A130B2"/>
    <w:rsid w:val="00A13677"/>
    <w:rsid w:val="00A139BB"/>
    <w:rsid w:val="00A13ABF"/>
    <w:rsid w:val="00A13F99"/>
    <w:rsid w:val="00A140B5"/>
    <w:rsid w:val="00A1445A"/>
    <w:rsid w:val="00A145BA"/>
    <w:rsid w:val="00A14610"/>
    <w:rsid w:val="00A148C8"/>
    <w:rsid w:val="00A1494A"/>
    <w:rsid w:val="00A14B33"/>
    <w:rsid w:val="00A14CD4"/>
    <w:rsid w:val="00A14E1C"/>
    <w:rsid w:val="00A15810"/>
    <w:rsid w:val="00A1588C"/>
    <w:rsid w:val="00A158F9"/>
    <w:rsid w:val="00A16D42"/>
    <w:rsid w:val="00A17191"/>
    <w:rsid w:val="00A173CA"/>
    <w:rsid w:val="00A17B57"/>
    <w:rsid w:val="00A201AC"/>
    <w:rsid w:val="00A21025"/>
    <w:rsid w:val="00A2160E"/>
    <w:rsid w:val="00A2161F"/>
    <w:rsid w:val="00A217DE"/>
    <w:rsid w:val="00A21B7E"/>
    <w:rsid w:val="00A21EA3"/>
    <w:rsid w:val="00A22522"/>
    <w:rsid w:val="00A2252C"/>
    <w:rsid w:val="00A22619"/>
    <w:rsid w:val="00A232BD"/>
    <w:rsid w:val="00A23505"/>
    <w:rsid w:val="00A235CE"/>
    <w:rsid w:val="00A23D39"/>
    <w:rsid w:val="00A2416B"/>
    <w:rsid w:val="00A241DB"/>
    <w:rsid w:val="00A24812"/>
    <w:rsid w:val="00A248C1"/>
    <w:rsid w:val="00A2495A"/>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ECA"/>
    <w:rsid w:val="00A33055"/>
    <w:rsid w:val="00A33141"/>
    <w:rsid w:val="00A3338D"/>
    <w:rsid w:val="00A33402"/>
    <w:rsid w:val="00A3361F"/>
    <w:rsid w:val="00A33C4F"/>
    <w:rsid w:val="00A33FB2"/>
    <w:rsid w:val="00A3436E"/>
    <w:rsid w:val="00A349B7"/>
    <w:rsid w:val="00A34B70"/>
    <w:rsid w:val="00A35092"/>
    <w:rsid w:val="00A35213"/>
    <w:rsid w:val="00A35763"/>
    <w:rsid w:val="00A358D4"/>
    <w:rsid w:val="00A35A6B"/>
    <w:rsid w:val="00A362AD"/>
    <w:rsid w:val="00A362DA"/>
    <w:rsid w:val="00A362EB"/>
    <w:rsid w:val="00A36B72"/>
    <w:rsid w:val="00A36C9E"/>
    <w:rsid w:val="00A3719F"/>
    <w:rsid w:val="00A374D3"/>
    <w:rsid w:val="00A37E7E"/>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6E7"/>
    <w:rsid w:val="00A44946"/>
    <w:rsid w:val="00A44ECA"/>
    <w:rsid w:val="00A4507F"/>
    <w:rsid w:val="00A452FA"/>
    <w:rsid w:val="00A45885"/>
    <w:rsid w:val="00A45A3F"/>
    <w:rsid w:val="00A460D5"/>
    <w:rsid w:val="00A46216"/>
    <w:rsid w:val="00A462A4"/>
    <w:rsid w:val="00A4670C"/>
    <w:rsid w:val="00A469F9"/>
    <w:rsid w:val="00A47200"/>
    <w:rsid w:val="00A475B8"/>
    <w:rsid w:val="00A478A9"/>
    <w:rsid w:val="00A478F6"/>
    <w:rsid w:val="00A479D5"/>
    <w:rsid w:val="00A479FC"/>
    <w:rsid w:val="00A47A5A"/>
    <w:rsid w:val="00A47C84"/>
    <w:rsid w:val="00A47F49"/>
    <w:rsid w:val="00A50146"/>
    <w:rsid w:val="00A501BD"/>
    <w:rsid w:val="00A50247"/>
    <w:rsid w:val="00A50332"/>
    <w:rsid w:val="00A503E1"/>
    <w:rsid w:val="00A5067E"/>
    <w:rsid w:val="00A50A1D"/>
    <w:rsid w:val="00A50C82"/>
    <w:rsid w:val="00A5102F"/>
    <w:rsid w:val="00A5114A"/>
    <w:rsid w:val="00A511D0"/>
    <w:rsid w:val="00A519AD"/>
    <w:rsid w:val="00A51B15"/>
    <w:rsid w:val="00A51EF7"/>
    <w:rsid w:val="00A52646"/>
    <w:rsid w:val="00A527B6"/>
    <w:rsid w:val="00A528F1"/>
    <w:rsid w:val="00A52BD8"/>
    <w:rsid w:val="00A53046"/>
    <w:rsid w:val="00A53432"/>
    <w:rsid w:val="00A5348F"/>
    <w:rsid w:val="00A5372C"/>
    <w:rsid w:val="00A538DA"/>
    <w:rsid w:val="00A53D21"/>
    <w:rsid w:val="00A53D76"/>
    <w:rsid w:val="00A54268"/>
    <w:rsid w:val="00A542A0"/>
    <w:rsid w:val="00A542A2"/>
    <w:rsid w:val="00A544C3"/>
    <w:rsid w:val="00A545D2"/>
    <w:rsid w:val="00A549F5"/>
    <w:rsid w:val="00A54B7F"/>
    <w:rsid w:val="00A54F42"/>
    <w:rsid w:val="00A55484"/>
    <w:rsid w:val="00A554AB"/>
    <w:rsid w:val="00A554CD"/>
    <w:rsid w:val="00A55C27"/>
    <w:rsid w:val="00A56322"/>
    <w:rsid w:val="00A566F8"/>
    <w:rsid w:val="00A568C6"/>
    <w:rsid w:val="00A56C16"/>
    <w:rsid w:val="00A56DE3"/>
    <w:rsid w:val="00A574B3"/>
    <w:rsid w:val="00A57509"/>
    <w:rsid w:val="00A579CE"/>
    <w:rsid w:val="00A57A4B"/>
    <w:rsid w:val="00A57ABD"/>
    <w:rsid w:val="00A57E37"/>
    <w:rsid w:val="00A57E86"/>
    <w:rsid w:val="00A57F06"/>
    <w:rsid w:val="00A601A2"/>
    <w:rsid w:val="00A6028B"/>
    <w:rsid w:val="00A60563"/>
    <w:rsid w:val="00A60B0A"/>
    <w:rsid w:val="00A610C4"/>
    <w:rsid w:val="00A61628"/>
    <w:rsid w:val="00A61C61"/>
    <w:rsid w:val="00A61FB8"/>
    <w:rsid w:val="00A62A5C"/>
    <w:rsid w:val="00A62AF9"/>
    <w:rsid w:val="00A62D2C"/>
    <w:rsid w:val="00A6317E"/>
    <w:rsid w:val="00A63670"/>
    <w:rsid w:val="00A6381C"/>
    <w:rsid w:val="00A63CFD"/>
    <w:rsid w:val="00A6400A"/>
    <w:rsid w:val="00A64609"/>
    <w:rsid w:val="00A648B8"/>
    <w:rsid w:val="00A64E59"/>
    <w:rsid w:val="00A6589D"/>
    <w:rsid w:val="00A65BDE"/>
    <w:rsid w:val="00A65CBF"/>
    <w:rsid w:val="00A65DCE"/>
    <w:rsid w:val="00A65E36"/>
    <w:rsid w:val="00A6673C"/>
    <w:rsid w:val="00A6703D"/>
    <w:rsid w:val="00A6704A"/>
    <w:rsid w:val="00A672D9"/>
    <w:rsid w:val="00A70033"/>
    <w:rsid w:val="00A70377"/>
    <w:rsid w:val="00A70511"/>
    <w:rsid w:val="00A70BA7"/>
    <w:rsid w:val="00A70FBC"/>
    <w:rsid w:val="00A71882"/>
    <w:rsid w:val="00A719BE"/>
    <w:rsid w:val="00A72090"/>
    <w:rsid w:val="00A722CD"/>
    <w:rsid w:val="00A726BB"/>
    <w:rsid w:val="00A72729"/>
    <w:rsid w:val="00A72976"/>
    <w:rsid w:val="00A72D0B"/>
    <w:rsid w:val="00A72F23"/>
    <w:rsid w:val="00A73052"/>
    <w:rsid w:val="00A73476"/>
    <w:rsid w:val="00A73769"/>
    <w:rsid w:val="00A73837"/>
    <w:rsid w:val="00A73AE4"/>
    <w:rsid w:val="00A73D17"/>
    <w:rsid w:val="00A745D3"/>
    <w:rsid w:val="00A74B0D"/>
    <w:rsid w:val="00A74F41"/>
    <w:rsid w:val="00A751FF"/>
    <w:rsid w:val="00A754F9"/>
    <w:rsid w:val="00A75579"/>
    <w:rsid w:val="00A755AA"/>
    <w:rsid w:val="00A758D0"/>
    <w:rsid w:val="00A75EF8"/>
    <w:rsid w:val="00A75FE5"/>
    <w:rsid w:val="00A76864"/>
    <w:rsid w:val="00A76DE1"/>
    <w:rsid w:val="00A772C3"/>
    <w:rsid w:val="00A772C6"/>
    <w:rsid w:val="00A7737E"/>
    <w:rsid w:val="00A77979"/>
    <w:rsid w:val="00A77AEB"/>
    <w:rsid w:val="00A80713"/>
    <w:rsid w:val="00A80A0E"/>
    <w:rsid w:val="00A80E90"/>
    <w:rsid w:val="00A80EA4"/>
    <w:rsid w:val="00A811B9"/>
    <w:rsid w:val="00A81517"/>
    <w:rsid w:val="00A815B9"/>
    <w:rsid w:val="00A81698"/>
    <w:rsid w:val="00A819D1"/>
    <w:rsid w:val="00A81B75"/>
    <w:rsid w:val="00A81C05"/>
    <w:rsid w:val="00A823E0"/>
    <w:rsid w:val="00A82A9D"/>
    <w:rsid w:val="00A82FCE"/>
    <w:rsid w:val="00A8365E"/>
    <w:rsid w:val="00A83964"/>
    <w:rsid w:val="00A83BBA"/>
    <w:rsid w:val="00A83C97"/>
    <w:rsid w:val="00A8479D"/>
    <w:rsid w:val="00A84B63"/>
    <w:rsid w:val="00A84EB4"/>
    <w:rsid w:val="00A855D7"/>
    <w:rsid w:val="00A85600"/>
    <w:rsid w:val="00A85B78"/>
    <w:rsid w:val="00A85C4F"/>
    <w:rsid w:val="00A85D0D"/>
    <w:rsid w:val="00A86A56"/>
    <w:rsid w:val="00A86A7B"/>
    <w:rsid w:val="00A86BCA"/>
    <w:rsid w:val="00A86F25"/>
    <w:rsid w:val="00A875BC"/>
    <w:rsid w:val="00A8799D"/>
    <w:rsid w:val="00A87BF1"/>
    <w:rsid w:val="00A87C2B"/>
    <w:rsid w:val="00A908D3"/>
    <w:rsid w:val="00A9093B"/>
    <w:rsid w:val="00A90999"/>
    <w:rsid w:val="00A909E4"/>
    <w:rsid w:val="00A90E70"/>
    <w:rsid w:val="00A91B5C"/>
    <w:rsid w:val="00A91FFF"/>
    <w:rsid w:val="00A92538"/>
    <w:rsid w:val="00A926CA"/>
    <w:rsid w:val="00A92C1D"/>
    <w:rsid w:val="00A92C91"/>
    <w:rsid w:val="00A93989"/>
    <w:rsid w:val="00A93A4A"/>
    <w:rsid w:val="00A94360"/>
    <w:rsid w:val="00A949A4"/>
    <w:rsid w:val="00A94F87"/>
    <w:rsid w:val="00A95018"/>
    <w:rsid w:val="00A9537C"/>
    <w:rsid w:val="00A95859"/>
    <w:rsid w:val="00A95E9F"/>
    <w:rsid w:val="00A95F24"/>
    <w:rsid w:val="00A96085"/>
    <w:rsid w:val="00A96C10"/>
    <w:rsid w:val="00A96C33"/>
    <w:rsid w:val="00A96E94"/>
    <w:rsid w:val="00A97088"/>
    <w:rsid w:val="00A978F2"/>
    <w:rsid w:val="00A97AD8"/>
    <w:rsid w:val="00A97D53"/>
    <w:rsid w:val="00AA02EC"/>
    <w:rsid w:val="00AA033D"/>
    <w:rsid w:val="00AA04DD"/>
    <w:rsid w:val="00AA0A4E"/>
    <w:rsid w:val="00AA0ECD"/>
    <w:rsid w:val="00AA0FA0"/>
    <w:rsid w:val="00AA12E3"/>
    <w:rsid w:val="00AA1BCD"/>
    <w:rsid w:val="00AA232A"/>
    <w:rsid w:val="00AA2C06"/>
    <w:rsid w:val="00AA332F"/>
    <w:rsid w:val="00AA3B48"/>
    <w:rsid w:val="00AA3B8A"/>
    <w:rsid w:val="00AA3C22"/>
    <w:rsid w:val="00AA4151"/>
    <w:rsid w:val="00AA4182"/>
    <w:rsid w:val="00AA455A"/>
    <w:rsid w:val="00AA5032"/>
    <w:rsid w:val="00AA532D"/>
    <w:rsid w:val="00AA553E"/>
    <w:rsid w:val="00AA5876"/>
    <w:rsid w:val="00AA5F34"/>
    <w:rsid w:val="00AA631D"/>
    <w:rsid w:val="00AA6330"/>
    <w:rsid w:val="00AA6E77"/>
    <w:rsid w:val="00AA6F67"/>
    <w:rsid w:val="00AA7191"/>
    <w:rsid w:val="00AA7B4F"/>
    <w:rsid w:val="00AB0803"/>
    <w:rsid w:val="00AB085D"/>
    <w:rsid w:val="00AB1A2E"/>
    <w:rsid w:val="00AB20C8"/>
    <w:rsid w:val="00AB264A"/>
    <w:rsid w:val="00AB27B7"/>
    <w:rsid w:val="00AB2E17"/>
    <w:rsid w:val="00AB3077"/>
    <w:rsid w:val="00AB30AC"/>
    <w:rsid w:val="00AB310C"/>
    <w:rsid w:val="00AB3129"/>
    <w:rsid w:val="00AB455C"/>
    <w:rsid w:val="00AB45B3"/>
    <w:rsid w:val="00AB4F17"/>
    <w:rsid w:val="00AB53DE"/>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3FC"/>
    <w:rsid w:val="00AB7C1E"/>
    <w:rsid w:val="00AC020E"/>
    <w:rsid w:val="00AC05E7"/>
    <w:rsid w:val="00AC0D46"/>
    <w:rsid w:val="00AC1AFD"/>
    <w:rsid w:val="00AC1BB0"/>
    <w:rsid w:val="00AC1EBB"/>
    <w:rsid w:val="00AC2438"/>
    <w:rsid w:val="00AC2565"/>
    <w:rsid w:val="00AC27E7"/>
    <w:rsid w:val="00AC2821"/>
    <w:rsid w:val="00AC2966"/>
    <w:rsid w:val="00AC2C10"/>
    <w:rsid w:val="00AC2F19"/>
    <w:rsid w:val="00AC3467"/>
    <w:rsid w:val="00AC36D0"/>
    <w:rsid w:val="00AC37FE"/>
    <w:rsid w:val="00AC3EA2"/>
    <w:rsid w:val="00AC3EDE"/>
    <w:rsid w:val="00AC474B"/>
    <w:rsid w:val="00AC479F"/>
    <w:rsid w:val="00AC48B2"/>
    <w:rsid w:val="00AC520E"/>
    <w:rsid w:val="00AC5385"/>
    <w:rsid w:val="00AC545C"/>
    <w:rsid w:val="00AC59A0"/>
    <w:rsid w:val="00AC637D"/>
    <w:rsid w:val="00AC65E1"/>
    <w:rsid w:val="00AC6742"/>
    <w:rsid w:val="00AC69AF"/>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E6C"/>
    <w:rsid w:val="00AD2078"/>
    <w:rsid w:val="00AD2C85"/>
    <w:rsid w:val="00AD30C9"/>
    <w:rsid w:val="00AD3B48"/>
    <w:rsid w:val="00AD3B8E"/>
    <w:rsid w:val="00AD3E21"/>
    <w:rsid w:val="00AD3EA0"/>
    <w:rsid w:val="00AD42C7"/>
    <w:rsid w:val="00AD4471"/>
    <w:rsid w:val="00AD45F7"/>
    <w:rsid w:val="00AD4921"/>
    <w:rsid w:val="00AD4ADE"/>
    <w:rsid w:val="00AD5029"/>
    <w:rsid w:val="00AD5D8B"/>
    <w:rsid w:val="00AD6056"/>
    <w:rsid w:val="00AD61F3"/>
    <w:rsid w:val="00AD65B3"/>
    <w:rsid w:val="00AD678A"/>
    <w:rsid w:val="00AD6E14"/>
    <w:rsid w:val="00AD7037"/>
    <w:rsid w:val="00AD70B8"/>
    <w:rsid w:val="00AD710A"/>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5BD"/>
    <w:rsid w:val="00AE483E"/>
    <w:rsid w:val="00AE49BE"/>
    <w:rsid w:val="00AE4B28"/>
    <w:rsid w:val="00AE4D86"/>
    <w:rsid w:val="00AE5705"/>
    <w:rsid w:val="00AE5855"/>
    <w:rsid w:val="00AE5A35"/>
    <w:rsid w:val="00AE5AE3"/>
    <w:rsid w:val="00AE660A"/>
    <w:rsid w:val="00AE66B8"/>
    <w:rsid w:val="00AE6964"/>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B1E"/>
    <w:rsid w:val="00AF3C75"/>
    <w:rsid w:val="00AF4320"/>
    <w:rsid w:val="00AF4B7D"/>
    <w:rsid w:val="00AF5450"/>
    <w:rsid w:val="00AF5648"/>
    <w:rsid w:val="00AF5680"/>
    <w:rsid w:val="00AF58E5"/>
    <w:rsid w:val="00AF5AC7"/>
    <w:rsid w:val="00AF5AEE"/>
    <w:rsid w:val="00AF5DBD"/>
    <w:rsid w:val="00AF5F1B"/>
    <w:rsid w:val="00AF6126"/>
    <w:rsid w:val="00AF6552"/>
    <w:rsid w:val="00AF66B3"/>
    <w:rsid w:val="00AF6972"/>
    <w:rsid w:val="00AF6B21"/>
    <w:rsid w:val="00AF6D0F"/>
    <w:rsid w:val="00AF6E2B"/>
    <w:rsid w:val="00AF6E67"/>
    <w:rsid w:val="00AF6E73"/>
    <w:rsid w:val="00AF70B7"/>
    <w:rsid w:val="00AF71BD"/>
    <w:rsid w:val="00AF72A2"/>
    <w:rsid w:val="00AF7B21"/>
    <w:rsid w:val="00AF7C31"/>
    <w:rsid w:val="00AF7D77"/>
    <w:rsid w:val="00B001CC"/>
    <w:rsid w:val="00B0032A"/>
    <w:rsid w:val="00B003BE"/>
    <w:rsid w:val="00B006D5"/>
    <w:rsid w:val="00B00F53"/>
    <w:rsid w:val="00B011F0"/>
    <w:rsid w:val="00B013C4"/>
    <w:rsid w:val="00B022B3"/>
    <w:rsid w:val="00B028AD"/>
    <w:rsid w:val="00B029FF"/>
    <w:rsid w:val="00B02A70"/>
    <w:rsid w:val="00B030ED"/>
    <w:rsid w:val="00B032C1"/>
    <w:rsid w:val="00B035B1"/>
    <w:rsid w:val="00B03666"/>
    <w:rsid w:val="00B04016"/>
    <w:rsid w:val="00B04303"/>
    <w:rsid w:val="00B045F2"/>
    <w:rsid w:val="00B0471E"/>
    <w:rsid w:val="00B05257"/>
    <w:rsid w:val="00B05398"/>
    <w:rsid w:val="00B054D7"/>
    <w:rsid w:val="00B0593C"/>
    <w:rsid w:val="00B066EE"/>
    <w:rsid w:val="00B0689F"/>
    <w:rsid w:val="00B06D1E"/>
    <w:rsid w:val="00B07483"/>
    <w:rsid w:val="00B07655"/>
    <w:rsid w:val="00B07703"/>
    <w:rsid w:val="00B07C60"/>
    <w:rsid w:val="00B07E94"/>
    <w:rsid w:val="00B103E4"/>
    <w:rsid w:val="00B10A23"/>
    <w:rsid w:val="00B10D30"/>
    <w:rsid w:val="00B11128"/>
    <w:rsid w:val="00B114D7"/>
    <w:rsid w:val="00B115C0"/>
    <w:rsid w:val="00B11743"/>
    <w:rsid w:val="00B11A05"/>
    <w:rsid w:val="00B11B17"/>
    <w:rsid w:val="00B11C24"/>
    <w:rsid w:val="00B11DCE"/>
    <w:rsid w:val="00B11E06"/>
    <w:rsid w:val="00B12172"/>
    <w:rsid w:val="00B12837"/>
    <w:rsid w:val="00B128F2"/>
    <w:rsid w:val="00B12A3C"/>
    <w:rsid w:val="00B12EAE"/>
    <w:rsid w:val="00B13A17"/>
    <w:rsid w:val="00B13A49"/>
    <w:rsid w:val="00B13C7E"/>
    <w:rsid w:val="00B13D3D"/>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F6"/>
    <w:rsid w:val="00B1719C"/>
    <w:rsid w:val="00B17213"/>
    <w:rsid w:val="00B17253"/>
    <w:rsid w:val="00B173F2"/>
    <w:rsid w:val="00B176D1"/>
    <w:rsid w:val="00B177E6"/>
    <w:rsid w:val="00B1780F"/>
    <w:rsid w:val="00B20336"/>
    <w:rsid w:val="00B2040E"/>
    <w:rsid w:val="00B20466"/>
    <w:rsid w:val="00B20F0C"/>
    <w:rsid w:val="00B211DC"/>
    <w:rsid w:val="00B213D2"/>
    <w:rsid w:val="00B216FF"/>
    <w:rsid w:val="00B218FE"/>
    <w:rsid w:val="00B21926"/>
    <w:rsid w:val="00B21D08"/>
    <w:rsid w:val="00B21DAC"/>
    <w:rsid w:val="00B223D3"/>
    <w:rsid w:val="00B2257B"/>
    <w:rsid w:val="00B22EAF"/>
    <w:rsid w:val="00B231BB"/>
    <w:rsid w:val="00B237DB"/>
    <w:rsid w:val="00B23BE7"/>
    <w:rsid w:val="00B24016"/>
    <w:rsid w:val="00B2466C"/>
    <w:rsid w:val="00B248D9"/>
    <w:rsid w:val="00B2495E"/>
    <w:rsid w:val="00B24CFA"/>
    <w:rsid w:val="00B24D7F"/>
    <w:rsid w:val="00B25CDA"/>
    <w:rsid w:val="00B25F64"/>
    <w:rsid w:val="00B26198"/>
    <w:rsid w:val="00B26ADC"/>
    <w:rsid w:val="00B26C92"/>
    <w:rsid w:val="00B26CF7"/>
    <w:rsid w:val="00B271A4"/>
    <w:rsid w:val="00B27EAC"/>
    <w:rsid w:val="00B30073"/>
    <w:rsid w:val="00B3013C"/>
    <w:rsid w:val="00B302B7"/>
    <w:rsid w:val="00B3056E"/>
    <w:rsid w:val="00B307FA"/>
    <w:rsid w:val="00B3080C"/>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2F19"/>
    <w:rsid w:val="00B33221"/>
    <w:rsid w:val="00B33525"/>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877"/>
    <w:rsid w:val="00B424CC"/>
    <w:rsid w:val="00B425D4"/>
    <w:rsid w:val="00B42833"/>
    <w:rsid w:val="00B444D0"/>
    <w:rsid w:val="00B4519A"/>
    <w:rsid w:val="00B45339"/>
    <w:rsid w:val="00B45508"/>
    <w:rsid w:val="00B45766"/>
    <w:rsid w:val="00B45D62"/>
    <w:rsid w:val="00B45F75"/>
    <w:rsid w:val="00B46189"/>
    <w:rsid w:val="00B46257"/>
    <w:rsid w:val="00B466DB"/>
    <w:rsid w:val="00B46A60"/>
    <w:rsid w:val="00B46D43"/>
    <w:rsid w:val="00B46F39"/>
    <w:rsid w:val="00B47425"/>
    <w:rsid w:val="00B4763B"/>
    <w:rsid w:val="00B4769C"/>
    <w:rsid w:val="00B47870"/>
    <w:rsid w:val="00B479A7"/>
    <w:rsid w:val="00B47A99"/>
    <w:rsid w:val="00B5060E"/>
    <w:rsid w:val="00B509A1"/>
    <w:rsid w:val="00B50CE0"/>
    <w:rsid w:val="00B511C7"/>
    <w:rsid w:val="00B511D9"/>
    <w:rsid w:val="00B51434"/>
    <w:rsid w:val="00B517EB"/>
    <w:rsid w:val="00B51829"/>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64DE"/>
    <w:rsid w:val="00B575C5"/>
    <w:rsid w:val="00B579BA"/>
    <w:rsid w:val="00B607F1"/>
    <w:rsid w:val="00B6122C"/>
    <w:rsid w:val="00B6191A"/>
    <w:rsid w:val="00B61F57"/>
    <w:rsid w:val="00B61F5A"/>
    <w:rsid w:val="00B62221"/>
    <w:rsid w:val="00B625B2"/>
    <w:rsid w:val="00B63151"/>
    <w:rsid w:val="00B634E1"/>
    <w:rsid w:val="00B635DC"/>
    <w:rsid w:val="00B63991"/>
    <w:rsid w:val="00B63B92"/>
    <w:rsid w:val="00B64266"/>
    <w:rsid w:val="00B64600"/>
    <w:rsid w:val="00B648E2"/>
    <w:rsid w:val="00B64D09"/>
    <w:rsid w:val="00B65174"/>
    <w:rsid w:val="00B65401"/>
    <w:rsid w:val="00B65436"/>
    <w:rsid w:val="00B655CA"/>
    <w:rsid w:val="00B65E23"/>
    <w:rsid w:val="00B65F59"/>
    <w:rsid w:val="00B663AD"/>
    <w:rsid w:val="00B66528"/>
    <w:rsid w:val="00B66644"/>
    <w:rsid w:val="00B66795"/>
    <w:rsid w:val="00B6697A"/>
    <w:rsid w:val="00B66A57"/>
    <w:rsid w:val="00B66D21"/>
    <w:rsid w:val="00B6730F"/>
    <w:rsid w:val="00B673BA"/>
    <w:rsid w:val="00B67563"/>
    <w:rsid w:val="00B67B46"/>
    <w:rsid w:val="00B67C9F"/>
    <w:rsid w:val="00B67CAB"/>
    <w:rsid w:val="00B67FC1"/>
    <w:rsid w:val="00B70280"/>
    <w:rsid w:val="00B709F3"/>
    <w:rsid w:val="00B70D24"/>
    <w:rsid w:val="00B70F29"/>
    <w:rsid w:val="00B7110A"/>
    <w:rsid w:val="00B7117B"/>
    <w:rsid w:val="00B71260"/>
    <w:rsid w:val="00B714EE"/>
    <w:rsid w:val="00B71793"/>
    <w:rsid w:val="00B717B8"/>
    <w:rsid w:val="00B72579"/>
    <w:rsid w:val="00B725BD"/>
    <w:rsid w:val="00B729B3"/>
    <w:rsid w:val="00B729DD"/>
    <w:rsid w:val="00B72AD4"/>
    <w:rsid w:val="00B72E48"/>
    <w:rsid w:val="00B72F93"/>
    <w:rsid w:val="00B73851"/>
    <w:rsid w:val="00B73EF6"/>
    <w:rsid w:val="00B73F5B"/>
    <w:rsid w:val="00B73FDA"/>
    <w:rsid w:val="00B751C6"/>
    <w:rsid w:val="00B757FC"/>
    <w:rsid w:val="00B75D1A"/>
    <w:rsid w:val="00B7621E"/>
    <w:rsid w:val="00B762A9"/>
    <w:rsid w:val="00B76548"/>
    <w:rsid w:val="00B7688F"/>
    <w:rsid w:val="00B76B4B"/>
    <w:rsid w:val="00B77318"/>
    <w:rsid w:val="00B77AAD"/>
    <w:rsid w:val="00B77ED5"/>
    <w:rsid w:val="00B808D5"/>
    <w:rsid w:val="00B80978"/>
    <w:rsid w:val="00B809F1"/>
    <w:rsid w:val="00B80AE1"/>
    <w:rsid w:val="00B80C94"/>
    <w:rsid w:val="00B80CC3"/>
    <w:rsid w:val="00B80E3A"/>
    <w:rsid w:val="00B815C8"/>
    <w:rsid w:val="00B81734"/>
    <w:rsid w:val="00B819CE"/>
    <w:rsid w:val="00B81DBE"/>
    <w:rsid w:val="00B81FEF"/>
    <w:rsid w:val="00B821F0"/>
    <w:rsid w:val="00B8280A"/>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52"/>
    <w:rsid w:val="00B91CD0"/>
    <w:rsid w:val="00B91F52"/>
    <w:rsid w:val="00B92202"/>
    <w:rsid w:val="00B92B3B"/>
    <w:rsid w:val="00B9308B"/>
    <w:rsid w:val="00B93D95"/>
    <w:rsid w:val="00B93F6E"/>
    <w:rsid w:val="00B94780"/>
    <w:rsid w:val="00B94919"/>
    <w:rsid w:val="00B94C24"/>
    <w:rsid w:val="00B94C26"/>
    <w:rsid w:val="00B94C7F"/>
    <w:rsid w:val="00B94FAD"/>
    <w:rsid w:val="00B94FBB"/>
    <w:rsid w:val="00B957DE"/>
    <w:rsid w:val="00B9613D"/>
    <w:rsid w:val="00B96564"/>
    <w:rsid w:val="00B96BDE"/>
    <w:rsid w:val="00B96DA0"/>
    <w:rsid w:val="00B97B7F"/>
    <w:rsid w:val="00BA026F"/>
    <w:rsid w:val="00BA02E2"/>
    <w:rsid w:val="00BA0601"/>
    <w:rsid w:val="00BA06FD"/>
    <w:rsid w:val="00BA075A"/>
    <w:rsid w:val="00BA0A13"/>
    <w:rsid w:val="00BA0E6B"/>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3D7"/>
    <w:rsid w:val="00BA7590"/>
    <w:rsid w:val="00BA75B3"/>
    <w:rsid w:val="00BB0529"/>
    <w:rsid w:val="00BB057A"/>
    <w:rsid w:val="00BB083A"/>
    <w:rsid w:val="00BB104D"/>
    <w:rsid w:val="00BB1277"/>
    <w:rsid w:val="00BB1CAA"/>
    <w:rsid w:val="00BB2830"/>
    <w:rsid w:val="00BB32AA"/>
    <w:rsid w:val="00BB3305"/>
    <w:rsid w:val="00BB3539"/>
    <w:rsid w:val="00BB4261"/>
    <w:rsid w:val="00BB4AAF"/>
    <w:rsid w:val="00BB4D7E"/>
    <w:rsid w:val="00BB4EBB"/>
    <w:rsid w:val="00BB54F2"/>
    <w:rsid w:val="00BB5943"/>
    <w:rsid w:val="00BB6059"/>
    <w:rsid w:val="00BB61C6"/>
    <w:rsid w:val="00BB6B4B"/>
    <w:rsid w:val="00BB6EE4"/>
    <w:rsid w:val="00BB717F"/>
    <w:rsid w:val="00BB7470"/>
    <w:rsid w:val="00BB769E"/>
    <w:rsid w:val="00BB76DC"/>
    <w:rsid w:val="00BB78F7"/>
    <w:rsid w:val="00BB79E1"/>
    <w:rsid w:val="00BB7A17"/>
    <w:rsid w:val="00BB7A63"/>
    <w:rsid w:val="00BB7E89"/>
    <w:rsid w:val="00BB7F45"/>
    <w:rsid w:val="00BC005A"/>
    <w:rsid w:val="00BC00B0"/>
    <w:rsid w:val="00BC01AD"/>
    <w:rsid w:val="00BC0C31"/>
    <w:rsid w:val="00BC1894"/>
    <w:rsid w:val="00BC193F"/>
    <w:rsid w:val="00BC1CBF"/>
    <w:rsid w:val="00BC1F4F"/>
    <w:rsid w:val="00BC1F64"/>
    <w:rsid w:val="00BC24C0"/>
    <w:rsid w:val="00BC2A86"/>
    <w:rsid w:val="00BC2DF8"/>
    <w:rsid w:val="00BC331D"/>
    <w:rsid w:val="00BC3413"/>
    <w:rsid w:val="00BC3991"/>
    <w:rsid w:val="00BC3A43"/>
    <w:rsid w:val="00BC41C2"/>
    <w:rsid w:val="00BC48E0"/>
    <w:rsid w:val="00BC5361"/>
    <w:rsid w:val="00BC53F7"/>
    <w:rsid w:val="00BC5525"/>
    <w:rsid w:val="00BC5527"/>
    <w:rsid w:val="00BC5971"/>
    <w:rsid w:val="00BC5C3D"/>
    <w:rsid w:val="00BC6395"/>
    <w:rsid w:val="00BC63F1"/>
    <w:rsid w:val="00BC65D5"/>
    <w:rsid w:val="00BC662D"/>
    <w:rsid w:val="00BC7482"/>
    <w:rsid w:val="00BC74D9"/>
    <w:rsid w:val="00BC754B"/>
    <w:rsid w:val="00BC7906"/>
    <w:rsid w:val="00BC7AF0"/>
    <w:rsid w:val="00BD0B1C"/>
    <w:rsid w:val="00BD0E9D"/>
    <w:rsid w:val="00BD0F22"/>
    <w:rsid w:val="00BD108F"/>
    <w:rsid w:val="00BD15B9"/>
    <w:rsid w:val="00BD1A2C"/>
    <w:rsid w:val="00BD1EAD"/>
    <w:rsid w:val="00BD238F"/>
    <w:rsid w:val="00BD282A"/>
    <w:rsid w:val="00BD2848"/>
    <w:rsid w:val="00BD2901"/>
    <w:rsid w:val="00BD2BAA"/>
    <w:rsid w:val="00BD2D60"/>
    <w:rsid w:val="00BD2F91"/>
    <w:rsid w:val="00BD3639"/>
    <w:rsid w:val="00BD36CE"/>
    <w:rsid w:val="00BD3705"/>
    <w:rsid w:val="00BD398F"/>
    <w:rsid w:val="00BD3D38"/>
    <w:rsid w:val="00BD41DE"/>
    <w:rsid w:val="00BD428E"/>
    <w:rsid w:val="00BD42C5"/>
    <w:rsid w:val="00BD491A"/>
    <w:rsid w:val="00BD4973"/>
    <w:rsid w:val="00BD4B07"/>
    <w:rsid w:val="00BD4EC9"/>
    <w:rsid w:val="00BD4F01"/>
    <w:rsid w:val="00BD4F80"/>
    <w:rsid w:val="00BD5085"/>
    <w:rsid w:val="00BD6175"/>
    <w:rsid w:val="00BD6592"/>
    <w:rsid w:val="00BD6986"/>
    <w:rsid w:val="00BD700C"/>
    <w:rsid w:val="00BD721E"/>
    <w:rsid w:val="00BD7365"/>
    <w:rsid w:val="00BD7375"/>
    <w:rsid w:val="00BE001E"/>
    <w:rsid w:val="00BE0ACB"/>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FC"/>
    <w:rsid w:val="00BE3E7B"/>
    <w:rsid w:val="00BE411C"/>
    <w:rsid w:val="00BE4231"/>
    <w:rsid w:val="00BE4483"/>
    <w:rsid w:val="00BE4514"/>
    <w:rsid w:val="00BE4571"/>
    <w:rsid w:val="00BE4A44"/>
    <w:rsid w:val="00BE4BFA"/>
    <w:rsid w:val="00BE51C7"/>
    <w:rsid w:val="00BE5213"/>
    <w:rsid w:val="00BE5508"/>
    <w:rsid w:val="00BE57C8"/>
    <w:rsid w:val="00BE5883"/>
    <w:rsid w:val="00BE6285"/>
    <w:rsid w:val="00BE6997"/>
    <w:rsid w:val="00BE6A1E"/>
    <w:rsid w:val="00BE772C"/>
    <w:rsid w:val="00BF02A6"/>
    <w:rsid w:val="00BF0354"/>
    <w:rsid w:val="00BF04E6"/>
    <w:rsid w:val="00BF061E"/>
    <w:rsid w:val="00BF0D9E"/>
    <w:rsid w:val="00BF0ED1"/>
    <w:rsid w:val="00BF10E3"/>
    <w:rsid w:val="00BF1196"/>
    <w:rsid w:val="00BF15B9"/>
    <w:rsid w:val="00BF174B"/>
    <w:rsid w:val="00BF1D5A"/>
    <w:rsid w:val="00BF2886"/>
    <w:rsid w:val="00BF2F94"/>
    <w:rsid w:val="00BF3247"/>
    <w:rsid w:val="00BF32B6"/>
    <w:rsid w:val="00BF35E7"/>
    <w:rsid w:val="00BF37F5"/>
    <w:rsid w:val="00BF3828"/>
    <w:rsid w:val="00BF40F4"/>
    <w:rsid w:val="00BF430D"/>
    <w:rsid w:val="00BF4434"/>
    <w:rsid w:val="00BF44C4"/>
    <w:rsid w:val="00BF47A5"/>
    <w:rsid w:val="00BF5518"/>
    <w:rsid w:val="00BF5953"/>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4181"/>
    <w:rsid w:val="00C04672"/>
    <w:rsid w:val="00C04967"/>
    <w:rsid w:val="00C049B8"/>
    <w:rsid w:val="00C04BE5"/>
    <w:rsid w:val="00C051B5"/>
    <w:rsid w:val="00C0536B"/>
    <w:rsid w:val="00C0593B"/>
    <w:rsid w:val="00C061E2"/>
    <w:rsid w:val="00C06B62"/>
    <w:rsid w:val="00C072FE"/>
    <w:rsid w:val="00C0756F"/>
    <w:rsid w:val="00C076B5"/>
    <w:rsid w:val="00C077F2"/>
    <w:rsid w:val="00C104EA"/>
    <w:rsid w:val="00C1060F"/>
    <w:rsid w:val="00C10E66"/>
    <w:rsid w:val="00C11546"/>
    <w:rsid w:val="00C11A50"/>
    <w:rsid w:val="00C11B46"/>
    <w:rsid w:val="00C11EA6"/>
    <w:rsid w:val="00C12988"/>
    <w:rsid w:val="00C12C4A"/>
    <w:rsid w:val="00C12C4E"/>
    <w:rsid w:val="00C131A2"/>
    <w:rsid w:val="00C13F5F"/>
    <w:rsid w:val="00C143DF"/>
    <w:rsid w:val="00C146C3"/>
    <w:rsid w:val="00C15DEA"/>
    <w:rsid w:val="00C1644A"/>
    <w:rsid w:val="00C16CAC"/>
    <w:rsid w:val="00C16F6F"/>
    <w:rsid w:val="00C16F9A"/>
    <w:rsid w:val="00C17773"/>
    <w:rsid w:val="00C17C7E"/>
    <w:rsid w:val="00C17FAD"/>
    <w:rsid w:val="00C21353"/>
    <w:rsid w:val="00C217FE"/>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26F4"/>
    <w:rsid w:val="00C32AE0"/>
    <w:rsid w:val="00C32E0E"/>
    <w:rsid w:val="00C32E95"/>
    <w:rsid w:val="00C331AF"/>
    <w:rsid w:val="00C333DD"/>
    <w:rsid w:val="00C3344A"/>
    <w:rsid w:val="00C3477E"/>
    <w:rsid w:val="00C34990"/>
    <w:rsid w:val="00C34A59"/>
    <w:rsid w:val="00C34D77"/>
    <w:rsid w:val="00C36229"/>
    <w:rsid w:val="00C3669B"/>
    <w:rsid w:val="00C36DB0"/>
    <w:rsid w:val="00C36E24"/>
    <w:rsid w:val="00C37E29"/>
    <w:rsid w:val="00C400CE"/>
    <w:rsid w:val="00C405AF"/>
    <w:rsid w:val="00C4065E"/>
    <w:rsid w:val="00C40669"/>
    <w:rsid w:val="00C407EF"/>
    <w:rsid w:val="00C40B8D"/>
    <w:rsid w:val="00C40CC3"/>
    <w:rsid w:val="00C41219"/>
    <w:rsid w:val="00C41549"/>
    <w:rsid w:val="00C41B17"/>
    <w:rsid w:val="00C41FE1"/>
    <w:rsid w:val="00C425C4"/>
    <w:rsid w:val="00C42718"/>
    <w:rsid w:val="00C42A8E"/>
    <w:rsid w:val="00C42C15"/>
    <w:rsid w:val="00C42D54"/>
    <w:rsid w:val="00C42F9C"/>
    <w:rsid w:val="00C430F7"/>
    <w:rsid w:val="00C438BD"/>
    <w:rsid w:val="00C43988"/>
    <w:rsid w:val="00C43E73"/>
    <w:rsid w:val="00C44007"/>
    <w:rsid w:val="00C44A96"/>
    <w:rsid w:val="00C45B21"/>
    <w:rsid w:val="00C46FFF"/>
    <w:rsid w:val="00C472B3"/>
    <w:rsid w:val="00C4757B"/>
    <w:rsid w:val="00C47CC7"/>
    <w:rsid w:val="00C47DD1"/>
    <w:rsid w:val="00C5033B"/>
    <w:rsid w:val="00C5058A"/>
    <w:rsid w:val="00C50D15"/>
    <w:rsid w:val="00C50F3F"/>
    <w:rsid w:val="00C50FE0"/>
    <w:rsid w:val="00C518C3"/>
    <w:rsid w:val="00C51CA8"/>
    <w:rsid w:val="00C51D16"/>
    <w:rsid w:val="00C51F8D"/>
    <w:rsid w:val="00C52196"/>
    <w:rsid w:val="00C523ED"/>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73FD"/>
    <w:rsid w:val="00C577CD"/>
    <w:rsid w:val="00C57800"/>
    <w:rsid w:val="00C57BA9"/>
    <w:rsid w:val="00C57BDF"/>
    <w:rsid w:val="00C57EB6"/>
    <w:rsid w:val="00C60100"/>
    <w:rsid w:val="00C60477"/>
    <w:rsid w:val="00C60501"/>
    <w:rsid w:val="00C60B26"/>
    <w:rsid w:val="00C60FEF"/>
    <w:rsid w:val="00C6130B"/>
    <w:rsid w:val="00C613A8"/>
    <w:rsid w:val="00C6163C"/>
    <w:rsid w:val="00C617B4"/>
    <w:rsid w:val="00C618B3"/>
    <w:rsid w:val="00C621A8"/>
    <w:rsid w:val="00C623B7"/>
    <w:rsid w:val="00C626D0"/>
    <w:rsid w:val="00C62AA9"/>
    <w:rsid w:val="00C62DD4"/>
    <w:rsid w:val="00C63452"/>
    <w:rsid w:val="00C637AF"/>
    <w:rsid w:val="00C6381C"/>
    <w:rsid w:val="00C63BC1"/>
    <w:rsid w:val="00C63D9D"/>
    <w:rsid w:val="00C63F5D"/>
    <w:rsid w:val="00C640B0"/>
    <w:rsid w:val="00C64101"/>
    <w:rsid w:val="00C641E8"/>
    <w:rsid w:val="00C64236"/>
    <w:rsid w:val="00C645A1"/>
    <w:rsid w:val="00C647C3"/>
    <w:rsid w:val="00C647FB"/>
    <w:rsid w:val="00C64864"/>
    <w:rsid w:val="00C64BD1"/>
    <w:rsid w:val="00C64C00"/>
    <w:rsid w:val="00C64E7C"/>
    <w:rsid w:val="00C65436"/>
    <w:rsid w:val="00C65746"/>
    <w:rsid w:val="00C65BE4"/>
    <w:rsid w:val="00C65DD7"/>
    <w:rsid w:val="00C661CC"/>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58"/>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517"/>
    <w:rsid w:val="00C766B0"/>
    <w:rsid w:val="00C76791"/>
    <w:rsid w:val="00C768CA"/>
    <w:rsid w:val="00C76B01"/>
    <w:rsid w:val="00C76B5A"/>
    <w:rsid w:val="00C76E90"/>
    <w:rsid w:val="00C770AF"/>
    <w:rsid w:val="00C7712A"/>
    <w:rsid w:val="00C77497"/>
    <w:rsid w:val="00C80451"/>
    <w:rsid w:val="00C804AB"/>
    <w:rsid w:val="00C804EA"/>
    <w:rsid w:val="00C80649"/>
    <w:rsid w:val="00C807AA"/>
    <w:rsid w:val="00C80941"/>
    <w:rsid w:val="00C80A70"/>
    <w:rsid w:val="00C81226"/>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EC"/>
    <w:rsid w:val="00C83F70"/>
    <w:rsid w:val="00C84197"/>
    <w:rsid w:val="00C848AD"/>
    <w:rsid w:val="00C848F1"/>
    <w:rsid w:val="00C84B97"/>
    <w:rsid w:val="00C84BFB"/>
    <w:rsid w:val="00C84C89"/>
    <w:rsid w:val="00C85011"/>
    <w:rsid w:val="00C852D1"/>
    <w:rsid w:val="00C85300"/>
    <w:rsid w:val="00C85A95"/>
    <w:rsid w:val="00C8672B"/>
    <w:rsid w:val="00C8689E"/>
    <w:rsid w:val="00C86C27"/>
    <w:rsid w:val="00C86FBE"/>
    <w:rsid w:val="00C87177"/>
    <w:rsid w:val="00C87387"/>
    <w:rsid w:val="00C87679"/>
    <w:rsid w:val="00C877F6"/>
    <w:rsid w:val="00C878A4"/>
    <w:rsid w:val="00C87AC3"/>
    <w:rsid w:val="00C90056"/>
    <w:rsid w:val="00C9029F"/>
    <w:rsid w:val="00C90998"/>
    <w:rsid w:val="00C90A2D"/>
    <w:rsid w:val="00C90E18"/>
    <w:rsid w:val="00C917E9"/>
    <w:rsid w:val="00C9197A"/>
    <w:rsid w:val="00C91C05"/>
    <w:rsid w:val="00C91C18"/>
    <w:rsid w:val="00C91C22"/>
    <w:rsid w:val="00C91CBB"/>
    <w:rsid w:val="00C91E40"/>
    <w:rsid w:val="00C92A1B"/>
    <w:rsid w:val="00C92CCA"/>
    <w:rsid w:val="00C92E19"/>
    <w:rsid w:val="00C92EC4"/>
    <w:rsid w:val="00C9301E"/>
    <w:rsid w:val="00C9322C"/>
    <w:rsid w:val="00C934B2"/>
    <w:rsid w:val="00C93DF1"/>
    <w:rsid w:val="00C93E79"/>
    <w:rsid w:val="00C9402C"/>
    <w:rsid w:val="00C943A8"/>
    <w:rsid w:val="00C943EF"/>
    <w:rsid w:val="00C9454A"/>
    <w:rsid w:val="00C9472D"/>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49B"/>
    <w:rsid w:val="00C979F2"/>
    <w:rsid w:val="00CA00A4"/>
    <w:rsid w:val="00CA0539"/>
    <w:rsid w:val="00CA13F8"/>
    <w:rsid w:val="00CA1657"/>
    <w:rsid w:val="00CA242F"/>
    <w:rsid w:val="00CA2829"/>
    <w:rsid w:val="00CA2C8B"/>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2E4"/>
    <w:rsid w:val="00CA5DDE"/>
    <w:rsid w:val="00CA5DE7"/>
    <w:rsid w:val="00CA6233"/>
    <w:rsid w:val="00CA62D0"/>
    <w:rsid w:val="00CA65C9"/>
    <w:rsid w:val="00CA65F4"/>
    <w:rsid w:val="00CA6777"/>
    <w:rsid w:val="00CA6874"/>
    <w:rsid w:val="00CA6A44"/>
    <w:rsid w:val="00CA6B49"/>
    <w:rsid w:val="00CA6E7B"/>
    <w:rsid w:val="00CA6EAD"/>
    <w:rsid w:val="00CA72B8"/>
    <w:rsid w:val="00CA7533"/>
    <w:rsid w:val="00CA7A8B"/>
    <w:rsid w:val="00CA7AF5"/>
    <w:rsid w:val="00CA7BEB"/>
    <w:rsid w:val="00CA7C09"/>
    <w:rsid w:val="00CA7E88"/>
    <w:rsid w:val="00CA7F0C"/>
    <w:rsid w:val="00CB0EC3"/>
    <w:rsid w:val="00CB0FE7"/>
    <w:rsid w:val="00CB0FEA"/>
    <w:rsid w:val="00CB1564"/>
    <w:rsid w:val="00CB1C21"/>
    <w:rsid w:val="00CB1C3D"/>
    <w:rsid w:val="00CB1DC7"/>
    <w:rsid w:val="00CB1DC8"/>
    <w:rsid w:val="00CB1E98"/>
    <w:rsid w:val="00CB2424"/>
    <w:rsid w:val="00CB243D"/>
    <w:rsid w:val="00CB28D4"/>
    <w:rsid w:val="00CB2B64"/>
    <w:rsid w:val="00CB2DCA"/>
    <w:rsid w:val="00CB31FD"/>
    <w:rsid w:val="00CB33CB"/>
    <w:rsid w:val="00CB3D3A"/>
    <w:rsid w:val="00CB3FB8"/>
    <w:rsid w:val="00CB4258"/>
    <w:rsid w:val="00CB4479"/>
    <w:rsid w:val="00CB4548"/>
    <w:rsid w:val="00CB4B89"/>
    <w:rsid w:val="00CB4BD6"/>
    <w:rsid w:val="00CB4D97"/>
    <w:rsid w:val="00CB5068"/>
    <w:rsid w:val="00CB5715"/>
    <w:rsid w:val="00CB5885"/>
    <w:rsid w:val="00CB5C06"/>
    <w:rsid w:val="00CB5CF6"/>
    <w:rsid w:val="00CB5D78"/>
    <w:rsid w:val="00CB6387"/>
    <w:rsid w:val="00CB63E7"/>
    <w:rsid w:val="00CB64DE"/>
    <w:rsid w:val="00CB6576"/>
    <w:rsid w:val="00CB74B1"/>
    <w:rsid w:val="00CC08F2"/>
    <w:rsid w:val="00CC08FB"/>
    <w:rsid w:val="00CC0948"/>
    <w:rsid w:val="00CC0A9E"/>
    <w:rsid w:val="00CC0B72"/>
    <w:rsid w:val="00CC1062"/>
    <w:rsid w:val="00CC10D4"/>
    <w:rsid w:val="00CC1398"/>
    <w:rsid w:val="00CC1728"/>
    <w:rsid w:val="00CC172C"/>
    <w:rsid w:val="00CC24AF"/>
    <w:rsid w:val="00CC24B2"/>
    <w:rsid w:val="00CC26DA"/>
    <w:rsid w:val="00CC2D5D"/>
    <w:rsid w:val="00CC3056"/>
    <w:rsid w:val="00CC3175"/>
    <w:rsid w:val="00CC3437"/>
    <w:rsid w:val="00CC3535"/>
    <w:rsid w:val="00CC3C0B"/>
    <w:rsid w:val="00CC426D"/>
    <w:rsid w:val="00CC447D"/>
    <w:rsid w:val="00CC470A"/>
    <w:rsid w:val="00CC4828"/>
    <w:rsid w:val="00CC4971"/>
    <w:rsid w:val="00CC4F75"/>
    <w:rsid w:val="00CC54FF"/>
    <w:rsid w:val="00CC635A"/>
    <w:rsid w:val="00CC6406"/>
    <w:rsid w:val="00CC67E9"/>
    <w:rsid w:val="00CC6823"/>
    <w:rsid w:val="00CC6AB4"/>
    <w:rsid w:val="00CC7A77"/>
    <w:rsid w:val="00CC7A82"/>
    <w:rsid w:val="00CD0007"/>
    <w:rsid w:val="00CD0028"/>
    <w:rsid w:val="00CD03F1"/>
    <w:rsid w:val="00CD05BA"/>
    <w:rsid w:val="00CD0AED"/>
    <w:rsid w:val="00CD106A"/>
    <w:rsid w:val="00CD1245"/>
    <w:rsid w:val="00CD169F"/>
    <w:rsid w:val="00CD1774"/>
    <w:rsid w:val="00CD21A8"/>
    <w:rsid w:val="00CD2443"/>
    <w:rsid w:val="00CD312E"/>
    <w:rsid w:val="00CD35C6"/>
    <w:rsid w:val="00CD39E4"/>
    <w:rsid w:val="00CD4141"/>
    <w:rsid w:val="00CD42FD"/>
    <w:rsid w:val="00CD446A"/>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D7F9B"/>
    <w:rsid w:val="00CE03DD"/>
    <w:rsid w:val="00CE088D"/>
    <w:rsid w:val="00CE0A71"/>
    <w:rsid w:val="00CE110A"/>
    <w:rsid w:val="00CE1444"/>
    <w:rsid w:val="00CE14C6"/>
    <w:rsid w:val="00CE161D"/>
    <w:rsid w:val="00CE2067"/>
    <w:rsid w:val="00CE2AF2"/>
    <w:rsid w:val="00CE311E"/>
    <w:rsid w:val="00CE3464"/>
    <w:rsid w:val="00CE354B"/>
    <w:rsid w:val="00CE36CA"/>
    <w:rsid w:val="00CE4254"/>
    <w:rsid w:val="00CE4466"/>
    <w:rsid w:val="00CE4846"/>
    <w:rsid w:val="00CE4935"/>
    <w:rsid w:val="00CE4D88"/>
    <w:rsid w:val="00CE4E94"/>
    <w:rsid w:val="00CE56DB"/>
    <w:rsid w:val="00CE58B5"/>
    <w:rsid w:val="00CE613B"/>
    <w:rsid w:val="00CE6161"/>
    <w:rsid w:val="00CE67F9"/>
    <w:rsid w:val="00CE68D8"/>
    <w:rsid w:val="00CE6B46"/>
    <w:rsid w:val="00CE6CB5"/>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1852"/>
    <w:rsid w:val="00CF1E74"/>
    <w:rsid w:val="00CF27F8"/>
    <w:rsid w:val="00CF28A2"/>
    <w:rsid w:val="00CF28A4"/>
    <w:rsid w:val="00CF28ED"/>
    <w:rsid w:val="00CF2AE2"/>
    <w:rsid w:val="00CF2C00"/>
    <w:rsid w:val="00CF2FBB"/>
    <w:rsid w:val="00CF3179"/>
    <w:rsid w:val="00CF32B7"/>
    <w:rsid w:val="00CF3A57"/>
    <w:rsid w:val="00CF3CD4"/>
    <w:rsid w:val="00CF3DCF"/>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1693"/>
    <w:rsid w:val="00D019D0"/>
    <w:rsid w:val="00D01CCA"/>
    <w:rsid w:val="00D01EF9"/>
    <w:rsid w:val="00D02A59"/>
    <w:rsid w:val="00D02C57"/>
    <w:rsid w:val="00D02CBD"/>
    <w:rsid w:val="00D03019"/>
    <w:rsid w:val="00D0325A"/>
    <w:rsid w:val="00D033EC"/>
    <w:rsid w:val="00D0372A"/>
    <w:rsid w:val="00D039F5"/>
    <w:rsid w:val="00D03C12"/>
    <w:rsid w:val="00D04078"/>
    <w:rsid w:val="00D041C1"/>
    <w:rsid w:val="00D045E9"/>
    <w:rsid w:val="00D04CF3"/>
    <w:rsid w:val="00D04F4B"/>
    <w:rsid w:val="00D05751"/>
    <w:rsid w:val="00D058E4"/>
    <w:rsid w:val="00D05CDC"/>
    <w:rsid w:val="00D05E98"/>
    <w:rsid w:val="00D061DE"/>
    <w:rsid w:val="00D063C1"/>
    <w:rsid w:val="00D067FD"/>
    <w:rsid w:val="00D06DDB"/>
    <w:rsid w:val="00D076F9"/>
    <w:rsid w:val="00D079D1"/>
    <w:rsid w:val="00D07B5C"/>
    <w:rsid w:val="00D07FB0"/>
    <w:rsid w:val="00D1004A"/>
    <w:rsid w:val="00D106CA"/>
    <w:rsid w:val="00D11019"/>
    <w:rsid w:val="00D11326"/>
    <w:rsid w:val="00D1161C"/>
    <w:rsid w:val="00D117F0"/>
    <w:rsid w:val="00D11DB9"/>
    <w:rsid w:val="00D12286"/>
    <w:rsid w:val="00D12418"/>
    <w:rsid w:val="00D1292D"/>
    <w:rsid w:val="00D12C3B"/>
    <w:rsid w:val="00D12CE4"/>
    <w:rsid w:val="00D12F9A"/>
    <w:rsid w:val="00D12F9E"/>
    <w:rsid w:val="00D1303B"/>
    <w:rsid w:val="00D1325E"/>
    <w:rsid w:val="00D13383"/>
    <w:rsid w:val="00D13CBC"/>
    <w:rsid w:val="00D13E7F"/>
    <w:rsid w:val="00D1450F"/>
    <w:rsid w:val="00D14738"/>
    <w:rsid w:val="00D14940"/>
    <w:rsid w:val="00D14ADA"/>
    <w:rsid w:val="00D14C40"/>
    <w:rsid w:val="00D14E76"/>
    <w:rsid w:val="00D14EAE"/>
    <w:rsid w:val="00D15084"/>
    <w:rsid w:val="00D151AB"/>
    <w:rsid w:val="00D15297"/>
    <w:rsid w:val="00D153F0"/>
    <w:rsid w:val="00D15CDB"/>
    <w:rsid w:val="00D15D8C"/>
    <w:rsid w:val="00D160AA"/>
    <w:rsid w:val="00D163B0"/>
    <w:rsid w:val="00D1647E"/>
    <w:rsid w:val="00D170CD"/>
    <w:rsid w:val="00D17342"/>
    <w:rsid w:val="00D177DC"/>
    <w:rsid w:val="00D17EF8"/>
    <w:rsid w:val="00D20166"/>
    <w:rsid w:val="00D20A40"/>
    <w:rsid w:val="00D20F21"/>
    <w:rsid w:val="00D224BB"/>
    <w:rsid w:val="00D224C5"/>
    <w:rsid w:val="00D22684"/>
    <w:rsid w:val="00D22D2D"/>
    <w:rsid w:val="00D235EE"/>
    <w:rsid w:val="00D2362A"/>
    <w:rsid w:val="00D23800"/>
    <w:rsid w:val="00D23BA6"/>
    <w:rsid w:val="00D23CB3"/>
    <w:rsid w:val="00D23D04"/>
    <w:rsid w:val="00D23D42"/>
    <w:rsid w:val="00D23E08"/>
    <w:rsid w:val="00D24919"/>
    <w:rsid w:val="00D24B37"/>
    <w:rsid w:val="00D2559F"/>
    <w:rsid w:val="00D2598C"/>
    <w:rsid w:val="00D259E4"/>
    <w:rsid w:val="00D25D66"/>
    <w:rsid w:val="00D25D8E"/>
    <w:rsid w:val="00D261A0"/>
    <w:rsid w:val="00D261B8"/>
    <w:rsid w:val="00D261D4"/>
    <w:rsid w:val="00D26312"/>
    <w:rsid w:val="00D266D7"/>
    <w:rsid w:val="00D26A67"/>
    <w:rsid w:val="00D26E99"/>
    <w:rsid w:val="00D26F40"/>
    <w:rsid w:val="00D26FAF"/>
    <w:rsid w:val="00D27B17"/>
    <w:rsid w:val="00D30084"/>
    <w:rsid w:val="00D30A11"/>
    <w:rsid w:val="00D30B5C"/>
    <w:rsid w:val="00D312E4"/>
    <w:rsid w:val="00D3213A"/>
    <w:rsid w:val="00D32386"/>
    <w:rsid w:val="00D32481"/>
    <w:rsid w:val="00D326C1"/>
    <w:rsid w:val="00D3301E"/>
    <w:rsid w:val="00D3313D"/>
    <w:rsid w:val="00D3316F"/>
    <w:rsid w:val="00D33557"/>
    <w:rsid w:val="00D33B4A"/>
    <w:rsid w:val="00D33F1C"/>
    <w:rsid w:val="00D341F3"/>
    <w:rsid w:val="00D342BE"/>
    <w:rsid w:val="00D35129"/>
    <w:rsid w:val="00D353D0"/>
    <w:rsid w:val="00D35F78"/>
    <w:rsid w:val="00D36652"/>
    <w:rsid w:val="00D37281"/>
    <w:rsid w:val="00D374D7"/>
    <w:rsid w:val="00D37656"/>
    <w:rsid w:val="00D376D2"/>
    <w:rsid w:val="00D37793"/>
    <w:rsid w:val="00D37DAE"/>
    <w:rsid w:val="00D37DD5"/>
    <w:rsid w:val="00D37F28"/>
    <w:rsid w:val="00D408B2"/>
    <w:rsid w:val="00D40CB0"/>
    <w:rsid w:val="00D40E67"/>
    <w:rsid w:val="00D40EEE"/>
    <w:rsid w:val="00D416D3"/>
    <w:rsid w:val="00D4254A"/>
    <w:rsid w:val="00D42694"/>
    <w:rsid w:val="00D43110"/>
    <w:rsid w:val="00D432FF"/>
    <w:rsid w:val="00D43B70"/>
    <w:rsid w:val="00D43E9F"/>
    <w:rsid w:val="00D44BD8"/>
    <w:rsid w:val="00D44C75"/>
    <w:rsid w:val="00D45003"/>
    <w:rsid w:val="00D450E9"/>
    <w:rsid w:val="00D45634"/>
    <w:rsid w:val="00D457E1"/>
    <w:rsid w:val="00D458A4"/>
    <w:rsid w:val="00D458F4"/>
    <w:rsid w:val="00D45E16"/>
    <w:rsid w:val="00D461D1"/>
    <w:rsid w:val="00D46A43"/>
    <w:rsid w:val="00D46B04"/>
    <w:rsid w:val="00D47421"/>
    <w:rsid w:val="00D47B04"/>
    <w:rsid w:val="00D47B7F"/>
    <w:rsid w:val="00D47F53"/>
    <w:rsid w:val="00D50538"/>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303"/>
    <w:rsid w:val="00D53988"/>
    <w:rsid w:val="00D53CCC"/>
    <w:rsid w:val="00D53EE2"/>
    <w:rsid w:val="00D53F1A"/>
    <w:rsid w:val="00D5433E"/>
    <w:rsid w:val="00D54A2A"/>
    <w:rsid w:val="00D55124"/>
    <w:rsid w:val="00D55A17"/>
    <w:rsid w:val="00D56005"/>
    <w:rsid w:val="00D5668F"/>
    <w:rsid w:val="00D57511"/>
    <w:rsid w:val="00D5763A"/>
    <w:rsid w:val="00D57AEB"/>
    <w:rsid w:val="00D57F40"/>
    <w:rsid w:val="00D6027F"/>
    <w:rsid w:val="00D60431"/>
    <w:rsid w:val="00D604B6"/>
    <w:rsid w:val="00D6055E"/>
    <w:rsid w:val="00D60A64"/>
    <w:rsid w:val="00D60AA7"/>
    <w:rsid w:val="00D60BD7"/>
    <w:rsid w:val="00D60E79"/>
    <w:rsid w:val="00D6150E"/>
    <w:rsid w:val="00D615AF"/>
    <w:rsid w:val="00D6174E"/>
    <w:rsid w:val="00D617F6"/>
    <w:rsid w:val="00D6183B"/>
    <w:rsid w:val="00D620EF"/>
    <w:rsid w:val="00D62169"/>
    <w:rsid w:val="00D624E2"/>
    <w:rsid w:val="00D62520"/>
    <w:rsid w:val="00D625D8"/>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136"/>
    <w:rsid w:val="00D72881"/>
    <w:rsid w:val="00D72AD7"/>
    <w:rsid w:val="00D72EFB"/>
    <w:rsid w:val="00D73874"/>
    <w:rsid w:val="00D73999"/>
    <w:rsid w:val="00D73BA2"/>
    <w:rsid w:val="00D745B1"/>
    <w:rsid w:val="00D746C0"/>
    <w:rsid w:val="00D74732"/>
    <w:rsid w:val="00D7476B"/>
    <w:rsid w:val="00D7490F"/>
    <w:rsid w:val="00D74C8E"/>
    <w:rsid w:val="00D74D7C"/>
    <w:rsid w:val="00D74E6D"/>
    <w:rsid w:val="00D7528D"/>
    <w:rsid w:val="00D752AB"/>
    <w:rsid w:val="00D756E2"/>
    <w:rsid w:val="00D75CAB"/>
    <w:rsid w:val="00D762CA"/>
    <w:rsid w:val="00D7639B"/>
    <w:rsid w:val="00D76D71"/>
    <w:rsid w:val="00D77979"/>
    <w:rsid w:val="00D77C37"/>
    <w:rsid w:val="00D810B9"/>
    <w:rsid w:val="00D81211"/>
    <w:rsid w:val="00D813AD"/>
    <w:rsid w:val="00D81D47"/>
    <w:rsid w:val="00D81FF9"/>
    <w:rsid w:val="00D82381"/>
    <w:rsid w:val="00D82462"/>
    <w:rsid w:val="00D82A53"/>
    <w:rsid w:val="00D82F9A"/>
    <w:rsid w:val="00D83125"/>
    <w:rsid w:val="00D83171"/>
    <w:rsid w:val="00D83424"/>
    <w:rsid w:val="00D83C67"/>
    <w:rsid w:val="00D843BB"/>
    <w:rsid w:val="00D85367"/>
    <w:rsid w:val="00D857A3"/>
    <w:rsid w:val="00D85F7D"/>
    <w:rsid w:val="00D86099"/>
    <w:rsid w:val="00D86484"/>
    <w:rsid w:val="00D86A62"/>
    <w:rsid w:val="00D86EA1"/>
    <w:rsid w:val="00D871C1"/>
    <w:rsid w:val="00D879BD"/>
    <w:rsid w:val="00D902CC"/>
    <w:rsid w:val="00D908A8"/>
    <w:rsid w:val="00D90CF4"/>
    <w:rsid w:val="00D90D85"/>
    <w:rsid w:val="00D90E16"/>
    <w:rsid w:val="00D915D5"/>
    <w:rsid w:val="00D9162D"/>
    <w:rsid w:val="00D91745"/>
    <w:rsid w:val="00D91859"/>
    <w:rsid w:val="00D918F4"/>
    <w:rsid w:val="00D9208E"/>
    <w:rsid w:val="00D92601"/>
    <w:rsid w:val="00D92F99"/>
    <w:rsid w:val="00D92FBE"/>
    <w:rsid w:val="00D93713"/>
    <w:rsid w:val="00D93CCE"/>
    <w:rsid w:val="00D93D38"/>
    <w:rsid w:val="00D9413A"/>
    <w:rsid w:val="00D9431F"/>
    <w:rsid w:val="00D94655"/>
    <w:rsid w:val="00D94903"/>
    <w:rsid w:val="00D94D2D"/>
    <w:rsid w:val="00D95247"/>
    <w:rsid w:val="00D9569B"/>
    <w:rsid w:val="00D96111"/>
    <w:rsid w:val="00D9680F"/>
    <w:rsid w:val="00D96DF9"/>
    <w:rsid w:val="00D97525"/>
    <w:rsid w:val="00D978AB"/>
    <w:rsid w:val="00D97CFC"/>
    <w:rsid w:val="00D97E6C"/>
    <w:rsid w:val="00D97F15"/>
    <w:rsid w:val="00D97FAE"/>
    <w:rsid w:val="00DA0C11"/>
    <w:rsid w:val="00DA0D96"/>
    <w:rsid w:val="00DA1372"/>
    <w:rsid w:val="00DA156D"/>
    <w:rsid w:val="00DA18A3"/>
    <w:rsid w:val="00DA1A43"/>
    <w:rsid w:val="00DA1DC7"/>
    <w:rsid w:val="00DA1F03"/>
    <w:rsid w:val="00DA255A"/>
    <w:rsid w:val="00DA2689"/>
    <w:rsid w:val="00DA26DF"/>
    <w:rsid w:val="00DA28F9"/>
    <w:rsid w:val="00DA2B84"/>
    <w:rsid w:val="00DA2E29"/>
    <w:rsid w:val="00DA33E6"/>
    <w:rsid w:val="00DA3702"/>
    <w:rsid w:val="00DA3D55"/>
    <w:rsid w:val="00DA40CB"/>
    <w:rsid w:val="00DA49E4"/>
    <w:rsid w:val="00DA4FD5"/>
    <w:rsid w:val="00DA54D1"/>
    <w:rsid w:val="00DA5A1A"/>
    <w:rsid w:val="00DA5CD1"/>
    <w:rsid w:val="00DA5D9E"/>
    <w:rsid w:val="00DA5DB2"/>
    <w:rsid w:val="00DA5DE7"/>
    <w:rsid w:val="00DA678A"/>
    <w:rsid w:val="00DA69F5"/>
    <w:rsid w:val="00DA6D81"/>
    <w:rsid w:val="00DA6DF4"/>
    <w:rsid w:val="00DA704B"/>
    <w:rsid w:val="00DA73FC"/>
    <w:rsid w:val="00DA7428"/>
    <w:rsid w:val="00DA788C"/>
    <w:rsid w:val="00DA7D38"/>
    <w:rsid w:val="00DB00AE"/>
    <w:rsid w:val="00DB0146"/>
    <w:rsid w:val="00DB016A"/>
    <w:rsid w:val="00DB0614"/>
    <w:rsid w:val="00DB087C"/>
    <w:rsid w:val="00DB0DFC"/>
    <w:rsid w:val="00DB0E4C"/>
    <w:rsid w:val="00DB1394"/>
    <w:rsid w:val="00DB146D"/>
    <w:rsid w:val="00DB16D9"/>
    <w:rsid w:val="00DB1876"/>
    <w:rsid w:val="00DB1D22"/>
    <w:rsid w:val="00DB20C9"/>
    <w:rsid w:val="00DB2514"/>
    <w:rsid w:val="00DB2B3C"/>
    <w:rsid w:val="00DB2D3C"/>
    <w:rsid w:val="00DB32C7"/>
    <w:rsid w:val="00DB3317"/>
    <w:rsid w:val="00DB398D"/>
    <w:rsid w:val="00DB4029"/>
    <w:rsid w:val="00DB42E7"/>
    <w:rsid w:val="00DB440F"/>
    <w:rsid w:val="00DB47C0"/>
    <w:rsid w:val="00DB49CD"/>
    <w:rsid w:val="00DB4A66"/>
    <w:rsid w:val="00DB4B81"/>
    <w:rsid w:val="00DB4CBB"/>
    <w:rsid w:val="00DB5045"/>
    <w:rsid w:val="00DB567E"/>
    <w:rsid w:val="00DB578C"/>
    <w:rsid w:val="00DB5BC0"/>
    <w:rsid w:val="00DB5C16"/>
    <w:rsid w:val="00DB5C23"/>
    <w:rsid w:val="00DB5E3D"/>
    <w:rsid w:val="00DB5FB7"/>
    <w:rsid w:val="00DB6492"/>
    <w:rsid w:val="00DB6B79"/>
    <w:rsid w:val="00DB6BDA"/>
    <w:rsid w:val="00DB6FD7"/>
    <w:rsid w:val="00DB702B"/>
    <w:rsid w:val="00DB755D"/>
    <w:rsid w:val="00DB773F"/>
    <w:rsid w:val="00DB780B"/>
    <w:rsid w:val="00DB7A6F"/>
    <w:rsid w:val="00DB7B79"/>
    <w:rsid w:val="00DB7B99"/>
    <w:rsid w:val="00DB7D3B"/>
    <w:rsid w:val="00DB7EDD"/>
    <w:rsid w:val="00DB7FA8"/>
    <w:rsid w:val="00DC082F"/>
    <w:rsid w:val="00DC0918"/>
    <w:rsid w:val="00DC0947"/>
    <w:rsid w:val="00DC0B2C"/>
    <w:rsid w:val="00DC0BFE"/>
    <w:rsid w:val="00DC0C55"/>
    <w:rsid w:val="00DC0DA5"/>
    <w:rsid w:val="00DC14CA"/>
    <w:rsid w:val="00DC1AB0"/>
    <w:rsid w:val="00DC1D01"/>
    <w:rsid w:val="00DC258C"/>
    <w:rsid w:val="00DC2737"/>
    <w:rsid w:val="00DC2E71"/>
    <w:rsid w:val="00DC3047"/>
    <w:rsid w:val="00DC3092"/>
    <w:rsid w:val="00DC3422"/>
    <w:rsid w:val="00DC3707"/>
    <w:rsid w:val="00DC37A0"/>
    <w:rsid w:val="00DC3859"/>
    <w:rsid w:val="00DC3914"/>
    <w:rsid w:val="00DC3FAD"/>
    <w:rsid w:val="00DC4AA4"/>
    <w:rsid w:val="00DC4B83"/>
    <w:rsid w:val="00DC4E40"/>
    <w:rsid w:val="00DC4E6C"/>
    <w:rsid w:val="00DC4ED8"/>
    <w:rsid w:val="00DC4F4B"/>
    <w:rsid w:val="00DC539B"/>
    <w:rsid w:val="00DC5696"/>
    <w:rsid w:val="00DC5B76"/>
    <w:rsid w:val="00DC5C6B"/>
    <w:rsid w:val="00DC5C8A"/>
    <w:rsid w:val="00DC5DF2"/>
    <w:rsid w:val="00DC6084"/>
    <w:rsid w:val="00DC60BA"/>
    <w:rsid w:val="00DC6364"/>
    <w:rsid w:val="00DC63C0"/>
    <w:rsid w:val="00DC63DC"/>
    <w:rsid w:val="00DC64BE"/>
    <w:rsid w:val="00DC6652"/>
    <w:rsid w:val="00DC6754"/>
    <w:rsid w:val="00DC67B3"/>
    <w:rsid w:val="00DC717F"/>
    <w:rsid w:val="00DC7206"/>
    <w:rsid w:val="00DC738F"/>
    <w:rsid w:val="00DC7BB5"/>
    <w:rsid w:val="00DC7E93"/>
    <w:rsid w:val="00DD0734"/>
    <w:rsid w:val="00DD0AA3"/>
    <w:rsid w:val="00DD0D19"/>
    <w:rsid w:val="00DD0E34"/>
    <w:rsid w:val="00DD0E79"/>
    <w:rsid w:val="00DD0F8D"/>
    <w:rsid w:val="00DD1835"/>
    <w:rsid w:val="00DD1898"/>
    <w:rsid w:val="00DD1B56"/>
    <w:rsid w:val="00DD203B"/>
    <w:rsid w:val="00DD21A4"/>
    <w:rsid w:val="00DD24DD"/>
    <w:rsid w:val="00DD25A1"/>
    <w:rsid w:val="00DD2F40"/>
    <w:rsid w:val="00DD2FC3"/>
    <w:rsid w:val="00DD3272"/>
    <w:rsid w:val="00DD35DD"/>
    <w:rsid w:val="00DD3E6A"/>
    <w:rsid w:val="00DD46B3"/>
    <w:rsid w:val="00DD48B9"/>
    <w:rsid w:val="00DD4B5D"/>
    <w:rsid w:val="00DD4C2D"/>
    <w:rsid w:val="00DD4C6D"/>
    <w:rsid w:val="00DD4CBC"/>
    <w:rsid w:val="00DD4DB3"/>
    <w:rsid w:val="00DD534F"/>
    <w:rsid w:val="00DD544A"/>
    <w:rsid w:val="00DD55DC"/>
    <w:rsid w:val="00DD5A90"/>
    <w:rsid w:val="00DD5CC3"/>
    <w:rsid w:val="00DD5E59"/>
    <w:rsid w:val="00DD60AD"/>
    <w:rsid w:val="00DD643E"/>
    <w:rsid w:val="00DD6876"/>
    <w:rsid w:val="00DD688C"/>
    <w:rsid w:val="00DD6A1D"/>
    <w:rsid w:val="00DD6BD4"/>
    <w:rsid w:val="00DD6C7A"/>
    <w:rsid w:val="00DD763F"/>
    <w:rsid w:val="00DD7F99"/>
    <w:rsid w:val="00DE0875"/>
    <w:rsid w:val="00DE0D0E"/>
    <w:rsid w:val="00DE0DBD"/>
    <w:rsid w:val="00DE0EC4"/>
    <w:rsid w:val="00DE135B"/>
    <w:rsid w:val="00DE1362"/>
    <w:rsid w:val="00DE18E7"/>
    <w:rsid w:val="00DE1FB6"/>
    <w:rsid w:val="00DE1FED"/>
    <w:rsid w:val="00DE23E4"/>
    <w:rsid w:val="00DE311D"/>
    <w:rsid w:val="00DE36E3"/>
    <w:rsid w:val="00DE3DB0"/>
    <w:rsid w:val="00DE4783"/>
    <w:rsid w:val="00DE4B16"/>
    <w:rsid w:val="00DE4BE1"/>
    <w:rsid w:val="00DE4CBB"/>
    <w:rsid w:val="00DE4CCC"/>
    <w:rsid w:val="00DE531B"/>
    <w:rsid w:val="00DE5A54"/>
    <w:rsid w:val="00DE5D12"/>
    <w:rsid w:val="00DE62B8"/>
    <w:rsid w:val="00DE630B"/>
    <w:rsid w:val="00DE68D1"/>
    <w:rsid w:val="00DE6A75"/>
    <w:rsid w:val="00DE6ABD"/>
    <w:rsid w:val="00DE6B72"/>
    <w:rsid w:val="00DE70F5"/>
    <w:rsid w:val="00DE78AF"/>
    <w:rsid w:val="00DF0C34"/>
    <w:rsid w:val="00DF0ECD"/>
    <w:rsid w:val="00DF107F"/>
    <w:rsid w:val="00DF1D3F"/>
    <w:rsid w:val="00DF1E30"/>
    <w:rsid w:val="00DF2017"/>
    <w:rsid w:val="00DF2541"/>
    <w:rsid w:val="00DF29C8"/>
    <w:rsid w:val="00DF2EF7"/>
    <w:rsid w:val="00DF2FD8"/>
    <w:rsid w:val="00DF3007"/>
    <w:rsid w:val="00DF300A"/>
    <w:rsid w:val="00DF40CB"/>
    <w:rsid w:val="00DF4149"/>
    <w:rsid w:val="00DF41D4"/>
    <w:rsid w:val="00DF4BAB"/>
    <w:rsid w:val="00DF4FB4"/>
    <w:rsid w:val="00DF5195"/>
    <w:rsid w:val="00DF5B0D"/>
    <w:rsid w:val="00DF6157"/>
    <w:rsid w:val="00DF724B"/>
    <w:rsid w:val="00DF7915"/>
    <w:rsid w:val="00E002EE"/>
    <w:rsid w:val="00E003B4"/>
    <w:rsid w:val="00E00446"/>
    <w:rsid w:val="00E006F1"/>
    <w:rsid w:val="00E0072E"/>
    <w:rsid w:val="00E00A3B"/>
    <w:rsid w:val="00E00B80"/>
    <w:rsid w:val="00E012B0"/>
    <w:rsid w:val="00E01330"/>
    <w:rsid w:val="00E016C0"/>
    <w:rsid w:val="00E02054"/>
    <w:rsid w:val="00E0237E"/>
    <w:rsid w:val="00E023AD"/>
    <w:rsid w:val="00E02402"/>
    <w:rsid w:val="00E02925"/>
    <w:rsid w:val="00E02A2D"/>
    <w:rsid w:val="00E02C38"/>
    <w:rsid w:val="00E03072"/>
    <w:rsid w:val="00E0349C"/>
    <w:rsid w:val="00E035D5"/>
    <w:rsid w:val="00E03983"/>
    <w:rsid w:val="00E03B91"/>
    <w:rsid w:val="00E03EC3"/>
    <w:rsid w:val="00E04072"/>
    <w:rsid w:val="00E049AF"/>
    <w:rsid w:val="00E04C39"/>
    <w:rsid w:val="00E04DDB"/>
    <w:rsid w:val="00E04F31"/>
    <w:rsid w:val="00E05606"/>
    <w:rsid w:val="00E0581B"/>
    <w:rsid w:val="00E06097"/>
    <w:rsid w:val="00E061EC"/>
    <w:rsid w:val="00E065AC"/>
    <w:rsid w:val="00E0671B"/>
    <w:rsid w:val="00E0676B"/>
    <w:rsid w:val="00E07162"/>
    <w:rsid w:val="00E072BF"/>
    <w:rsid w:val="00E073F5"/>
    <w:rsid w:val="00E07D6F"/>
    <w:rsid w:val="00E07F7C"/>
    <w:rsid w:val="00E07FED"/>
    <w:rsid w:val="00E101F4"/>
    <w:rsid w:val="00E1067A"/>
    <w:rsid w:val="00E107BC"/>
    <w:rsid w:val="00E10C3B"/>
    <w:rsid w:val="00E10DDB"/>
    <w:rsid w:val="00E10E91"/>
    <w:rsid w:val="00E10F9E"/>
    <w:rsid w:val="00E11258"/>
    <w:rsid w:val="00E12495"/>
    <w:rsid w:val="00E128A4"/>
    <w:rsid w:val="00E1304A"/>
    <w:rsid w:val="00E13984"/>
    <w:rsid w:val="00E13DBF"/>
    <w:rsid w:val="00E13F1C"/>
    <w:rsid w:val="00E1414F"/>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17F99"/>
    <w:rsid w:val="00E2051A"/>
    <w:rsid w:val="00E20911"/>
    <w:rsid w:val="00E21527"/>
    <w:rsid w:val="00E21761"/>
    <w:rsid w:val="00E21947"/>
    <w:rsid w:val="00E2199C"/>
    <w:rsid w:val="00E21B69"/>
    <w:rsid w:val="00E220EC"/>
    <w:rsid w:val="00E22BFB"/>
    <w:rsid w:val="00E231CC"/>
    <w:rsid w:val="00E232C4"/>
    <w:rsid w:val="00E2358F"/>
    <w:rsid w:val="00E2398D"/>
    <w:rsid w:val="00E23F3F"/>
    <w:rsid w:val="00E24232"/>
    <w:rsid w:val="00E2425B"/>
    <w:rsid w:val="00E24CBC"/>
    <w:rsid w:val="00E2522C"/>
    <w:rsid w:val="00E25344"/>
    <w:rsid w:val="00E25729"/>
    <w:rsid w:val="00E25B31"/>
    <w:rsid w:val="00E25F8B"/>
    <w:rsid w:val="00E25FC4"/>
    <w:rsid w:val="00E26021"/>
    <w:rsid w:val="00E271AB"/>
    <w:rsid w:val="00E3036F"/>
    <w:rsid w:val="00E30424"/>
    <w:rsid w:val="00E30997"/>
    <w:rsid w:val="00E30BC8"/>
    <w:rsid w:val="00E3179B"/>
    <w:rsid w:val="00E31935"/>
    <w:rsid w:val="00E31C63"/>
    <w:rsid w:val="00E32381"/>
    <w:rsid w:val="00E323E8"/>
    <w:rsid w:val="00E33D17"/>
    <w:rsid w:val="00E33F2A"/>
    <w:rsid w:val="00E341C4"/>
    <w:rsid w:val="00E342DB"/>
    <w:rsid w:val="00E3506C"/>
    <w:rsid w:val="00E3525A"/>
    <w:rsid w:val="00E354F4"/>
    <w:rsid w:val="00E355DC"/>
    <w:rsid w:val="00E35BAA"/>
    <w:rsid w:val="00E35C76"/>
    <w:rsid w:val="00E35EB9"/>
    <w:rsid w:val="00E360BC"/>
    <w:rsid w:val="00E365E3"/>
    <w:rsid w:val="00E36888"/>
    <w:rsid w:val="00E37258"/>
    <w:rsid w:val="00E37A02"/>
    <w:rsid w:val="00E37BB3"/>
    <w:rsid w:val="00E37E61"/>
    <w:rsid w:val="00E37FCD"/>
    <w:rsid w:val="00E407C9"/>
    <w:rsid w:val="00E407FD"/>
    <w:rsid w:val="00E410C3"/>
    <w:rsid w:val="00E415D3"/>
    <w:rsid w:val="00E41D0A"/>
    <w:rsid w:val="00E41DFF"/>
    <w:rsid w:val="00E42942"/>
    <w:rsid w:val="00E43137"/>
    <w:rsid w:val="00E4314B"/>
    <w:rsid w:val="00E43379"/>
    <w:rsid w:val="00E438E0"/>
    <w:rsid w:val="00E43AFF"/>
    <w:rsid w:val="00E43B17"/>
    <w:rsid w:val="00E43B28"/>
    <w:rsid w:val="00E43D51"/>
    <w:rsid w:val="00E44A26"/>
    <w:rsid w:val="00E44F27"/>
    <w:rsid w:val="00E45118"/>
    <w:rsid w:val="00E4516C"/>
    <w:rsid w:val="00E457BC"/>
    <w:rsid w:val="00E457BE"/>
    <w:rsid w:val="00E457CA"/>
    <w:rsid w:val="00E45ECB"/>
    <w:rsid w:val="00E46686"/>
    <w:rsid w:val="00E46730"/>
    <w:rsid w:val="00E46827"/>
    <w:rsid w:val="00E46DF8"/>
    <w:rsid w:val="00E46E4E"/>
    <w:rsid w:val="00E47119"/>
    <w:rsid w:val="00E47532"/>
    <w:rsid w:val="00E4771F"/>
    <w:rsid w:val="00E47BDD"/>
    <w:rsid w:val="00E500DD"/>
    <w:rsid w:val="00E50290"/>
    <w:rsid w:val="00E503A0"/>
    <w:rsid w:val="00E50571"/>
    <w:rsid w:val="00E50BE3"/>
    <w:rsid w:val="00E50E15"/>
    <w:rsid w:val="00E50E77"/>
    <w:rsid w:val="00E50FCC"/>
    <w:rsid w:val="00E51276"/>
    <w:rsid w:val="00E519DB"/>
    <w:rsid w:val="00E52562"/>
    <w:rsid w:val="00E5256C"/>
    <w:rsid w:val="00E53376"/>
    <w:rsid w:val="00E5392C"/>
    <w:rsid w:val="00E53CF4"/>
    <w:rsid w:val="00E54063"/>
    <w:rsid w:val="00E54278"/>
    <w:rsid w:val="00E549DE"/>
    <w:rsid w:val="00E54E20"/>
    <w:rsid w:val="00E56054"/>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3F2D"/>
    <w:rsid w:val="00E64552"/>
    <w:rsid w:val="00E64616"/>
    <w:rsid w:val="00E6475D"/>
    <w:rsid w:val="00E64C47"/>
    <w:rsid w:val="00E64E63"/>
    <w:rsid w:val="00E64F34"/>
    <w:rsid w:val="00E65175"/>
    <w:rsid w:val="00E6527D"/>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7E9"/>
    <w:rsid w:val="00E759DE"/>
    <w:rsid w:val="00E75E82"/>
    <w:rsid w:val="00E762C6"/>
    <w:rsid w:val="00E76399"/>
    <w:rsid w:val="00E7680D"/>
    <w:rsid w:val="00E76A11"/>
    <w:rsid w:val="00E76F41"/>
    <w:rsid w:val="00E7715F"/>
    <w:rsid w:val="00E771A7"/>
    <w:rsid w:val="00E77687"/>
    <w:rsid w:val="00E7787F"/>
    <w:rsid w:val="00E77A28"/>
    <w:rsid w:val="00E77CE8"/>
    <w:rsid w:val="00E807A0"/>
    <w:rsid w:val="00E8092D"/>
    <w:rsid w:val="00E80D21"/>
    <w:rsid w:val="00E816BD"/>
    <w:rsid w:val="00E81891"/>
    <w:rsid w:val="00E81D87"/>
    <w:rsid w:val="00E81E33"/>
    <w:rsid w:val="00E824CC"/>
    <w:rsid w:val="00E826D5"/>
    <w:rsid w:val="00E8289C"/>
    <w:rsid w:val="00E82B06"/>
    <w:rsid w:val="00E8372C"/>
    <w:rsid w:val="00E845C6"/>
    <w:rsid w:val="00E84DF5"/>
    <w:rsid w:val="00E84EBF"/>
    <w:rsid w:val="00E84F27"/>
    <w:rsid w:val="00E850B3"/>
    <w:rsid w:val="00E853DE"/>
    <w:rsid w:val="00E859A4"/>
    <w:rsid w:val="00E859F4"/>
    <w:rsid w:val="00E85ACA"/>
    <w:rsid w:val="00E85FA0"/>
    <w:rsid w:val="00E8600D"/>
    <w:rsid w:val="00E86205"/>
    <w:rsid w:val="00E86570"/>
    <w:rsid w:val="00E868E9"/>
    <w:rsid w:val="00E8690D"/>
    <w:rsid w:val="00E86CE4"/>
    <w:rsid w:val="00E87399"/>
    <w:rsid w:val="00E87A2D"/>
    <w:rsid w:val="00E87EE1"/>
    <w:rsid w:val="00E87F6C"/>
    <w:rsid w:val="00E90134"/>
    <w:rsid w:val="00E90A4F"/>
    <w:rsid w:val="00E90B39"/>
    <w:rsid w:val="00E90DAF"/>
    <w:rsid w:val="00E90E29"/>
    <w:rsid w:val="00E90FA8"/>
    <w:rsid w:val="00E914EC"/>
    <w:rsid w:val="00E917F6"/>
    <w:rsid w:val="00E91849"/>
    <w:rsid w:val="00E91929"/>
    <w:rsid w:val="00E91ACE"/>
    <w:rsid w:val="00E91AF7"/>
    <w:rsid w:val="00E91B2C"/>
    <w:rsid w:val="00E91DF4"/>
    <w:rsid w:val="00E922EB"/>
    <w:rsid w:val="00E93020"/>
    <w:rsid w:val="00E938EC"/>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22"/>
    <w:rsid w:val="00EA0480"/>
    <w:rsid w:val="00EA06D2"/>
    <w:rsid w:val="00EA12EA"/>
    <w:rsid w:val="00EA1793"/>
    <w:rsid w:val="00EA276C"/>
    <w:rsid w:val="00EA285E"/>
    <w:rsid w:val="00EA295D"/>
    <w:rsid w:val="00EA29B7"/>
    <w:rsid w:val="00EA3036"/>
    <w:rsid w:val="00EA3096"/>
    <w:rsid w:val="00EA3400"/>
    <w:rsid w:val="00EA348C"/>
    <w:rsid w:val="00EA3630"/>
    <w:rsid w:val="00EA37C3"/>
    <w:rsid w:val="00EA3870"/>
    <w:rsid w:val="00EA4117"/>
    <w:rsid w:val="00EA4261"/>
    <w:rsid w:val="00EA437B"/>
    <w:rsid w:val="00EA4499"/>
    <w:rsid w:val="00EA4EAD"/>
    <w:rsid w:val="00EA4FF0"/>
    <w:rsid w:val="00EA5305"/>
    <w:rsid w:val="00EA5468"/>
    <w:rsid w:val="00EA5CA2"/>
    <w:rsid w:val="00EA5E00"/>
    <w:rsid w:val="00EA623F"/>
    <w:rsid w:val="00EA66A7"/>
    <w:rsid w:val="00EA7116"/>
    <w:rsid w:val="00EA712A"/>
    <w:rsid w:val="00EA7160"/>
    <w:rsid w:val="00EA7410"/>
    <w:rsid w:val="00EA7761"/>
    <w:rsid w:val="00EA777F"/>
    <w:rsid w:val="00EA7FB1"/>
    <w:rsid w:val="00EB00D2"/>
    <w:rsid w:val="00EB015A"/>
    <w:rsid w:val="00EB0259"/>
    <w:rsid w:val="00EB02CE"/>
    <w:rsid w:val="00EB0456"/>
    <w:rsid w:val="00EB04DF"/>
    <w:rsid w:val="00EB0622"/>
    <w:rsid w:val="00EB0C20"/>
    <w:rsid w:val="00EB11CF"/>
    <w:rsid w:val="00EB126D"/>
    <w:rsid w:val="00EB14D2"/>
    <w:rsid w:val="00EB161B"/>
    <w:rsid w:val="00EB1645"/>
    <w:rsid w:val="00EB202D"/>
    <w:rsid w:val="00EB20C6"/>
    <w:rsid w:val="00EB352A"/>
    <w:rsid w:val="00EB374B"/>
    <w:rsid w:val="00EB397F"/>
    <w:rsid w:val="00EB3A6F"/>
    <w:rsid w:val="00EB3F2B"/>
    <w:rsid w:val="00EB3F48"/>
    <w:rsid w:val="00EB4044"/>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F6C"/>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C3"/>
    <w:rsid w:val="00EC31D3"/>
    <w:rsid w:val="00EC3848"/>
    <w:rsid w:val="00EC3D86"/>
    <w:rsid w:val="00EC42A7"/>
    <w:rsid w:val="00EC4A98"/>
    <w:rsid w:val="00EC5459"/>
    <w:rsid w:val="00EC5D7E"/>
    <w:rsid w:val="00EC6942"/>
    <w:rsid w:val="00EC6F00"/>
    <w:rsid w:val="00EC7116"/>
    <w:rsid w:val="00EC718C"/>
    <w:rsid w:val="00EC7271"/>
    <w:rsid w:val="00EC74A0"/>
    <w:rsid w:val="00EC7874"/>
    <w:rsid w:val="00EC7A00"/>
    <w:rsid w:val="00EC7A74"/>
    <w:rsid w:val="00ED000A"/>
    <w:rsid w:val="00ED023D"/>
    <w:rsid w:val="00ED065B"/>
    <w:rsid w:val="00ED0962"/>
    <w:rsid w:val="00ED0BDB"/>
    <w:rsid w:val="00ED0C75"/>
    <w:rsid w:val="00ED0CD2"/>
    <w:rsid w:val="00ED0EDA"/>
    <w:rsid w:val="00ED10C1"/>
    <w:rsid w:val="00ED1185"/>
    <w:rsid w:val="00ED14AF"/>
    <w:rsid w:val="00ED14E2"/>
    <w:rsid w:val="00ED192D"/>
    <w:rsid w:val="00ED1E2D"/>
    <w:rsid w:val="00ED208A"/>
    <w:rsid w:val="00ED2B33"/>
    <w:rsid w:val="00ED2B3C"/>
    <w:rsid w:val="00ED2B9E"/>
    <w:rsid w:val="00ED2EE3"/>
    <w:rsid w:val="00ED31CE"/>
    <w:rsid w:val="00ED31FD"/>
    <w:rsid w:val="00ED3300"/>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CD"/>
    <w:rsid w:val="00EE5268"/>
    <w:rsid w:val="00EE530C"/>
    <w:rsid w:val="00EE5D06"/>
    <w:rsid w:val="00EE6081"/>
    <w:rsid w:val="00EE661C"/>
    <w:rsid w:val="00EE693B"/>
    <w:rsid w:val="00EE7B57"/>
    <w:rsid w:val="00EE7D75"/>
    <w:rsid w:val="00EF0A89"/>
    <w:rsid w:val="00EF0B82"/>
    <w:rsid w:val="00EF116C"/>
    <w:rsid w:val="00EF1338"/>
    <w:rsid w:val="00EF1484"/>
    <w:rsid w:val="00EF1707"/>
    <w:rsid w:val="00EF1B20"/>
    <w:rsid w:val="00EF1B2D"/>
    <w:rsid w:val="00EF1E50"/>
    <w:rsid w:val="00EF1FA5"/>
    <w:rsid w:val="00EF24D0"/>
    <w:rsid w:val="00EF28EA"/>
    <w:rsid w:val="00EF29A1"/>
    <w:rsid w:val="00EF2C42"/>
    <w:rsid w:val="00EF2FEE"/>
    <w:rsid w:val="00EF3605"/>
    <w:rsid w:val="00EF3789"/>
    <w:rsid w:val="00EF3A63"/>
    <w:rsid w:val="00EF3D64"/>
    <w:rsid w:val="00EF3DAF"/>
    <w:rsid w:val="00EF3ED1"/>
    <w:rsid w:val="00EF41EC"/>
    <w:rsid w:val="00EF4827"/>
    <w:rsid w:val="00EF4AB1"/>
    <w:rsid w:val="00EF5317"/>
    <w:rsid w:val="00EF5654"/>
    <w:rsid w:val="00EF5AD3"/>
    <w:rsid w:val="00EF5E42"/>
    <w:rsid w:val="00EF5E69"/>
    <w:rsid w:val="00EF605A"/>
    <w:rsid w:val="00EF6083"/>
    <w:rsid w:val="00EF60B7"/>
    <w:rsid w:val="00EF6166"/>
    <w:rsid w:val="00EF68DE"/>
    <w:rsid w:val="00EF6924"/>
    <w:rsid w:val="00EF6984"/>
    <w:rsid w:val="00EF6A6B"/>
    <w:rsid w:val="00EF6EB0"/>
    <w:rsid w:val="00EF6F32"/>
    <w:rsid w:val="00EF6F58"/>
    <w:rsid w:val="00EF7193"/>
    <w:rsid w:val="00F005A2"/>
    <w:rsid w:val="00F005EB"/>
    <w:rsid w:val="00F009B2"/>
    <w:rsid w:val="00F00B45"/>
    <w:rsid w:val="00F00C24"/>
    <w:rsid w:val="00F00E31"/>
    <w:rsid w:val="00F00F96"/>
    <w:rsid w:val="00F014D3"/>
    <w:rsid w:val="00F01A46"/>
    <w:rsid w:val="00F01B10"/>
    <w:rsid w:val="00F02A0F"/>
    <w:rsid w:val="00F033C9"/>
    <w:rsid w:val="00F035B3"/>
    <w:rsid w:val="00F03A24"/>
    <w:rsid w:val="00F03EC8"/>
    <w:rsid w:val="00F0418E"/>
    <w:rsid w:val="00F047D1"/>
    <w:rsid w:val="00F05CAF"/>
    <w:rsid w:val="00F05E9F"/>
    <w:rsid w:val="00F060BB"/>
    <w:rsid w:val="00F06435"/>
    <w:rsid w:val="00F06764"/>
    <w:rsid w:val="00F06DBE"/>
    <w:rsid w:val="00F06E86"/>
    <w:rsid w:val="00F0744F"/>
    <w:rsid w:val="00F074C1"/>
    <w:rsid w:val="00F07845"/>
    <w:rsid w:val="00F07970"/>
    <w:rsid w:val="00F07BEC"/>
    <w:rsid w:val="00F07D55"/>
    <w:rsid w:val="00F07F25"/>
    <w:rsid w:val="00F07F97"/>
    <w:rsid w:val="00F105D3"/>
    <w:rsid w:val="00F10C62"/>
    <w:rsid w:val="00F112C7"/>
    <w:rsid w:val="00F12587"/>
    <w:rsid w:val="00F1291E"/>
    <w:rsid w:val="00F12C9B"/>
    <w:rsid w:val="00F1358A"/>
    <w:rsid w:val="00F13B89"/>
    <w:rsid w:val="00F13F9D"/>
    <w:rsid w:val="00F142C9"/>
    <w:rsid w:val="00F142D5"/>
    <w:rsid w:val="00F14687"/>
    <w:rsid w:val="00F14E4E"/>
    <w:rsid w:val="00F16044"/>
    <w:rsid w:val="00F16470"/>
    <w:rsid w:val="00F16BF4"/>
    <w:rsid w:val="00F16DF3"/>
    <w:rsid w:val="00F1773F"/>
    <w:rsid w:val="00F17785"/>
    <w:rsid w:val="00F17C51"/>
    <w:rsid w:val="00F2003E"/>
    <w:rsid w:val="00F20132"/>
    <w:rsid w:val="00F20618"/>
    <w:rsid w:val="00F213C8"/>
    <w:rsid w:val="00F215B2"/>
    <w:rsid w:val="00F21ACE"/>
    <w:rsid w:val="00F22006"/>
    <w:rsid w:val="00F2212D"/>
    <w:rsid w:val="00F224F5"/>
    <w:rsid w:val="00F229E5"/>
    <w:rsid w:val="00F22AF2"/>
    <w:rsid w:val="00F22B92"/>
    <w:rsid w:val="00F22EB6"/>
    <w:rsid w:val="00F22FCB"/>
    <w:rsid w:val="00F233F9"/>
    <w:rsid w:val="00F23BB4"/>
    <w:rsid w:val="00F23E31"/>
    <w:rsid w:val="00F247B0"/>
    <w:rsid w:val="00F24D96"/>
    <w:rsid w:val="00F25979"/>
    <w:rsid w:val="00F25AF3"/>
    <w:rsid w:val="00F26450"/>
    <w:rsid w:val="00F267C0"/>
    <w:rsid w:val="00F26C78"/>
    <w:rsid w:val="00F27039"/>
    <w:rsid w:val="00F27B3B"/>
    <w:rsid w:val="00F3029E"/>
    <w:rsid w:val="00F3046A"/>
    <w:rsid w:val="00F3050E"/>
    <w:rsid w:val="00F30BCD"/>
    <w:rsid w:val="00F30EC0"/>
    <w:rsid w:val="00F3245D"/>
    <w:rsid w:val="00F327D9"/>
    <w:rsid w:val="00F3292E"/>
    <w:rsid w:val="00F32C06"/>
    <w:rsid w:val="00F32C1A"/>
    <w:rsid w:val="00F32D75"/>
    <w:rsid w:val="00F32F18"/>
    <w:rsid w:val="00F33589"/>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65C"/>
    <w:rsid w:val="00F408A5"/>
    <w:rsid w:val="00F40A10"/>
    <w:rsid w:val="00F40EDB"/>
    <w:rsid w:val="00F4119B"/>
    <w:rsid w:val="00F4160B"/>
    <w:rsid w:val="00F4165F"/>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C62"/>
    <w:rsid w:val="00F46FE3"/>
    <w:rsid w:val="00F4721A"/>
    <w:rsid w:val="00F4733B"/>
    <w:rsid w:val="00F473F5"/>
    <w:rsid w:val="00F47AB6"/>
    <w:rsid w:val="00F5019A"/>
    <w:rsid w:val="00F508D4"/>
    <w:rsid w:val="00F50DB3"/>
    <w:rsid w:val="00F5102E"/>
    <w:rsid w:val="00F51051"/>
    <w:rsid w:val="00F51257"/>
    <w:rsid w:val="00F513A2"/>
    <w:rsid w:val="00F517D1"/>
    <w:rsid w:val="00F51917"/>
    <w:rsid w:val="00F519FD"/>
    <w:rsid w:val="00F51CDA"/>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467"/>
    <w:rsid w:val="00F566A5"/>
    <w:rsid w:val="00F569C5"/>
    <w:rsid w:val="00F57194"/>
    <w:rsid w:val="00F57B8C"/>
    <w:rsid w:val="00F57DC0"/>
    <w:rsid w:val="00F603CC"/>
    <w:rsid w:val="00F60521"/>
    <w:rsid w:val="00F60603"/>
    <w:rsid w:val="00F6076B"/>
    <w:rsid w:val="00F6159A"/>
    <w:rsid w:val="00F61F35"/>
    <w:rsid w:val="00F62585"/>
    <w:rsid w:val="00F625EF"/>
    <w:rsid w:val="00F62A34"/>
    <w:rsid w:val="00F636EA"/>
    <w:rsid w:val="00F638D1"/>
    <w:rsid w:val="00F6399A"/>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0CEC"/>
    <w:rsid w:val="00F71075"/>
    <w:rsid w:val="00F71933"/>
    <w:rsid w:val="00F71A9B"/>
    <w:rsid w:val="00F71D88"/>
    <w:rsid w:val="00F72090"/>
    <w:rsid w:val="00F7213F"/>
    <w:rsid w:val="00F7287C"/>
    <w:rsid w:val="00F72B15"/>
    <w:rsid w:val="00F72ED1"/>
    <w:rsid w:val="00F72FFE"/>
    <w:rsid w:val="00F730E4"/>
    <w:rsid w:val="00F7376A"/>
    <w:rsid w:val="00F73B4F"/>
    <w:rsid w:val="00F73CCD"/>
    <w:rsid w:val="00F740F0"/>
    <w:rsid w:val="00F74450"/>
    <w:rsid w:val="00F74AF0"/>
    <w:rsid w:val="00F74B6C"/>
    <w:rsid w:val="00F74C46"/>
    <w:rsid w:val="00F74EDA"/>
    <w:rsid w:val="00F757B0"/>
    <w:rsid w:val="00F75F18"/>
    <w:rsid w:val="00F76268"/>
    <w:rsid w:val="00F7631E"/>
    <w:rsid w:val="00F76C5B"/>
    <w:rsid w:val="00F76CA0"/>
    <w:rsid w:val="00F76F05"/>
    <w:rsid w:val="00F77410"/>
    <w:rsid w:val="00F7756D"/>
    <w:rsid w:val="00F800B8"/>
    <w:rsid w:val="00F8048C"/>
    <w:rsid w:val="00F8080D"/>
    <w:rsid w:val="00F80AB0"/>
    <w:rsid w:val="00F80B70"/>
    <w:rsid w:val="00F811BF"/>
    <w:rsid w:val="00F817A9"/>
    <w:rsid w:val="00F81BFF"/>
    <w:rsid w:val="00F82526"/>
    <w:rsid w:val="00F82977"/>
    <w:rsid w:val="00F82DEC"/>
    <w:rsid w:val="00F8306A"/>
    <w:rsid w:val="00F8316B"/>
    <w:rsid w:val="00F83199"/>
    <w:rsid w:val="00F831CD"/>
    <w:rsid w:val="00F8339F"/>
    <w:rsid w:val="00F8350A"/>
    <w:rsid w:val="00F83C0C"/>
    <w:rsid w:val="00F84EE0"/>
    <w:rsid w:val="00F85214"/>
    <w:rsid w:val="00F852B2"/>
    <w:rsid w:val="00F85445"/>
    <w:rsid w:val="00F85556"/>
    <w:rsid w:val="00F85701"/>
    <w:rsid w:val="00F85999"/>
    <w:rsid w:val="00F85DA4"/>
    <w:rsid w:val="00F85DFF"/>
    <w:rsid w:val="00F866F1"/>
    <w:rsid w:val="00F86927"/>
    <w:rsid w:val="00F86AB7"/>
    <w:rsid w:val="00F870BF"/>
    <w:rsid w:val="00F871A1"/>
    <w:rsid w:val="00F8754D"/>
    <w:rsid w:val="00F875A5"/>
    <w:rsid w:val="00F875B9"/>
    <w:rsid w:val="00F87609"/>
    <w:rsid w:val="00F9004D"/>
    <w:rsid w:val="00F9055C"/>
    <w:rsid w:val="00F9056A"/>
    <w:rsid w:val="00F9071D"/>
    <w:rsid w:val="00F9092D"/>
    <w:rsid w:val="00F90D79"/>
    <w:rsid w:val="00F912B7"/>
    <w:rsid w:val="00F9147F"/>
    <w:rsid w:val="00F91672"/>
    <w:rsid w:val="00F91818"/>
    <w:rsid w:val="00F91971"/>
    <w:rsid w:val="00F92356"/>
    <w:rsid w:val="00F92765"/>
    <w:rsid w:val="00F92A60"/>
    <w:rsid w:val="00F92C0B"/>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B81"/>
    <w:rsid w:val="00F97D77"/>
    <w:rsid w:val="00FA020B"/>
    <w:rsid w:val="00FA089A"/>
    <w:rsid w:val="00FA09A1"/>
    <w:rsid w:val="00FA09B2"/>
    <w:rsid w:val="00FA0F78"/>
    <w:rsid w:val="00FA10DA"/>
    <w:rsid w:val="00FA1160"/>
    <w:rsid w:val="00FA136A"/>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C1C"/>
    <w:rsid w:val="00FA501D"/>
    <w:rsid w:val="00FA51EC"/>
    <w:rsid w:val="00FA52AF"/>
    <w:rsid w:val="00FA5596"/>
    <w:rsid w:val="00FA5BD0"/>
    <w:rsid w:val="00FA5CAA"/>
    <w:rsid w:val="00FA5EAE"/>
    <w:rsid w:val="00FA5FDC"/>
    <w:rsid w:val="00FA61B2"/>
    <w:rsid w:val="00FA642F"/>
    <w:rsid w:val="00FA65C8"/>
    <w:rsid w:val="00FA6F61"/>
    <w:rsid w:val="00FA6F8C"/>
    <w:rsid w:val="00FA7402"/>
    <w:rsid w:val="00FA74C4"/>
    <w:rsid w:val="00FA7506"/>
    <w:rsid w:val="00FA7985"/>
    <w:rsid w:val="00FA7AF6"/>
    <w:rsid w:val="00FB00EE"/>
    <w:rsid w:val="00FB08E9"/>
    <w:rsid w:val="00FB0BBC"/>
    <w:rsid w:val="00FB0BE0"/>
    <w:rsid w:val="00FB0C02"/>
    <w:rsid w:val="00FB16A2"/>
    <w:rsid w:val="00FB1ED7"/>
    <w:rsid w:val="00FB1F08"/>
    <w:rsid w:val="00FB1F4D"/>
    <w:rsid w:val="00FB1FF4"/>
    <w:rsid w:val="00FB23D2"/>
    <w:rsid w:val="00FB2617"/>
    <w:rsid w:val="00FB26F4"/>
    <w:rsid w:val="00FB2700"/>
    <w:rsid w:val="00FB28AE"/>
    <w:rsid w:val="00FB30A6"/>
    <w:rsid w:val="00FB3263"/>
    <w:rsid w:val="00FB3790"/>
    <w:rsid w:val="00FB3C19"/>
    <w:rsid w:val="00FB3E9E"/>
    <w:rsid w:val="00FB448F"/>
    <w:rsid w:val="00FB4ACD"/>
    <w:rsid w:val="00FB4D2E"/>
    <w:rsid w:val="00FB4E5C"/>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6F4A"/>
    <w:rsid w:val="00FC70C4"/>
    <w:rsid w:val="00FC728C"/>
    <w:rsid w:val="00FC729C"/>
    <w:rsid w:val="00FC7340"/>
    <w:rsid w:val="00FC74E9"/>
    <w:rsid w:val="00FC75A4"/>
    <w:rsid w:val="00FC7640"/>
    <w:rsid w:val="00FC7D3D"/>
    <w:rsid w:val="00FD02AA"/>
    <w:rsid w:val="00FD0B84"/>
    <w:rsid w:val="00FD124A"/>
    <w:rsid w:val="00FD14F4"/>
    <w:rsid w:val="00FD18A2"/>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C72"/>
    <w:rsid w:val="00FD5C7B"/>
    <w:rsid w:val="00FD636E"/>
    <w:rsid w:val="00FD63CE"/>
    <w:rsid w:val="00FD6AA5"/>
    <w:rsid w:val="00FD6F35"/>
    <w:rsid w:val="00FD74DC"/>
    <w:rsid w:val="00FD7583"/>
    <w:rsid w:val="00FD76B4"/>
    <w:rsid w:val="00FD77A2"/>
    <w:rsid w:val="00FD7AA6"/>
    <w:rsid w:val="00FD7C26"/>
    <w:rsid w:val="00FE02F2"/>
    <w:rsid w:val="00FE041C"/>
    <w:rsid w:val="00FE05B2"/>
    <w:rsid w:val="00FE07F6"/>
    <w:rsid w:val="00FE0F5D"/>
    <w:rsid w:val="00FE1606"/>
    <w:rsid w:val="00FE16FC"/>
    <w:rsid w:val="00FE171A"/>
    <w:rsid w:val="00FE1A01"/>
    <w:rsid w:val="00FE1E97"/>
    <w:rsid w:val="00FE261F"/>
    <w:rsid w:val="00FE27F9"/>
    <w:rsid w:val="00FE2AB9"/>
    <w:rsid w:val="00FE2D92"/>
    <w:rsid w:val="00FE3051"/>
    <w:rsid w:val="00FE3283"/>
    <w:rsid w:val="00FE3387"/>
    <w:rsid w:val="00FE33C2"/>
    <w:rsid w:val="00FE3688"/>
    <w:rsid w:val="00FE3B3F"/>
    <w:rsid w:val="00FE4352"/>
    <w:rsid w:val="00FE4560"/>
    <w:rsid w:val="00FE49E2"/>
    <w:rsid w:val="00FE511C"/>
    <w:rsid w:val="00FE568F"/>
    <w:rsid w:val="00FE5E3E"/>
    <w:rsid w:val="00FE639A"/>
    <w:rsid w:val="00FE63BC"/>
    <w:rsid w:val="00FE65A7"/>
    <w:rsid w:val="00FE66EB"/>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F5B"/>
    <w:rsid w:val="00FF2055"/>
    <w:rsid w:val="00FF20FB"/>
    <w:rsid w:val="00FF22B8"/>
    <w:rsid w:val="00FF2330"/>
    <w:rsid w:val="00FF2A5A"/>
    <w:rsid w:val="00FF3462"/>
    <w:rsid w:val="00FF3890"/>
    <w:rsid w:val="00FF3AC8"/>
    <w:rsid w:val="00FF3B1D"/>
    <w:rsid w:val="00FF3B3A"/>
    <w:rsid w:val="00FF3BBA"/>
    <w:rsid w:val="00FF4284"/>
    <w:rsid w:val="00FF4393"/>
    <w:rsid w:val="00FF43E7"/>
    <w:rsid w:val="00FF45FB"/>
    <w:rsid w:val="00FF4759"/>
    <w:rsid w:val="00FF4E3F"/>
    <w:rsid w:val="00FF557E"/>
    <w:rsid w:val="00FF566C"/>
    <w:rsid w:val="00FF56D0"/>
    <w:rsid w:val="00FF5BDF"/>
    <w:rsid w:val="00FF5D4D"/>
    <w:rsid w:val="00FF60C4"/>
    <w:rsid w:val="00FF61E7"/>
    <w:rsid w:val="00FF6CD5"/>
    <w:rsid w:val="00FF6D75"/>
    <w:rsid w:val="00FF7188"/>
    <w:rsid w:val="00FF7207"/>
    <w:rsid w:val="00FF7536"/>
    <w:rsid w:val="00FF7598"/>
    <w:rsid w:val="00FF76E6"/>
    <w:rsid w:val="00FF77EA"/>
    <w:rsid w:val="00FF7B9D"/>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36750379">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customXml" Target="ink/ink1.xml"/><Relationship Id="rId51" Type="http://schemas.openxmlformats.org/officeDocument/2006/relationships/hyperlink" Target="https://github.com/MyPetOctocat/bachelor_2022"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0E2FEE"/>
    <w:rsid w:val="001130FF"/>
    <w:rsid w:val="00121C8B"/>
    <w:rsid w:val="00150D0E"/>
    <w:rsid w:val="00194888"/>
    <w:rsid w:val="00234E8A"/>
    <w:rsid w:val="00250812"/>
    <w:rsid w:val="002867F4"/>
    <w:rsid w:val="002E587D"/>
    <w:rsid w:val="002F4273"/>
    <w:rsid w:val="002F6C2B"/>
    <w:rsid w:val="00320902"/>
    <w:rsid w:val="0036538D"/>
    <w:rsid w:val="003D5D23"/>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6CE4"/>
    <w:rsid w:val="006078D9"/>
    <w:rsid w:val="00617E76"/>
    <w:rsid w:val="006D0DBF"/>
    <w:rsid w:val="006D6E23"/>
    <w:rsid w:val="006E7635"/>
    <w:rsid w:val="006F3D33"/>
    <w:rsid w:val="00780BC0"/>
    <w:rsid w:val="00785FAF"/>
    <w:rsid w:val="007A1C96"/>
    <w:rsid w:val="0083015B"/>
    <w:rsid w:val="00877B14"/>
    <w:rsid w:val="00921995"/>
    <w:rsid w:val="0099239C"/>
    <w:rsid w:val="00992FF7"/>
    <w:rsid w:val="00A313C0"/>
    <w:rsid w:val="00AC0D59"/>
    <w:rsid w:val="00B04807"/>
    <w:rsid w:val="00B13659"/>
    <w:rsid w:val="00B44956"/>
    <w:rsid w:val="00B84E56"/>
    <w:rsid w:val="00BB66AF"/>
    <w:rsid w:val="00BF1FE4"/>
    <w:rsid w:val="00C47A01"/>
    <w:rsid w:val="00CC7020"/>
    <w:rsid w:val="00D36BFF"/>
    <w:rsid w:val="00D8366C"/>
    <w:rsid w:val="00DA1478"/>
    <w:rsid w:val="00DD7466"/>
    <w:rsid w:val="00DF3DFE"/>
    <w:rsid w:val="00E42DFF"/>
    <w:rsid w:val="00E47C53"/>
    <w:rsid w:val="00E63BBD"/>
    <w:rsid w:val="00E748F8"/>
    <w:rsid w:val="00EB507B"/>
    <w:rsid w:val="00EE2FEF"/>
    <w:rsid w:val="00F3123B"/>
    <w:rsid w:val="00F74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867F4"/>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6 0 0 0,11-21-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7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3 0 0 0,-40-32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1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1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 0 0 0 0,4 1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0-1 0 0,-2 0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3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5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1 0 0 0,4 6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6 563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6 378 16128 0 0,'-1'0'242'0'0,"1"1"1"0"0,-2 1-1 0 0,1-2 1 0 0,-1 1-1 0 0,1 1 1 0 0,1 0-1 0 0,-2-1 1 0 0,1-1-1 0 0,1 3 1 0 0,0-3-1 0 0,-2 3 1 0 0,1-3-1 0 0,1 2 1 0 0,0-1-1 0 0,0 1 1 0 0,-2-1-1 0 0,2 1 1 0 0,0-1-1 0 0,0 1 1 0 0,-1-1-1 0 0,1 1 1 0 0,1 2-1 0 0,-1 1 569 0 0,2 1-1 0 0,-2 0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7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69 0 0 0,47-75-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 0 1 0 0,-2 1-1 0 0,1 1 1 0 0,32-4-1 0 0,-46 8-9 0 0,0 0-1 0 0,0 0 0 0 0,-2 0 1 0 0,2 0-1 0 0,-1 0 0 0 0,1 2 1 0 0,0-2-1 0 0,0 0 0 0 0,-2 1 1 0 0,2-1-1 0 0,-1 2 0 0 0,1-2 1 0 0,-2 3-1 0 0,2-3 0 0 0,-1 1 1 0 0,1 1-1 0 0,2 2 0 0 0,-2-2 6 0 0,-3-1 1 0 0,1 1-1 0 0,1 0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8 591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9</Pages>
  <Words>211806</Words>
  <Characters>1207298</Characters>
  <Application>Microsoft Office Word</Application>
  <DocSecurity>0</DocSecurity>
  <Lines>10060</Lines>
  <Paragraphs>2832</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416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8408</cp:revision>
  <cp:lastPrinted>2011-10-23T20:42:00Z</cp:lastPrinted>
  <dcterms:created xsi:type="dcterms:W3CDTF">2011-09-21T18:30:00Z</dcterms:created>
  <dcterms:modified xsi:type="dcterms:W3CDTF">2022-08-06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6">
    <vt:lpwstr>False</vt:lpwstr>
  </property>
  <property fmtid="{D5CDD505-2E9C-101B-9397-08002B2CF9AE}" pid="5" name="CitaviDocumentProperty_1">
    <vt:lpwstr>6.12.0.0</vt:lpwstr>
  </property>
  <property fmtid="{D5CDD505-2E9C-101B-9397-08002B2CF9AE}" pid="6" name="CitaviDocumentProperty_8">
    <vt:lpwstr>CloudProjectKey=a7q4m2x96v3oofn851djsb8izjgyjn517l5b51m; ProjectName=Bachelor</vt:lpwstr>
  </property>
</Properties>
</file>